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5648D879" w:rsidR="008F2AE9" w:rsidRDefault="00A02EEA" w:rsidP="00972812">
      <w:pPr>
        <w:pStyle w:val="NomeTrabalho"/>
      </w:pPr>
      <w:r>
        <w:t>recomendação de g</w:t>
      </w:r>
      <w:r w:rsidR="00147B63">
        <w:t>Ê</w:t>
      </w:r>
      <w:r>
        <w:t>neros musicais</w:t>
      </w:r>
      <w:r w:rsidR="00DF266F">
        <w:t xml:space="preserve"> atrav</w:t>
      </w:r>
      <w:r w:rsidR="00147B63">
        <w:t>É</w:t>
      </w:r>
      <w:r w:rsidR="00DF266F">
        <w:t xml:space="preserve">s </w:t>
      </w:r>
      <w:r w:rsidR="00147B63">
        <w:t xml:space="preserve">dE </w:t>
      </w:r>
      <w:r w:rsidR="00DF266F">
        <w:t>contexto</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972812"/>
    <w:p w14:paraId="1EABE770" w14:textId="77777777" w:rsidR="00D04942" w:rsidRDefault="00D04942" w:rsidP="00972812"/>
    <w:p w14:paraId="43DA8609" w14:textId="77777777" w:rsidR="00D04942" w:rsidRDefault="00D04942" w:rsidP="00972812"/>
    <w:p w14:paraId="3154D2A6" w14:textId="77777777" w:rsidR="00D04942" w:rsidRDefault="00D04942" w:rsidP="00972812"/>
    <w:p w14:paraId="1E21F9CE" w14:textId="77777777" w:rsidR="00D04942" w:rsidRDefault="00D04942" w:rsidP="00972812"/>
    <w:p w14:paraId="187922F7" w14:textId="77777777" w:rsidR="00D04942" w:rsidRDefault="00D04942" w:rsidP="00972812"/>
    <w:p w14:paraId="7A3F0A03" w14:textId="77777777" w:rsidR="00D04942" w:rsidRPr="00D04942" w:rsidRDefault="00D04942" w:rsidP="00972812"/>
    <w:p w14:paraId="3321B369" w14:textId="77777777" w:rsidR="00DF3A09" w:rsidRDefault="00DF3A09" w:rsidP="00972812">
      <w:pPr>
        <w:pStyle w:val="LocaleData"/>
      </w:pPr>
      <w:r>
        <w:t>Novo Hamburgo</w:t>
      </w:r>
    </w:p>
    <w:p w14:paraId="2EEC8D8D" w14:textId="2AD5D367" w:rsidR="00DF3A09" w:rsidRDefault="00DF3A09" w:rsidP="00972812">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90E18" w:rsidRDefault="00390E18" w:rsidP="00972812"/>
                    <w:p w14:paraId="0074EEEE" w14:textId="77777777" w:rsidR="00390E18" w:rsidRDefault="00390E18" w:rsidP="00972812"/>
                    <w:p w14:paraId="20FED896" w14:textId="77777777" w:rsidR="00390E18" w:rsidRDefault="00390E18" w:rsidP="00972812"/>
                    <w:p w14:paraId="6BC7A7D7" w14:textId="77777777" w:rsidR="00390E18" w:rsidRDefault="00390E18" w:rsidP="00972812"/>
                    <w:p w14:paraId="657ED508" w14:textId="77777777" w:rsidR="00390E18" w:rsidRDefault="00390E18" w:rsidP="00972812"/>
                    <w:p w14:paraId="4DBF881F" w14:textId="77777777" w:rsidR="00390E18" w:rsidRDefault="00390E18" w:rsidP="00972812"/>
                    <w:p w14:paraId="47D5DC89" w14:textId="77777777" w:rsidR="00390E18" w:rsidRDefault="00390E18" w:rsidP="00972812"/>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29E261DE" w:rsidR="008F2AE9" w:rsidRDefault="00EB4ADC" w:rsidP="00972812">
      <w:pPr>
        <w:pStyle w:val="NomeTrabalho"/>
      </w:pPr>
      <w:r w:rsidRPr="00EB4ADC">
        <w:t>RECOMENDAÇÃO DE G</w:t>
      </w:r>
      <w:r w:rsidR="00147B63">
        <w:t>Ê</w:t>
      </w:r>
      <w:r w:rsidRPr="00EB4ADC">
        <w:t>NEROS MUSICAIS ATRAV</w:t>
      </w:r>
      <w:r w:rsidR="00147B63">
        <w:t>É</w:t>
      </w:r>
      <w:r w:rsidRPr="00EB4ADC">
        <w:t xml:space="preserve">S </w:t>
      </w:r>
      <w:r w:rsidR="00147B63" w:rsidRPr="00EB4ADC">
        <w:t>D</w:t>
      </w:r>
      <w:r w:rsidR="00147B63">
        <w:t>E</w:t>
      </w:r>
      <w:r w:rsidR="00147B63" w:rsidRPr="00EB4ADC">
        <w:t xml:space="preserve"> </w:t>
      </w:r>
      <w:r w:rsidRPr="00EB4ADC">
        <w:t>CONTEXTO</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972812">
      <w:pPr>
        <w:pStyle w:val="CapaTexto2"/>
      </w:pPr>
      <w:r>
        <w:t>Trabalho de Conclusão de Curso</w:t>
      </w:r>
    </w:p>
    <w:p w14:paraId="061030AC" w14:textId="77777777" w:rsidR="008F2AE9" w:rsidRPr="00D04942" w:rsidRDefault="00D04942" w:rsidP="00972812">
      <w:pPr>
        <w:pStyle w:val="CapaTexto2"/>
      </w:pPr>
      <w:r>
        <w:t>apresentado como requisito parcial</w:t>
      </w:r>
    </w:p>
    <w:p w14:paraId="3627E371" w14:textId="77777777" w:rsidR="008F2AE9" w:rsidRPr="00D04942" w:rsidRDefault="00D04942" w:rsidP="00972812">
      <w:pPr>
        <w:pStyle w:val="CapaTexto2"/>
      </w:pPr>
      <w:r>
        <w:t>à obtenção do grau de Bacharel em</w:t>
      </w:r>
    </w:p>
    <w:p w14:paraId="334D3F4B" w14:textId="48AA1C59" w:rsidR="00D04942" w:rsidRDefault="007A7454" w:rsidP="00972812">
      <w:pPr>
        <w:pStyle w:val="CapaTexto2"/>
      </w:pPr>
      <w:r>
        <w:t xml:space="preserve">Ciência da computação </w:t>
      </w:r>
      <w:r w:rsidR="00D04942">
        <w:t xml:space="preserve">pela </w:t>
      </w:r>
    </w:p>
    <w:p w14:paraId="3581E089" w14:textId="77777777" w:rsidR="008F2AE9" w:rsidRDefault="00D04942" w:rsidP="00972812">
      <w:pPr>
        <w:pStyle w:val="CapaTexto2"/>
      </w:pPr>
      <w:r>
        <w:t>Universidade Feevale</w:t>
      </w:r>
    </w:p>
    <w:p w14:paraId="7B186425" w14:textId="77777777" w:rsidR="008F2AE9" w:rsidRDefault="008F2AE9">
      <w:pPr>
        <w:pStyle w:val="Normal3"/>
      </w:pPr>
    </w:p>
    <w:p w14:paraId="107E0C86" w14:textId="77777777" w:rsidR="00A149AB" w:rsidRDefault="00A149AB" w:rsidP="00972812">
      <w:pPr>
        <w:pStyle w:val="CapaTexto2"/>
      </w:pPr>
    </w:p>
    <w:p w14:paraId="78A1C798" w14:textId="6B9A10A9" w:rsidR="008F2AE9" w:rsidRDefault="008F2AE9" w:rsidP="00972812">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972812">
      <w:pPr>
        <w:pStyle w:val="LocaleData"/>
      </w:pPr>
    </w:p>
    <w:p w14:paraId="5B89748E" w14:textId="42390754" w:rsidR="00A149AB" w:rsidRDefault="00A149AB" w:rsidP="00972812">
      <w:pPr>
        <w:pStyle w:val="LocaleData"/>
      </w:pPr>
      <w:r>
        <w:t>Novo Hamburgo</w:t>
      </w:r>
    </w:p>
    <w:p w14:paraId="1CF50D58" w14:textId="0C7C3D23" w:rsidR="00A149AB" w:rsidRDefault="00A149AB" w:rsidP="00972812">
      <w:pPr>
        <w:pStyle w:val="LocaleData"/>
      </w:pPr>
      <w:r>
        <w:t>2020</w:t>
      </w:r>
    </w:p>
    <w:p w14:paraId="1A413476" w14:textId="77777777" w:rsidR="00A149AB" w:rsidRDefault="00A149AB">
      <w:pPr>
        <w:pStyle w:val="Normal3"/>
      </w:pPr>
    </w:p>
    <w:p w14:paraId="138394EA" w14:textId="134329C5" w:rsidR="008F2AE9" w:rsidRDefault="008F2AE9" w:rsidP="00972812"/>
    <w:p w14:paraId="12A62E28" w14:textId="0C4561DE" w:rsidR="0005036F" w:rsidRDefault="0005036F" w:rsidP="00972812"/>
    <w:p w14:paraId="5CC83100" w14:textId="77777777" w:rsidR="0005036F" w:rsidRDefault="0005036F" w:rsidP="00972812"/>
    <w:p w14:paraId="39F48EDA" w14:textId="77777777" w:rsidR="008F2AE9" w:rsidRDefault="008F2AE9" w:rsidP="00972812"/>
    <w:p w14:paraId="761923B9" w14:textId="77777777" w:rsidR="008F2AE9" w:rsidRDefault="008F2AE9" w:rsidP="00972812"/>
    <w:p w14:paraId="3D7C6AF1" w14:textId="77777777" w:rsidR="008F2AE9" w:rsidRDefault="008F2AE9" w:rsidP="00972812"/>
    <w:p w14:paraId="691F6768" w14:textId="77777777" w:rsidR="008F2AE9" w:rsidRDefault="008F2AE9" w:rsidP="00972812">
      <w:pPr>
        <w:pStyle w:val="TtuloAgradecimento"/>
      </w:pPr>
      <w:r>
        <w:t>Agradecimentos</w:t>
      </w:r>
    </w:p>
    <w:p w14:paraId="74CEE209" w14:textId="77777777" w:rsidR="008F2AE9" w:rsidRDefault="008F2AE9" w:rsidP="00972812">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972812">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972812">
      <w:pPr>
        <w:pStyle w:val="Ttulo0"/>
      </w:pPr>
      <w:r w:rsidRPr="000964B3">
        <w:lastRenderedPageBreak/>
        <w:t>Resumo</w:t>
      </w:r>
    </w:p>
    <w:p w14:paraId="0DE9B870" w14:textId="162CF25F" w:rsidR="008F2AE9" w:rsidRDefault="003409B7" w:rsidP="00972812">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w:t>
      </w:r>
      <w:r w:rsidR="00466A2D">
        <w:t>foi</w:t>
      </w:r>
      <w:r w:rsidRPr="003409B7">
        <w:t xml:space="preserve"> desenvolvido </w:t>
      </w:r>
      <w:r w:rsidR="002959A5">
        <w:t>o LORS</w:t>
      </w:r>
      <w:r w:rsidR="00147B63">
        <w:t xml:space="preserve"> </w:t>
      </w:r>
      <w:commentRangeStart w:id="0"/>
      <w:r w:rsidR="00147B63">
        <w:t>(</w:t>
      </w:r>
      <w:r w:rsidR="001837E5">
        <w:t xml:space="preserve">Loewe’s </w:t>
      </w:r>
      <w:r w:rsidR="001837E5" w:rsidRPr="001837E5">
        <w:rPr>
          <w:i/>
          <w:iCs w:val="0"/>
        </w:rPr>
        <w:t>Recommender System</w:t>
      </w:r>
      <w:r w:rsidR="00147B63">
        <w:t>)</w:t>
      </w:r>
      <w:commentRangeEnd w:id="0"/>
      <w:r w:rsidR="00147B63">
        <w:rPr>
          <w:rStyle w:val="Refdecomentrio"/>
        </w:rPr>
        <w:commentReference w:id="0"/>
      </w:r>
      <w:r w:rsidR="002959A5">
        <w:t>, um</w:t>
      </w:r>
      <w:r w:rsidRPr="003409B7">
        <w:t xml:space="preserve"> sistema de recomendação</w:t>
      </w:r>
      <w:r w:rsidR="00427ACF">
        <w:t xml:space="preserve"> </w:t>
      </w:r>
      <w:r w:rsidR="00064C59">
        <w:t>de gêneros musicais</w:t>
      </w:r>
      <w:r w:rsidR="00113102">
        <w:t xml:space="preserve"> </w:t>
      </w:r>
      <w:r w:rsidRPr="003409B7">
        <w:t>baseado em contexto comportamental e de ambiente</w:t>
      </w:r>
      <w:r w:rsidR="00E7079D">
        <w:t>. Nele é utilizado o algoritmo KNN para</w:t>
      </w:r>
      <w:r w:rsidR="00147B63">
        <w:t>,</w:t>
      </w:r>
      <w:r w:rsidR="00E7079D">
        <w:t xml:space="preserve"> a partir do contexto musical (gostou, não gostou, repetiu), contexto comportamental (atividade, sentimento) e </w:t>
      </w:r>
      <w:r w:rsidR="00147B63">
        <w:t xml:space="preserve">de </w:t>
      </w:r>
      <w:r w:rsidR="00E7079D">
        <w:t>ambiente (lugar)</w:t>
      </w:r>
      <w:r w:rsidR="00147B63">
        <w:t>,</w:t>
      </w:r>
      <w:r w:rsidR="00E7079D">
        <w:t xml:space="preserve"> encontrar o gênero musical mais adequado para o momento</w:t>
      </w:r>
      <w:r w:rsidRPr="003409B7">
        <w:t>.</w:t>
      </w:r>
      <w:r w:rsidR="002225D0">
        <w:t xml:space="preserve"> É apresentad</w:t>
      </w:r>
      <w:r w:rsidR="00147B63">
        <w:t>a</w:t>
      </w:r>
      <w:r w:rsidR="005D7B37">
        <w:t xml:space="preserve"> toda pesquisa desenvolvida até o desenvolvimento do sistema,</w:t>
      </w:r>
      <w:r w:rsidR="002225D0">
        <w:t xml:space="preserve"> a evolução</w:t>
      </w:r>
      <w:r w:rsidR="00147B63">
        <w:t xml:space="preserve"> do</w:t>
      </w:r>
      <w:r w:rsidR="002225D0">
        <w:t xml:space="preserve"> sistema</w:t>
      </w:r>
      <w:r w:rsidR="005D7B37">
        <w:t xml:space="preserve"> em si</w:t>
      </w:r>
      <w:r w:rsidR="00AB5D6E">
        <w:t xml:space="preserve"> e</w:t>
      </w:r>
      <w:r w:rsidR="002225D0">
        <w:t xml:space="preserve"> os resultados obtidos com as recomendações.</w:t>
      </w:r>
    </w:p>
    <w:p w14:paraId="5A554FBE" w14:textId="77777777" w:rsidR="008F2AE9" w:rsidRDefault="008F2AE9" w:rsidP="00972812"/>
    <w:p w14:paraId="15E10890" w14:textId="77777777" w:rsidR="008F2AE9" w:rsidRDefault="008F2AE9" w:rsidP="00972812"/>
    <w:p w14:paraId="57272C47" w14:textId="1B6099F4" w:rsidR="008F2AE9" w:rsidRPr="005116EE" w:rsidRDefault="008F2AE9" w:rsidP="00972812">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1D3D9F">
        <w:rPr>
          <w:lang w:val="en-US"/>
        </w:rPr>
        <w:t xml:space="preserve">Sistemas de recomendação musical. </w:t>
      </w:r>
      <w:r w:rsidR="00147B63" w:rsidRPr="004E28B3">
        <w:rPr>
          <w:i/>
          <w:iCs w:val="0"/>
          <w:lang w:val="en-US"/>
        </w:rPr>
        <w:t>K-Nearest Neighbors</w:t>
      </w:r>
      <w:r w:rsidR="00147B63">
        <w:rPr>
          <w:lang w:val="en-US"/>
        </w:rPr>
        <w:t xml:space="preserve">. </w:t>
      </w:r>
      <w:r w:rsidR="007242D1" w:rsidRPr="001D3D9F">
        <w:rPr>
          <w:lang w:val="en-US"/>
        </w:rPr>
        <w:t xml:space="preserve">Música. </w:t>
      </w:r>
      <w:r w:rsidR="007242D1" w:rsidRPr="005116EE">
        <w:rPr>
          <w:i/>
          <w:lang w:val="en-US"/>
        </w:rPr>
        <w:t>Spotify</w:t>
      </w:r>
      <w:r w:rsidR="007242D1" w:rsidRPr="005116EE">
        <w:rPr>
          <w:lang w:val="en-US"/>
        </w:rPr>
        <w:t>.</w:t>
      </w:r>
    </w:p>
    <w:p w14:paraId="14DA8121" w14:textId="77777777" w:rsidR="008F2AE9" w:rsidRPr="005116EE" w:rsidRDefault="008F2AE9" w:rsidP="00972812">
      <w:pPr>
        <w:pStyle w:val="Ttulo0"/>
        <w:rPr>
          <w:lang w:val="en-US"/>
        </w:rPr>
      </w:pPr>
      <w:r w:rsidRPr="005116EE">
        <w:rPr>
          <w:lang w:val="en-US"/>
        </w:rPr>
        <w:lastRenderedPageBreak/>
        <w:t>Abstract</w:t>
      </w:r>
    </w:p>
    <w:p w14:paraId="1D988098" w14:textId="5FAA1D18" w:rsidR="008F2AE9" w:rsidRPr="00D802E3" w:rsidRDefault="00D802E3" w:rsidP="00972812">
      <w:pPr>
        <w:pStyle w:val="TextodoResumo"/>
        <w:rPr>
          <w:lang w:val="en-US"/>
        </w:rPr>
      </w:pPr>
      <w:commentRangeStart w:id="1"/>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commentRangeEnd w:id="1"/>
      <w:r w:rsidR="00147B63">
        <w:rPr>
          <w:rStyle w:val="Refdecomentrio"/>
        </w:rPr>
        <w:commentReference w:id="1"/>
      </w:r>
    </w:p>
    <w:p w14:paraId="7E8A0422" w14:textId="77777777" w:rsidR="008F2AE9" w:rsidRPr="00D802E3" w:rsidRDefault="008F2AE9" w:rsidP="00972812">
      <w:pPr>
        <w:rPr>
          <w:lang w:val="en-US"/>
        </w:rPr>
      </w:pPr>
    </w:p>
    <w:p w14:paraId="0FCD800B" w14:textId="77777777" w:rsidR="008F2AE9" w:rsidRPr="00D802E3" w:rsidRDefault="008F2AE9" w:rsidP="00972812">
      <w:pPr>
        <w:rPr>
          <w:lang w:val="en-US"/>
        </w:rPr>
      </w:pPr>
    </w:p>
    <w:p w14:paraId="59B5EADB" w14:textId="5B484AD2" w:rsidR="008F2AE9" w:rsidRPr="0017416A" w:rsidRDefault="008F2AE9" w:rsidP="00972812">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47B63" w:rsidRPr="008A0DF9">
        <w:rPr>
          <w:lang w:val="en-US"/>
        </w:rPr>
        <w:t>K-Nearest Neighbors</w:t>
      </w:r>
      <w:r w:rsidR="00147B63">
        <w:rPr>
          <w:lang w:val="en-US"/>
        </w:rPr>
        <w:t>.</w:t>
      </w:r>
      <w:r w:rsidR="00147B63" w:rsidRPr="008A0DF9">
        <w:rPr>
          <w:lang w:val="en-US"/>
        </w:rPr>
        <w:t xml:space="preserve"> </w:t>
      </w:r>
      <w:r w:rsidR="0017416A">
        <w:rPr>
          <w:lang w:val="en-US"/>
        </w:rPr>
        <w:t>Music</w:t>
      </w:r>
      <w:r w:rsidR="00E1249D" w:rsidRPr="0017416A">
        <w:rPr>
          <w:lang w:val="en-US"/>
        </w:rPr>
        <w:t>. Spotify.</w:t>
      </w:r>
    </w:p>
    <w:p w14:paraId="32FFAAA0" w14:textId="77777777" w:rsidR="008F2AE9" w:rsidRPr="0017416A" w:rsidRDefault="008F2AE9" w:rsidP="00972812">
      <w:pPr>
        <w:rPr>
          <w:lang w:val="en-US"/>
        </w:rPr>
      </w:pPr>
    </w:p>
    <w:p w14:paraId="15419884" w14:textId="77777777" w:rsidR="008F2AE9" w:rsidRDefault="008F2AE9" w:rsidP="00972812">
      <w:pPr>
        <w:pStyle w:val="Ttulo0"/>
      </w:pPr>
      <w:r>
        <w:lastRenderedPageBreak/>
        <w:t>Lista de Figuras</w:t>
      </w:r>
    </w:p>
    <w:p w14:paraId="1D10D402" w14:textId="0FF4E4C1" w:rsidR="00F53E24" w:rsidRDefault="002E2086">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55260879" w:history="1">
        <w:r w:rsidR="00F53E24" w:rsidRPr="00495A90">
          <w:rPr>
            <w:rStyle w:val="Hyperlink"/>
          </w:rPr>
          <w:t>Figura 1 - Motor avançado de busca da ACM (próprio, 2020)</w:t>
        </w:r>
        <w:r w:rsidR="00F53E24">
          <w:rPr>
            <w:webHidden/>
          </w:rPr>
          <w:tab/>
        </w:r>
        <w:r w:rsidR="00F53E24">
          <w:rPr>
            <w:webHidden/>
          </w:rPr>
          <w:fldChar w:fldCharType="begin"/>
        </w:r>
        <w:r w:rsidR="00F53E24">
          <w:rPr>
            <w:webHidden/>
          </w:rPr>
          <w:instrText xml:space="preserve"> PAGEREF _Toc55260879 \h </w:instrText>
        </w:r>
        <w:r w:rsidR="00F53E24">
          <w:rPr>
            <w:webHidden/>
          </w:rPr>
        </w:r>
        <w:r w:rsidR="00F53E24">
          <w:rPr>
            <w:webHidden/>
          </w:rPr>
          <w:fldChar w:fldCharType="separate"/>
        </w:r>
        <w:r w:rsidR="00F53E24">
          <w:rPr>
            <w:webHidden/>
          </w:rPr>
          <w:t>19</w:t>
        </w:r>
        <w:r w:rsidR="00F53E24">
          <w:rPr>
            <w:webHidden/>
          </w:rPr>
          <w:fldChar w:fldCharType="end"/>
        </w:r>
      </w:hyperlink>
    </w:p>
    <w:p w14:paraId="29A2148A" w14:textId="5D08F096"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0" w:history="1">
        <w:r w:rsidR="00F53E24" w:rsidRPr="00495A90">
          <w:rPr>
            <w:rStyle w:val="Hyperlink"/>
          </w:rPr>
          <w:t>Figura 2 - Resultado de busca dos proceedings no motor de busca da ACM (próprio, 2020)</w:t>
        </w:r>
        <w:r w:rsidR="00F53E24">
          <w:rPr>
            <w:webHidden/>
          </w:rPr>
          <w:tab/>
        </w:r>
        <w:r w:rsidR="00F53E24">
          <w:rPr>
            <w:webHidden/>
          </w:rPr>
          <w:fldChar w:fldCharType="begin"/>
        </w:r>
        <w:r w:rsidR="00F53E24">
          <w:rPr>
            <w:webHidden/>
          </w:rPr>
          <w:instrText xml:space="preserve"> PAGEREF _Toc55260880 \h </w:instrText>
        </w:r>
        <w:r w:rsidR="00F53E24">
          <w:rPr>
            <w:webHidden/>
          </w:rPr>
        </w:r>
        <w:r w:rsidR="00F53E24">
          <w:rPr>
            <w:webHidden/>
          </w:rPr>
          <w:fldChar w:fldCharType="separate"/>
        </w:r>
        <w:r w:rsidR="00F53E24">
          <w:rPr>
            <w:webHidden/>
          </w:rPr>
          <w:t>20</w:t>
        </w:r>
        <w:r w:rsidR="00F53E24">
          <w:rPr>
            <w:webHidden/>
          </w:rPr>
          <w:fldChar w:fldCharType="end"/>
        </w:r>
      </w:hyperlink>
    </w:p>
    <w:p w14:paraId="49FAB45F" w14:textId="75835B01"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1" w:history="1">
        <w:r w:rsidR="00F53E24" w:rsidRPr="00495A90">
          <w:rPr>
            <w:rStyle w:val="Hyperlink"/>
          </w:rPr>
          <w:t>Figura 3 - Resultado de busca dos journals no motor de busca da ACM (próprio, 2020)</w:t>
        </w:r>
        <w:r w:rsidR="00F53E24">
          <w:rPr>
            <w:webHidden/>
          </w:rPr>
          <w:tab/>
        </w:r>
        <w:r w:rsidR="00F53E24">
          <w:rPr>
            <w:webHidden/>
          </w:rPr>
          <w:fldChar w:fldCharType="begin"/>
        </w:r>
        <w:r w:rsidR="00F53E24">
          <w:rPr>
            <w:webHidden/>
          </w:rPr>
          <w:instrText xml:space="preserve"> PAGEREF _Toc55260881 \h </w:instrText>
        </w:r>
        <w:r w:rsidR="00F53E24">
          <w:rPr>
            <w:webHidden/>
          </w:rPr>
        </w:r>
        <w:r w:rsidR="00F53E24">
          <w:rPr>
            <w:webHidden/>
          </w:rPr>
          <w:fldChar w:fldCharType="separate"/>
        </w:r>
        <w:r w:rsidR="00F53E24">
          <w:rPr>
            <w:webHidden/>
          </w:rPr>
          <w:t>21</w:t>
        </w:r>
        <w:r w:rsidR="00F53E24">
          <w:rPr>
            <w:webHidden/>
          </w:rPr>
          <w:fldChar w:fldCharType="end"/>
        </w:r>
      </w:hyperlink>
    </w:p>
    <w:p w14:paraId="31E669DE" w14:textId="7CF42EAA"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2" w:history="1">
        <w:r w:rsidR="00F53E24" w:rsidRPr="00495A90">
          <w:rPr>
            <w:rStyle w:val="Hyperlink"/>
          </w:rPr>
          <w:t>Figura 4 - Etapas realizadas para filtrar os trabalhos encontrados no motor de busca da ACM (próprio, 2020)</w:t>
        </w:r>
        <w:r w:rsidR="00F53E24">
          <w:rPr>
            <w:webHidden/>
          </w:rPr>
          <w:tab/>
        </w:r>
        <w:r w:rsidR="00F53E24">
          <w:rPr>
            <w:webHidden/>
          </w:rPr>
          <w:fldChar w:fldCharType="begin"/>
        </w:r>
        <w:r w:rsidR="00F53E24">
          <w:rPr>
            <w:webHidden/>
          </w:rPr>
          <w:instrText xml:space="preserve"> PAGEREF _Toc55260882 \h </w:instrText>
        </w:r>
        <w:r w:rsidR="00F53E24">
          <w:rPr>
            <w:webHidden/>
          </w:rPr>
        </w:r>
        <w:r w:rsidR="00F53E24">
          <w:rPr>
            <w:webHidden/>
          </w:rPr>
          <w:fldChar w:fldCharType="separate"/>
        </w:r>
        <w:r w:rsidR="00F53E24">
          <w:rPr>
            <w:webHidden/>
          </w:rPr>
          <w:t>21</w:t>
        </w:r>
        <w:r w:rsidR="00F53E24">
          <w:rPr>
            <w:webHidden/>
          </w:rPr>
          <w:fldChar w:fldCharType="end"/>
        </w:r>
      </w:hyperlink>
    </w:p>
    <w:p w14:paraId="6F783CD1" w14:textId="5B43941D"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3" w:history="1">
        <w:r w:rsidR="00F53E24" w:rsidRPr="00495A90">
          <w:rPr>
            <w:rStyle w:val="Hyperlink"/>
          </w:rPr>
          <w:t>Figura 5 - Filtro em cima dos trabalhos selecionados através do resumo (próprio, 2020)</w:t>
        </w:r>
        <w:r w:rsidR="00F53E24">
          <w:rPr>
            <w:webHidden/>
          </w:rPr>
          <w:tab/>
        </w:r>
        <w:r w:rsidR="00F53E24">
          <w:rPr>
            <w:webHidden/>
          </w:rPr>
          <w:fldChar w:fldCharType="begin"/>
        </w:r>
        <w:r w:rsidR="00F53E24">
          <w:rPr>
            <w:webHidden/>
          </w:rPr>
          <w:instrText xml:space="preserve"> PAGEREF _Toc55260883 \h </w:instrText>
        </w:r>
        <w:r w:rsidR="00F53E24">
          <w:rPr>
            <w:webHidden/>
          </w:rPr>
        </w:r>
        <w:r w:rsidR="00F53E24">
          <w:rPr>
            <w:webHidden/>
          </w:rPr>
          <w:fldChar w:fldCharType="separate"/>
        </w:r>
        <w:r w:rsidR="00F53E24">
          <w:rPr>
            <w:webHidden/>
          </w:rPr>
          <w:t>22</w:t>
        </w:r>
        <w:r w:rsidR="00F53E24">
          <w:rPr>
            <w:webHidden/>
          </w:rPr>
          <w:fldChar w:fldCharType="end"/>
        </w:r>
      </w:hyperlink>
    </w:p>
    <w:p w14:paraId="72C20F97" w14:textId="01C08EF9"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4" w:history="1">
        <w:r w:rsidR="00F53E24" w:rsidRPr="00495A90">
          <w:rPr>
            <w:rStyle w:val="Hyperlink"/>
          </w:rPr>
          <w:t>Figura 6 - Procedimento de filtro realizado baseado nos trabalhos encontrados no motor de busca da ACM (próprio, 2020)</w:t>
        </w:r>
        <w:r w:rsidR="00F53E24">
          <w:rPr>
            <w:webHidden/>
          </w:rPr>
          <w:tab/>
        </w:r>
        <w:r w:rsidR="00F53E24">
          <w:rPr>
            <w:webHidden/>
          </w:rPr>
          <w:fldChar w:fldCharType="begin"/>
        </w:r>
        <w:r w:rsidR="00F53E24">
          <w:rPr>
            <w:webHidden/>
          </w:rPr>
          <w:instrText xml:space="preserve"> PAGEREF _Toc55260884 \h </w:instrText>
        </w:r>
        <w:r w:rsidR="00F53E24">
          <w:rPr>
            <w:webHidden/>
          </w:rPr>
        </w:r>
        <w:r w:rsidR="00F53E24">
          <w:rPr>
            <w:webHidden/>
          </w:rPr>
          <w:fldChar w:fldCharType="separate"/>
        </w:r>
        <w:r w:rsidR="00F53E24">
          <w:rPr>
            <w:webHidden/>
          </w:rPr>
          <w:t>23</w:t>
        </w:r>
        <w:r w:rsidR="00F53E24">
          <w:rPr>
            <w:webHidden/>
          </w:rPr>
          <w:fldChar w:fldCharType="end"/>
        </w:r>
      </w:hyperlink>
    </w:p>
    <w:p w14:paraId="19DD02D4" w14:textId="51037202"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5" w:history="1">
        <w:r w:rsidR="00F53E24" w:rsidRPr="00495A90">
          <w:rPr>
            <w:rStyle w:val="Hyperlink"/>
          </w:rPr>
          <w:t>Figura 7 Fatores da preferência musical (próprio, 2020)</w:t>
        </w:r>
        <w:r w:rsidR="00F53E24">
          <w:rPr>
            <w:webHidden/>
          </w:rPr>
          <w:tab/>
        </w:r>
        <w:r w:rsidR="00F53E24">
          <w:rPr>
            <w:webHidden/>
          </w:rPr>
          <w:fldChar w:fldCharType="begin"/>
        </w:r>
        <w:r w:rsidR="00F53E24">
          <w:rPr>
            <w:webHidden/>
          </w:rPr>
          <w:instrText xml:space="preserve"> PAGEREF _Toc55260885 \h </w:instrText>
        </w:r>
        <w:r w:rsidR="00F53E24">
          <w:rPr>
            <w:webHidden/>
          </w:rPr>
        </w:r>
        <w:r w:rsidR="00F53E24">
          <w:rPr>
            <w:webHidden/>
          </w:rPr>
          <w:fldChar w:fldCharType="separate"/>
        </w:r>
        <w:r w:rsidR="00F53E24">
          <w:rPr>
            <w:webHidden/>
          </w:rPr>
          <w:t>32</w:t>
        </w:r>
        <w:r w:rsidR="00F53E24">
          <w:rPr>
            <w:webHidden/>
          </w:rPr>
          <w:fldChar w:fldCharType="end"/>
        </w:r>
      </w:hyperlink>
    </w:p>
    <w:p w14:paraId="4EC232F1" w14:textId="2E6CD0B8"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6" w:history="1">
        <w:r w:rsidR="00F53E24" w:rsidRPr="00495A90">
          <w:rPr>
            <w:rStyle w:val="Hyperlink"/>
          </w:rPr>
          <w:t>Figura 8 Apresentação dos contextos utilizados no trabalho (próprio, 2020)</w:t>
        </w:r>
        <w:r w:rsidR="00F53E24">
          <w:rPr>
            <w:webHidden/>
          </w:rPr>
          <w:tab/>
        </w:r>
        <w:r w:rsidR="00F53E24">
          <w:rPr>
            <w:webHidden/>
          </w:rPr>
          <w:fldChar w:fldCharType="begin"/>
        </w:r>
        <w:r w:rsidR="00F53E24">
          <w:rPr>
            <w:webHidden/>
          </w:rPr>
          <w:instrText xml:space="preserve"> PAGEREF _Toc55260886 \h </w:instrText>
        </w:r>
        <w:r w:rsidR="00F53E24">
          <w:rPr>
            <w:webHidden/>
          </w:rPr>
        </w:r>
        <w:r w:rsidR="00F53E24">
          <w:rPr>
            <w:webHidden/>
          </w:rPr>
          <w:fldChar w:fldCharType="separate"/>
        </w:r>
        <w:r w:rsidR="00F53E24">
          <w:rPr>
            <w:webHidden/>
          </w:rPr>
          <w:t>38</w:t>
        </w:r>
        <w:r w:rsidR="00F53E24">
          <w:rPr>
            <w:webHidden/>
          </w:rPr>
          <w:fldChar w:fldCharType="end"/>
        </w:r>
      </w:hyperlink>
    </w:p>
    <w:p w14:paraId="0B291CAC" w14:textId="458523C6"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7" w:history="1">
        <w:r w:rsidR="00F53E24" w:rsidRPr="00495A90">
          <w:rPr>
            <w:rStyle w:val="Hyperlink"/>
          </w:rPr>
          <w:t>Figura 9 Etapas do desenvolvimento do sistema de recomendação musical (próprio, 2020)</w:t>
        </w:r>
        <w:r w:rsidR="00F53E24">
          <w:rPr>
            <w:webHidden/>
          </w:rPr>
          <w:tab/>
        </w:r>
        <w:r w:rsidR="00F53E24">
          <w:rPr>
            <w:webHidden/>
          </w:rPr>
          <w:fldChar w:fldCharType="begin"/>
        </w:r>
        <w:r w:rsidR="00F53E24">
          <w:rPr>
            <w:webHidden/>
          </w:rPr>
          <w:instrText xml:space="preserve"> PAGEREF _Toc55260887 \h </w:instrText>
        </w:r>
        <w:r w:rsidR="00F53E24">
          <w:rPr>
            <w:webHidden/>
          </w:rPr>
        </w:r>
        <w:r w:rsidR="00F53E24">
          <w:rPr>
            <w:webHidden/>
          </w:rPr>
          <w:fldChar w:fldCharType="separate"/>
        </w:r>
        <w:r w:rsidR="00F53E24">
          <w:rPr>
            <w:webHidden/>
          </w:rPr>
          <w:t>41</w:t>
        </w:r>
        <w:r w:rsidR="00F53E24">
          <w:rPr>
            <w:webHidden/>
          </w:rPr>
          <w:fldChar w:fldCharType="end"/>
        </w:r>
      </w:hyperlink>
    </w:p>
    <w:p w14:paraId="433DB326" w14:textId="4782234D"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8" w:history="1">
        <w:r w:rsidR="00F53E24" w:rsidRPr="00495A90">
          <w:rPr>
            <w:rStyle w:val="Hyperlink"/>
          </w:rPr>
          <w:t>Figura 10 A esquerda, tela introdutória da aplicação (próprio, 2020) Figura 11 A direita, tela de login da aplicação (próprio, 2020)</w:t>
        </w:r>
        <w:r w:rsidR="00F53E24">
          <w:rPr>
            <w:webHidden/>
          </w:rPr>
          <w:tab/>
        </w:r>
        <w:r w:rsidR="00F53E24">
          <w:rPr>
            <w:webHidden/>
          </w:rPr>
          <w:fldChar w:fldCharType="begin"/>
        </w:r>
        <w:r w:rsidR="00F53E24">
          <w:rPr>
            <w:webHidden/>
          </w:rPr>
          <w:instrText xml:space="preserve"> PAGEREF _Toc55260888 \h </w:instrText>
        </w:r>
        <w:r w:rsidR="00F53E24">
          <w:rPr>
            <w:webHidden/>
          </w:rPr>
        </w:r>
        <w:r w:rsidR="00F53E24">
          <w:rPr>
            <w:webHidden/>
          </w:rPr>
          <w:fldChar w:fldCharType="separate"/>
        </w:r>
        <w:r w:rsidR="00F53E24">
          <w:rPr>
            <w:webHidden/>
          </w:rPr>
          <w:t>47</w:t>
        </w:r>
        <w:r w:rsidR="00F53E24">
          <w:rPr>
            <w:webHidden/>
          </w:rPr>
          <w:fldChar w:fldCharType="end"/>
        </w:r>
      </w:hyperlink>
    </w:p>
    <w:p w14:paraId="310E8947" w14:textId="49314D56"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89" w:history="1">
        <w:r w:rsidR="00F53E24" w:rsidRPr="00495A90">
          <w:rPr>
            <w:rStyle w:val="Hyperlink"/>
          </w:rPr>
          <w:t>Figura 12 A esquerda, tela de preenchimento do contexto (próprio, 2020) Figura 13 A direita, tela da lista de dispositivos do Spotify (próprio, 2020)</w:t>
        </w:r>
        <w:r w:rsidR="00F53E24">
          <w:rPr>
            <w:webHidden/>
          </w:rPr>
          <w:tab/>
        </w:r>
        <w:r w:rsidR="00F53E24">
          <w:rPr>
            <w:webHidden/>
          </w:rPr>
          <w:fldChar w:fldCharType="begin"/>
        </w:r>
        <w:r w:rsidR="00F53E24">
          <w:rPr>
            <w:webHidden/>
          </w:rPr>
          <w:instrText xml:space="preserve"> PAGEREF _Toc55260889 \h </w:instrText>
        </w:r>
        <w:r w:rsidR="00F53E24">
          <w:rPr>
            <w:webHidden/>
          </w:rPr>
        </w:r>
        <w:r w:rsidR="00F53E24">
          <w:rPr>
            <w:webHidden/>
          </w:rPr>
          <w:fldChar w:fldCharType="separate"/>
        </w:r>
        <w:r w:rsidR="00F53E24">
          <w:rPr>
            <w:webHidden/>
          </w:rPr>
          <w:t>48</w:t>
        </w:r>
        <w:r w:rsidR="00F53E24">
          <w:rPr>
            <w:webHidden/>
          </w:rPr>
          <w:fldChar w:fldCharType="end"/>
        </w:r>
      </w:hyperlink>
    </w:p>
    <w:p w14:paraId="15B545C8" w14:textId="48348DFA"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0" w:history="1">
        <w:r w:rsidR="00F53E24" w:rsidRPr="00495A90">
          <w:rPr>
            <w:rStyle w:val="Hyperlink"/>
          </w:rPr>
          <w:t>Figura 14 A esquerda, tela principal, a qual apresenta a música sendo reproduzida ao usuário (próprio, 2020) Figura 15 A direita, tela de busca de músicas que encaixem melhor no momento (próprio, 2020)</w:t>
        </w:r>
        <w:r w:rsidR="00F53E24">
          <w:rPr>
            <w:webHidden/>
          </w:rPr>
          <w:tab/>
        </w:r>
        <w:r w:rsidR="00F53E24">
          <w:rPr>
            <w:webHidden/>
          </w:rPr>
          <w:fldChar w:fldCharType="begin"/>
        </w:r>
        <w:r w:rsidR="00F53E24">
          <w:rPr>
            <w:webHidden/>
          </w:rPr>
          <w:instrText xml:space="preserve"> PAGEREF _Toc55260890 \h </w:instrText>
        </w:r>
        <w:r w:rsidR="00F53E24">
          <w:rPr>
            <w:webHidden/>
          </w:rPr>
        </w:r>
        <w:r w:rsidR="00F53E24">
          <w:rPr>
            <w:webHidden/>
          </w:rPr>
          <w:fldChar w:fldCharType="separate"/>
        </w:r>
        <w:r w:rsidR="00F53E24">
          <w:rPr>
            <w:webHidden/>
          </w:rPr>
          <w:t>50</w:t>
        </w:r>
        <w:r w:rsidR="00F53E24">
          <w:rPr>
            <w:webHidden/>
          </w:rPr>
          <w:fldChar w:fldCharType="end"/>
        </w:r>
      </w:hyperlink>
    </w:p>
    <w:p w14:paraId="6642CD17" w14:textId="038DB965"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1" w:history="1">
        <w:r w:rsidR="00F53E24" w:rsidRPr="00495A90">
          <w:rPr>
            <w:rStyle w:val="Hyperlink"/>
          </w:rPr>
          <w:t xml:space="preserve">Figura 16 Console do </w:t>
        </w:r>
        <w:r w:rsidR="00F53E24" w:rsidRPr="00495A90">
          <w:rPr>
            <w:rStyle w:val="Hyperlink"/>
            <w:i/>
            <w:iCs/>
          </w:rPr>
          <w:t>Realtime Database</w:t>
        </w:r>
        <w:r w:rsidR="00F53E24" w:rsidRPr="00495A90">
          <w:rPr>
            <w:rStyle w:val="Hyperlink"/>
          </w:rPr>
          <w:t xml:space="preserve"> do Firebase (próprio, 2020)</w:t>
        </w:r>
        <w:r w:rsidR="00F53E24">
          <w:rPr>
            <w:webHidden/>
          </w:rPr>
          <w:tab/>
        </w:r>
        <w:r w:rsidR="00F53E24">
          <w:rPr>
            <w:webHidden/>
          </w:rPr>
          <w:fldChar w:fldCharType="begin"/>
        </w:r>
        <w:r w:rsidR="00F53E24">
          <w:rPr>
            <w:webHidden/>
          </w:rPr>
          <w:instrText xml:space="preserve"> PAGEREF _Toc55260891 \h </w:instrText>
        </w:r>
        <w:r w:rsidR="00F53E24">
          <w:rPr>
            <w:webHidden/>
          </w:rPr>
        </w:r>
        <w:r w:rsidR="00F53E24">
          <w:rPr>
            <w:webHidden/>
          </w:rPr>
          <w:fldChar w:fldCharType="separate"/>
        </w:r>
        <w:r w:rsidR="00F53E24">
          <w:rPr>
            <w:webHidden/>
          </w:rPr>
          <w:t>52</w:t>
        </w:r>
        <w:r w:rsidR="00F53E24">
          <w:rPr>
            <w:webHidden/>
          </w:rPr>
          <w:fldChar w:fldCharType="end"/>
        </w:r>
      </w:hyperlink>
    </w:p>
    <w:p w14:paraId="2BC2D77B" w14:textId="4AA17FFB"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2" w:history="1">
        <w:r w:rsidR="00F53E24" w:rsidRPr="00495A90">
          <w:rPr>
            <w:rStyle w:val="Hyperlink"/>
          </w:rPr>
          <w:t xml:space="preserve">Figura 17 – Representação gráfica da classificação do algoritmo KNN sobre um plano x1 e x2. No plano, os pontos amarelos são a representação da classe A, roxos classe B e vermelho é o ponto de teste  </w:t>
        </w:r>
        <w:r w:rsidR="00F53E24" w:rsidRPr="00495A90">
          <w:rPr>
            <w:rStyle w:val="Hyperlink"/>
            <w:bCs/>
            <w:iCs/>
            <w:caps/>
            <w:snapToGrid w:val="0"/>
            <w:spacing w:val="10"/>
            <w:kern w:val="28"/>
          </w:rPr>
          <w:t>(JOSÉ, 2018)</w:t>
        </w:r>
        <w:r w:rsidR="00F53E24">
          <w:rPr>
            <w:webHidden/>
          </w:rPr>
          <w:tab/>
        </w:r>
        <w:r w:rsidR="00F53E24">
          <w:rPr>
            <w:webHidden/>
          </w:rPr>
          <w:fldChar w:fldCharType="begin"/>
        </w:r>
        <w:r w:rsidR="00F53E24">
          <w:rPr>
            <w:webHidden/>
          </w:rPr>
          <w:instrText xml:space="preserve"> PAGEREF _Toc55260892 \h </w:instrText>
        </w:r>
        <w:r w:rsidR="00F53E24">
          <w:rPr>
            <w:webHidden/>
          </w:rPr>
        </w:r>
        <w:r w:rsidR="00F53E24">
          <w:rPr>
            <w:webHidden/>
          </w:rPr>
          <w:fldChar w:fldCharType="separate"/>
        </w:r>
        <w:r w:rsidR="00F53E24">
          <w:rPr>
            <w:webHidden/>
          </w:rPr>
          <w:t>54</w:t>
        </w:r>
        <w:r w:rsidR="00F53E24">
          <w:rPr>
            <w:webHidden/>
          </w:rPr>
          <w:fldChar w:fldCharType="end"/>
        </w:r>
      </w:hyperlink>
    </w:p>
    <w:p w14:paraId="6CD14147" w14:textId="565C3799"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3" w:history="1">
        <w:r w:rsidR="00F53E24" w:rsidRPr="00495A90">
          <w:rPr>
            <w:rStyle w:val="Hyperlink"/>
          </w:rPr>
          <w:t>Figura 18 Visão macro das etapas para transformar os eventos registrados no firebase na tabela que sera rodado o KNN (próprio, 2020)</w:t>
        </w:r>
        <w:r w:rsidR="00F53E24">
          <w:rPr>
            <w:webHidden/>
          </w:rPr>
          <w:tab/>
        </w:r>
        <w:r w:rsidR="00F53E24">
          <w:rPr>
            <w:webHidden/>
          </w:rPr>
          <w:fldChar w:fldCharType="begin"/>
        </w:r>
        <w:r w:rsidR="00F53E24">
          <w:rPr>
            <w:webHidden/>
          </w:rPr>
          <w:instrText xml:space="preserve"> PAGEREF _Toc55260893 \h </w:instrText>
        </w:r>
        <w:r w:rsidR="00F53E24">
          <w:rPr>
            <w:webHidden/>
          </w:rPr>
        </w:r>
        <w:r w:rsidR="00F53E24">
          <w:rPr>
            <w:webHidden/>
          </w:rPr>
          <w:fldChar w:fldCharType="separate"/>
        </w:r>
        <w:r w:rsidR="00F53E24">
          <w:rPr>
            <w:webHidden/>
          </w:rPr>
          <w:t>57</w:t>
        </w:r>
        <w:r w:rsidR="00F53E24">
          <w:rPr>
            <w:webHidden/>
          </w:rPr>
          <w:fldChar w:fldCharType="end"/>
        </w:r>
      </w:hyperlink>
    </w:p>
    <w:p w14:paraId="32C23874" w14:textId="7E4BDB15"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4" w:history="1">
        <w:r w:rsidR="00F53E24" w:rsidRPr="00495A90">
          <w:rPr>
            <w:rStyle w:val="Hyperlink"/>
          </w:rPr>
          <w:t>Figura 19 Representação dos eventos salvos no Firebase (próprio, 2020)</w:t>
        </w:r>
        <w:r w:rsidR="00F53E24">
          <w:rPr>
            <w:webHidden/>
          </w:rPr>
          <w:tab/>
        </w:r>
        <w:r w:rsidR="00F53E24">
          <w:rPr>
            <w:webHidden/>
          </w:rPr>
          <w:fldChar w:fldCharType="begin"/>
        </w:r>
        <w:r w:rsidR="00F53E24">
          <w:rPr>
            <w:webHidden/>
          </w:rPr>
          <w:instrText xml:space="preserve"> PAGEREF _Toc55260894 \h </w:instrText>
        </w:r>
        <w:r w:rsidR="00F53E24">
          <w:rPr>
            <w:webHidden/>
          </w:rPr>
        </w:r>
        <w:r w:rsidR="00F53E24">
          <w:rPr>
            <w:webHidden/>
          </w:rPr>
          <w:fldChar w:fldCharType="separate"/>
        </w:r>
        <w:r w:rsidR="00F53E24">
          <w:rPr>
            <w:webHidden/>
          </w:rPr>
          <w:t>57</w:t>
        </w:r>
        <w:r w:rsidR="00F53E24">
          <w:rPr>
            <w:webHidden/>
          </w:rPr>
          <w:fldChar w:fldCharType="end"/>
        </w:r>
      </w:hyperlink>
    </w:p>
    <w:p w14:paraId="5FFC9720" w14:textId="03ABDB72"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5" w:history="1">
        <w:r w:rsidR="00F53E24" w:rsidRPr="00495A90">
          <w:rPr>
            <w:rStyle w:val="Hyperlink"/>
          </w:rPr>
          <w:t>Figura 20 Representação das listas geradas na etapa “Separa contexto” (próprio, 2020)</w:t>
        </w:r>
        <w:r w:rsidR="00F53E24">
          <w:rPr>
            <w:webHidden/>
          </w:rPr>
          <w:tab/>
        </w:r>
        <w:r w:rsidR="00F53E24">
          <w:rPr>
            <w:webHidden/>
          </w:rPr>
          <w:fldChar w:fldCharType="begin"/>
        </w:r>
        <w:r w:rsidR="00F53E24">
          <w:rPr>
            <w:webHidden/>
          </w:rPr>
          <w:instrText xml:space="preserve"> PAGEREF _Toc55260895 \h </w:instrText>
        </w:r>
        <w:r w:rsidR="00F53E24">
          <w:rPr>
            <w:webHidden/>
          </w:rPr>
        </w:r>
        <w:r w:rsidR="00F53E24">
          <w:rPr>
            <w:webHidden/>
          </w:rPr>
          <w:fldChar w:fldCharType="separate"/>
        </w:r>
        <w:r w:rsidR="00F53E24">
          <w:rPr>
            <w:webHidden/>
          </w:rPr>
          <w:t>58</w:t>
        </w:r>
        <w:r w:rsidR="00F53E24">
          <w:rPr>
            <w:webHidden/>
          </w:rPr>
          <w:fldChar w:fldCharType="end"/>
        </w:r>
      </w:hyperlink>
    </w:p>
    <w:p w14:paraId="783E906C" w14:textId="7772830C"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6" w:history="1">
        <w:r w:rsidR="00F53E24" w:rsidRPr="00495A90">
          <w:rPr>
            <w:rStyle w:val="Hyperlink"/>
          </w:rPr>
          <w:t>Figura 21 Representação das listas geradas na etapa “separa contexto das músicas” (próprio, 2020)</w:t>
        </w:r>
        <w:r w:rsidR="00F53E24">
          <w:rPr>
            <w:webHidden/>
          </w:rPr>
          <w:tab/>
        </w:r>
        <w:r w:rsidR="00F53E24">
          <w:rPr>
            <w:webHidden/>
          </w:rPr>
          <w:fldChar w:fldCharType="begin"/>
        </w:r>
        <w:r w:rsidR="00F53E24">
          <w:rPr>
            <w:webHidden/>
          </w:rPr>
          <w:instrText xml:space="preserve"> PAGEREF _Toc55260896 \h </w:instrText>
        </w:r>
        <w:r w:rsidR="00F53E24">
          <w:rPr>
            <w:webHidden/>
          </w:rPr>
        </w:r>
        <w:r w:rsidR="00F53E24">
          <w:rPr>
            <w:webHidden/>
          </w:rPr>
          <w:fldChar w:fldCharType="separate"/>
        </w:r>
        <w:r w:rsidR="00F53E24">
          <w:rPr>
            <w:webHidden/>
          </w:rPr>
          <w:t>58</w:t>
        </w:r>
        <w:r w:rsidR="00F53E24">
          <w:rPr>
            <w:webHidden/>
          </w:rPr>
          <w:fldChar w:fldCharType="end"/>
        </w:r>
      </w:hyperlink>
    </w:p>
    <w:p w14:paraId="13376B5C" w14:textId="5FA6EBAE"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7" w:history="1">
        <w:r w:rsidR="00F53E24" w:rsidRPr="00495A90">
          <w:rPr>
            <w:rStyle w:val="Hyperlink"/>
          </w:rPr>
          <w:t>Figura 22 Representação da tabela na etapa “separa contexto das músicas” (próprio, 2020)</w:t>
        </w:r>
        <w:r w:rsidR="00F53E24">
          <w:rPr>
            <w:webHidden/>
          </w:rPr>
          <w:tab/>
        </w:r>
        <w:r w:rsidR="00F53E24">
          <w:rPr>
            <w:webHidden/>
          </w:rPr>
          <w:fldChar w:fldCharType="begin"/>
        </w:r>
        <w:r w:rsidR="00F53E24">
          <w:rPr>
            <w:webHidden/>
          </w:rPr>
          <w:instrText xml:space="preserve"> PAGEREF _Toc55260897 \h </w:instrText>
        </w:r>
        <w:r w:rsidR="00F53E24">
          <w:rPr>
            <w:webHidden/>
          </w:rPr>
        </w:r>
        <w:r w:rsidR="00F53E24">
          <w:rPr>
            <w:webHidden/>
          </w:rPr>
          <w:fldChar w:fldCharType="separate"/>
        </w:r>
        <w:r w:rsidR="00F53E24">
          <w:rPr>
            <w:webHidden/>
          </w:rPr>
          <w:t>59</w:t>
        </w:r>
        <w:r w:rsidR="00F53E24">
          <w:rPr>
            <w:webHidden/>
          </w:rPr>
          <w:fldChar w:fldCharType="end"/>
        </w:r>
      </w:hyperlink>
    </w:p>
    <w:p w14:paraId="501E6018" w14:textId="6E281FFA"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8" w:history="1">
        <w:r w:rsidR="00F53E24" w:rsidRPr="00495A90">
          <w:rPr>
            <w:rStyle w:val="Hyperlink"/>
          </w:rPr>
          <w:t xml:space="preserve">Figura 23 </w:t>
        </w:r>
        <w:r w:rsidR="00F53E24" w:rsidRPr="00495A90">
          <w:rPr>
            <w:rStyle w:val="Hyperlink"/>
            <w:i/>
            <w:iCs/>
          </w:rPr>
          <w:t>head()</w:t>
        </w:r>
        <w:r w:rsidR="00F53E24" w:rsidRPr="00495A90">
          <w:rPr>
            <w:rStyle w:val="Hyperlink"/>
          </w:rPr>
          <w:t xml:space="preserve"> do </w:t>
        </w:r>
        <w:r w:rsidR="00F53E24" w:rsidRPr="00495A90">
          <w:rPr>
            <w:rStyle w:val="Hyperlink"/>
            <w:i/>
            <w:iCs/>
          </w:rPr>
          <w:t>dataframe</w:t>
        </w:r>
        <w:r w:rsidR="00F53E24" w:rsidRPr="00495A90">
          <w:rPr>
            <w:rStyle w:val="Hyperlink"/>
          </w:rPr>
          <w:t xml:space="preserve"> criado a partir da variável </w:t>
        </w:r>
        <w:r w:rsidR="00F53E24" w:rsidRPr="00495A90">
          <w:rPr>
            <w:rStyle w:val="Hyperlink"/>
            <w:i/>
            <w:iCs/>
          </w:rPr>
          <w:t>genreTable</w:t>
        </w:r>
        <w:r w:rsidR="00F53E24" w:rsidRPr="00495A90">
          <w:rPr>
            <w:rStyle w:val="Hyperlink"/>
          </w:rPr>
          <w:t xml:space="preserve"> (próprio, 2020)</w:t>
        </w:r>
        <w:r w:rsidR="00F53E24">
          <w:rPr>
            <w:webHidden/>
          </w:rPr>
          <w:tab/>
        </w:r>
        <w:r w:rsidR="00F53E24">
          <w:rPr>
            <w:webHidden/>
          </w:rPr>
          <w:fldChar w:fldCharType="begin"/>
        </w:r>
        <w:r w:rsidR="00F53E24">
          <w:rPr>
            <w:webHidden/>
          </w:rPr>
          <w:instrText xml:space="preserve"> PAGEREF _Toc55260898 \h </w:instrText>
        </w:r>
        <w:r w:rsidR="00F53E24">
          <w:rPr>
            <w:webHidden/>
          </w:rPr>
        </w:r>
        <w:r w:rsidR="00F53E24">
          <w:rPr>
            <w:webHidden/>
          </w:rPr>
          <w:fldChar w:fldCharType="separate"/>
        </w:r>
        <w:r w:rsidR="00F53E24">
          <w:rPr>
            <w:webHidden/>
          </w:rPr>
          <w:t>60</w:t>
        </w:r>
        <w:r w:rsidR="00F53E24">
          <w:rPr>
            <w:webHidden/>
          </w:rPr>
          <w:fldChar w:fldCharType="end"/>
        </w:r>
      </w:hyperlink>
    </w:p>
    <w:p w14:paraId="385950FC" w14:textId="68592CEB"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899" w:history="1">
        <w:r w:rsidR="00F53E24" w:rsidRPr="00495A90">
          <w:rPr>
            <w:rStyle w:val="Hyperlink"/>
          </w:rPr>
          <w:t>Figura 24 Visão macro do sistema LORS (próprio, 2020)</w:t>
        </w:r>
        <w:r w:rsidR="00F53E24">
          <w:rPr>
            <w:webHidden/>
          </w:rPr>
          <w:tab/>
        </w:r>
        <w:r w:rsidR="00F53E24">
          <w:rPr>
            <w:webHidden/>
          </w:rPr>
          <w:fldChar w:fldCharType="begin"/>
        </w:r>
        <w:r w:rsidR="00F53E24">
          <w:rPr>
            <w:webHidden/>
          </w:rPr>
          <w:instrText xml:space="preserve"> PAGEREF _Toc55260899 \h </w:instrText>
        </w:r>
        <w:r w:rsidR="00F53E24">
          <w:rPr>
            <w:webHidden/>
          </w:rPr>
        </w:r>
        <w:r w:rsidR="00F53E24">
          <w:rPr>
            <w:webHidden/>
          </w:rPr>
          <w:fldChar w:fldCharType="separate"/>
        </w:r>
        <w:r w:rsidR="00F53E24">
          <w:rPr>
            <w:webHidden/>
          </w:rPr>
          <w:t>62</w:t>
        </w:r>
        <w:r w:rsidR="00F53E24">
          <w:rPr>
            <w:webHidden/>
          </w:rPr>
          <w:fldChar w:fldCharType="end"/>
        </w:r>
      </w:hyperlink>
    </w:p>
    <w:p w14:paraId="5584AC56" w14:textId="189755E1"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00" w:history="1">
        <w:r w:rsidR="00F53E24" w:rsidRPr="00495A90">
          <w:rPr>
            <w:rStyle w:val="Hyperlink"/>
          </w:rPr>
          <w:t>Figura 25 Tela de recomendações (próprio, 2020)</w:t>
        </w:r>
        <w:r w:rsidR="00F53E24">
          <w:rPr>
            <w:webHidden/>
          </w:rPr>
          <w:tab/>
        </w:r>
        <w:r w:rsidR="00F53E24">
          <w:rPr>
            <w:webHidden/>
          </w:rPr>
          <w:fldChar w:fldCharType="begin"/>
        </w:r>
        <w:r w:rsidR="00F53E24">
          <w:rPr>
            <w:webHidden/>
          </w:rPr>
          <w:instrText xml:space="preserve"> PAGEREF _Toc55260900 \h </w:instrText>
        </w:r>
        <w:r w:rsidR="00F53E24">
          <w:rPr>
            <w:webHidden/>
          </w:rPr>
        </w:r>
        <w:r w:rsidR="00F53E24">
          <w:rPr>
            <w:webHidden/>
          </w:rPr>
          <w:fldChar w:fldCharType="separate"/>
        </w:r>
        <w:r w:rsidR="00F53E24">
          <w:rPr>
            <w:webHidden/>
          </w:rPr>
          <w:t>65</w:t>
        </w:r>
        <w:r w:rsidR="00F53E24">
          <w:rPr>
            <w:webHidden/>
          </w:rPr>
          <w:fldChar w:fldCharType="end"/>
        </w:r>
      </w:hyperlink>
    </w:p>
    <w:p w14:paraId="77AC117D" w14:textId="5DD44272" w:rsidR="008F2AE9" w:rsidRDefault="002E2086" w:rsidP="00972812">
      <w:pPr>
        <w:pStyle w:val="Rodap"/>
      </w:pPr>
      <w:r>
        <w:fldChar w:fldCharType="end"/>
      </w:r>
    </w:p>
    <w:p w14:paraId="1F27E29F" w14:textId="2782BA6D" w:rsidR="008F2AE9" w:rsidRDefault="008F2AE9" w:rsidP="00972812">
      <w:pPr>
        <w:pStyle w:val="Ttulo0"/>
      </w:pPr>
      <w:r>
        <w:lastRenderedPageBreak/>
        <w:t xml:space="preserve">Lista de </w:t>
      </w:r>
      <w:r w:rsidR="00E65374">
        <w:t>Quadros</w:t>
      </w:r>
    </w:p>
    <w:p w14:paraId="396DA58C" w14:textId="325289F5" w:rsidR="00CE17E8" w:rsidRDefault="00E65374">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55524306" w:history="1">
        <w:r w:rsidR="00CE17E8" w:rsidRPr="00B1155D">
          <w:rPr>
            <w:rStyle w:val="Hyperlink"/>
          </w:rPr>
          <w:t>Quadro 1 Relação das funcionalidades desenvolvidas em cada artigo revisado</w:t>
        </w:r>
        <w:r w:rsidR="00CE17E8">
          <w:rPr>
            <w:webHidden/>
          </w:rPr>
          <w:tab/>
        </w:r>
        <w:r w:rsidR="00CE17E8">
          <w:rPr>
            <w:webHidden/>
          </w:rPr>
          <w:fldChar w:fldCharType="begin"/>
        </w:r>
        <w:r w:rsidR="00CE17E8">
          <w:rPr>
            <w:webHidden/>
          </w:rPr>
          <w:instrText xml:space="preserve"> PAGEREF _Toc55524306 \h </w:instrText>
        </w:r>
        <w:r w:rsidR="00CE17E8">
          <w:rPr>
            <w:webHidden/>
          </w:rPr>
        </w:r>
        <w:r w:rsidR="00CE17E8">
          <w:rPr>
            <w:webHidden/>
          </w:rPr>
          <w:fldChar w:fldCharType="separate"/>
        </w:r>
        <w:r w:rsidR="00CE17E8">
          <w:rPr>
            <w:webHidden/>
          </w:rPr>
          <w:t>34</w:t>
        </w:r>
        <w:r w:rsidR="00CE17E8">
          <w:rPr>
            <w:webHidden/>
          </w:rPr>
          <w:fldChar w:fldCharType="end"/>
        </w:r>
      </w:hyperlink>
    </w:p>
    <w:p w14:paraId="3E74C21A" w14:textId="35524B4B" w:rsidR="00CE17E8"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7" w:history="1">
        <w:r w:rsidR="00CE17E8" w:rsidRPr="00B1155D">
          <w:rPr>
            <w:rStyle w:val="Hyperlink"/>
          </w:rPr>
          <w:t>Quadro 2 Perguntas e respostas disponibilizadas a um certo público através dos formulários do Google. (próprio, 2020)</w:t>
        </w:r>
        <w:r w:rsidR="00CE17E8">
          <w:rPr>
            <w:webHidden/>
          </w:rPr>
          <w:tab/>
        </w:r>
        <w:r w:rsidR="00CE17E8">
          <w:rPr>
            <w:webHidden/>
          </w:rPr>
          <w:fldChar w:fldCharType="begin"/>
        </w:r>
        <w:r w:rsidR="00CE17E8">
          <w:rPr>
            <w:webHidden/>
          </w:rPr>
          <w:instrText xml:space="preserve"> PAGEREF _Toc55524307 \h </w:instrText>
        </w:r>
        <w:r w:rsidR="00CE17E8">
          <w:rPr>
            <w:webHidden/>
          </w:rPr>
        </w:r>
        <w:r w:rsidR="00CE17E8">
          <w:rPr>
            <w:webHidden/>
          </w:rPr>
          <w:fldChar w:fldCharType="separate"/>
        </w:r>
        <w:r w:rsidR="00CE17E8">
          <w:rPr>
            <w:webHidden/>
          </w:rPr>
          <w:t>42</w:t>
        </w:r>
        <w:r w:rsidR="00CE17E8">
          <w:rPr>
            <w:webHidden/>
          </w:rPr>
          <w:fldChar w:fldCharType="end"/>
        </w:r>
      </w:hyperlink>
    </w:p>
    <w:p w14:paraId="20473BE9" w14:textId="25B85FB8" w:rsidR="00CE17E8"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8" w:history="1">
        <w:r w:rsidR="00CE17E8" w:rsidRPr="00B1155D">
          <w:rPr>
            <w:rStyle w:val="Hyperlink"/>
          </w:rPr>
          <w:t>Quadro 3 Lista de ações possíveis nos eventos (próprio, 2020)</w:t>
        </w:r>
        <w:r w:rsidR="00CE17E8">
          <w:rPr>
            <w:webHidden/>
          </w:rPr>
          <w:tab/>
        </w:r>
        <w:r w:rsidR="00CE17E8">
          <w:rPr>
            <w:webHidden/>
          </w:rPr>
          <w:fldChar w:fldCharType="begin"/>
        </w:r>
        <w:r w:rsidR="00CE17E8">
          <w:rPr>
            <w:webHidden/>
          </w:rPr>
          <w:instrText xml:space="preserve"> PAGEREF _Toc55524308 \h </w:instrText>
        </w:r>
        <w:r w:rsidR="00CE17E8">
          <w:rPr>
            <w:webHidden/>
          </w:rPr>
        </w:r>
        <w:r w:rsidR="00CE17E8">
          <w:rPr>
            <w:webHidden/>
          </w:rPr>
          <w:fldChar w:fldCharType="separate"/>
        </w:r>
        <w:r w:rsidR="00CE17E8">
          <w:rPr>
            <w:webHidden/>
          </w:rPr>
          <w:t>55</w:t>
        </w:r>
        <w:r w:rsidR="00CE17E8">
          <w:rPr>
            <w:webHidden/>
          </w:rPr>
          <w:fldChar w:fldCharType="end"/>
        </w:r>
      </w:hyperlink>
    </w:p>
    <w:p w14:paraId="67D212AA" w14:textId="4E7EB11D" w:rsidR="00CE17E8"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524309" w:history="1">
        <w:r w:rsidR="00CE17E8" w:rsidRPr="00B1155D">
          <w:rPr>
            <w:rStyle w:val="Hyperlink"/>
          </w:rPr>
          <w:t>Quadro 4 Campos e seus respectivos valores utilizados na recomendação (próprio, 2020)</w:t>
        </w:r>
        <w:r w:rsidR="00CE17E8">
          <w:rPr>
            <w:webHidden/>
          </w:rPr>
          <w:tab/>
        </w:r>
        <w:r w:rsidR="00CE17E8">
          <w:rPr>
            <w:webHidden/>
          </w:rPr>
          <w:fldChar w:fldCharType="begin"/>
        </w:r>
        <w:r w:rsidR="00CE17E8">
          <w:rPr>
            <w:webHidden/>
          </w:rPr>
          <w:instrText xml:space="preserve"> PAGEREF _Toc55524309 \h </w:instrText>
        </w:r>
        <w:r w:rsidR="00CE17E8">
          <w:rPr>
            <w:webHidden/>
          </w:rPr>
        </w:r>
        <w:r w:rsidR="00CE17E8">
          <w:rPr>
            <w:webHidden/>
          </w:rPr>
          <w:fldChar w:fldCharType="separate"/>
        </w:r>
        <w:r w:rsidR="00CE17E8">
          <w:rPr>
            <w:webHidden/>
          </w:rPr>
          <w:t>63</w:t>
        </w:r>
        <w:r w:rsidR="00CE17E8">
          <w:rPr>
            <w:webHidden/>
          </w:rPr>
          <w:fldChar w:fldCharType="end"/>
        </w:r>
      </w:hyperlink>
    </w:p>
    <w:p w14:paraId="5D36B85E" w14:textId="0122E65E" w:rsidR="00FD641E" w:rsidRDefault="00E65374" w:rsidP="00972812">
      <w:r>
        <w:fldChar w:fldCharType="end"/>
      </w:r>
    </w:p>
    <w:p w14:paraId="35A10C85" w14:textId="77777777" w:rsidR="00FD641E" w:rsidRDefault="00FD641E">
      <w:pPr>
        <w:keepNext w:val="0"/>
        <w:tabs>
          <w:tab w:val="clear" w:pos="851"/>
        </w:tabs>
        <w:spacing w:line="240" w:lineRule="auto"/>
        <w:jc w:val="left"/>
      </w:pPr>
      <w:r>
        <w:br w:type="page"/>
      </w:r>
    </w:p>
    <w:p w14:paraId="5E4224DE" w14:textId="18CC43FC" w:rsidR="00FD641E" w:rsidRDefault="00FD641E" w:rsidP="00FD641E">
      <w:pPr>
        <w:pStyle w:val="Ttulo0"/>
      </w:pPr>
      <w:r>
        <w:lastRenderedPageBreak/>
        <w:t>Lista de TABELAS</w:t>
      </w:r>
    </w:p>
    <w:p w14:paraId="727AE2EE" w14:textId="1E4C689A" w:rsidR="00F53E24" w:rsidRDefault="00FF35D0">
      <w:pPr>
        <w:pStyle w:val="ndicedeilustraes"/>
        <w:tabs>
          <w:tab w:val="right" w:leader="dot" w:pos="9062"/>
        </w:tabs>
        <w:rPr>
          <w:rFonts w:asciiTheme="minorHAnsi" w:eastAsiaTheme="minorEastAsia" w:hAnsiTheme="minorHAnsi" w:cstheme="minorBidi"/>
          <w:color w:val="auto"/>
          <w:sz w:val="22"/>
          <w:szCs w:val="22"/>
          <w:lang w:eastAsia="pt-BR"/>
        </w:rPr>
      </w:pPr>
      <w:r>
        <w:fldChar w:fldCharType="begin"/>
      </w:r>
      <w:r>
        <w:instrText xml:space="preserve"> TOC \h \z \c "Tabela" </w:instrText>
      </w:r>
      <w:r>
        <w:fldChar w:fldCharType="separate"/>
      </w:r>
      <w:hyperlink w:anchor="_Toc55260922" w:history="1">
        <w:r w:rsidR="00F53E24" w:rsidRPr="000604D2">
          <w:rPr>
            <w:rStyle w:val="Hyperlink"/>
          </w:rPr>
          <w:t>Tabela 1 relação dos gêneros e a classe utilizada no KNN (próprio, 2020)</w:t>
        </w:r>
        <w:r w:rsidR="00F53E24">
          <w:rPr>
            <w:webHidden/>
          </w:rPr>
          <w:tab/>
        </w:r>
        <w:r w:rsidR="00F53E24">
          <w:rPr>
            <w:webHidden/>
          </w:rPr>
          <w:fldChar w:fldCharType="begin"/>
        </w:r>
        <w:r w:rsidR="00F53E24">
          <w:rPr>
            <w:webHidden/>
          </w:rPr>
          <w:instrText xml:space="preserve"> PAGEREF _Toc55260922 \h </w:instrText>
        </w:r>
        <w:r w:rsidR="00F53E24">
          <w:rPr>
            <w:webHidden/>
          </w:rPr>
        </w:r>
        <w:r w:rsidR="00F53E24">
          <w:rPr>
            <w:webHidden/>
          </w:rPr>
          <w:fldChar w:fldCharType="separate"/>
        </w:r>
        <w:r w:rsidR="00F53E24">
          <w:rPr>
            <w:webHidden/>
          </w:rPr>
          <w:t>67</w:t>
        </w:r>
        <w:r w:rsidR="00F53E24">
          <w:rPr>
            <w:webHidden/>
          </w:rPr>
          <w:fldChar w:fldCharType="end"/>
        </w:r>
      </w:hyperlink>
    </w:p>
    <w:p w14:paraId="6F60C02A" w14:textId="71E8F2B3"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3" w:history="1">
        <w:r w:rsidR="00F53E24" w:rsidRPr="000604D2">
          <w:rPr>
            <w:rStyle w:val="Hyperlink"/>
          </w:rPr>
          <w:t>Tabela 2 matriz confusão da classe 12, gênero musical country (próprio, 2020)</w:t>
        </w:r>
        <w:r w:rsidR="00F53E24">
          <w:rPr>
            <w:webHidden/>
          </w:rPr>
          <w:tab/>
        </w:r>
        <w:r w:rsidR="00F53E24">
          <w:rPr>
            <w:webHidden/>
          </w:rPr>
          <w:fldChar w:fldCharType="begin"/>
        </w:r>
        <w:r w:rsidR="00F53E24">
          <w:rPr>
            <w:webHidden/>
          </w:rPr>
          <w:instrText xml:space="preserve"> PAGEREF _Toc55260923 \h </w:instrText>
        </w:r>
        <w:r w:rsidR="00F53E24">
          <w:rPr>
            <w:webHidden/>
          </w:rPr>
        </w:r>
        <w:r w:rsidR="00F53E24">
          <w:rPr>
            <w:webHidden/>
          </w:rPr>
          <w:fldChar w:fldCharType="separate"/>
        </w:r>
        <w:r w:rsidR="00F53E24">
          <w:rPr>
            <w:webHidden/>
          </w:rPr>
          <w:t>67</w:t>
        </w:r>
        <w:r w:rsidR="00F53E24">
          <w:rPr>
            <w:webHidden/>
          </w:rPr>
          <w:fldChar w:fldCharType="end"/>
        </w:r>
      </w:hyperlink>
    </w:p>
    <w:p w14:paraId="6DB90743" w14:textId="7D2108EF" w:rsidR="00F53E24" w:rsidRDefault="006B25B5">
      <w:pPr>
        <w:pStyle w:val="ndicedeilustraes"/>
        <w:tabs>
          <w:tab w:val="right" w:leader="dot" w:pos="9062"/>
        </w:tabs>
        <w:rPr>
          <w:rFonts w:asciiTheme="minorHAnsi" w:eastAsiaTheme="minorEastAsia" w:hAnsiTheme="minorHAnsi" w:cstheme="minorBidi"/>
          <w:color w:val="auto"/>
          <w:sz w:val="22"/>
          <w:szCs w:val="22"/>
          <w:lang w:eastAsia="pt-BR"/>
        </w:rPr>
      </w:pPr>
      <w:hyperlink w:anchor="_Toc55260924" w:history="1">
        <w:r w:rsidR="00F53E24" w:rsidRPr="000604D2">
          <w:rPr>
            <w:rStyle w:val="Hyperlink"/>
          </w:rPr>
          <w:t>Tabela 3 Matrix confusão do usuário spotify:user:4i3jdhv6vubcjdpwsn38iv8u4 (próprio, 2020)</w:t>
        </w:r>
        <w:r w:rsidR="00F53E24">
          <w:rPr>
            <w:webHidden/>
          </w:rPr>
          <w:tab/>
        </w:r>
        <w:r w:rsidR="00F53E24">
          <w:rPr>
            <w:webHidden/>
          </w:rPr>
          <w:fldChar w:fldCharType="begin"/>
        </w:r>
        <w:r w:rsidR="00F53E24">
          <w:rPr>
            <w:webHidden/>
          </w:rPr>
          <w:instrText xml:space="preserve"> PAGEREF _Toc55260924 \h </w:instrText>
        </w:r>
        <w:r w:rsidR="00F53E24">
          <w:rPr>
            <w:webHidden/>
          </w:rPr>
        </w:r>
        <w:r w:rsidR="00F53E24">
          <w:rPr>
            <w:webHidden/>
          </w:rPr>
          <w:fldChar w:fldCharType="separate"/>
        </w:r>
        <w:r w:rsidR="00F53E24">
          <w:rPr>
            <w:webHidden/>
          </w:rPr>
          <w:t>68</w:t>
        </w:r>
        <w:r w:rsidR="00F53E24">
          <w:rPr>
            <w:webHidden/>
          </w:rPr>
          <w:fldChar w:fldCharType="end"/>
        </w:r>
      </w:hyperlink>
    </w:p>
    <w:p w14:paraId="6F58CBEC" w14:textId="6E5886DB" w:rsidR="00032CBA" w:rsidRPr="00032CBA" w:rsidRDefault="00FF35D0" w:rsidP="00032CBA">
      <w:r>
        <w:fldChar w:fldCharType="end"/>
      </w:r>
    </w:p>
    <w:p w14:paraId="5D07FD8D" w14:textId="77777777" w:rsidR="00E65374" w:rsidRPr="00E65374" w:rsidRDefault="00E65374" w:rsidP="00972812"/>
    <w:p w14:paraId="29A964A2" w14:textId="77777777" w:rsidR="008F2AE9" w:rsidRDefault="008F2AE9" w:rsidP="00972812">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EF0B74" w:rsidRPr="006135FE" w14:paraId="376B051E" w14:textId="77777777" w:rsidTr="00D942ED">
        <w:tc>
          <w:tcPr>
            <w:tcW w:w="1292" w:type="dxa"/>
          </w:tcPr>
          <w:p w14:paraId="6299C940" w14:textId="1FB01270" w:rsidR="00EF0B74" w:rsidRDefault="00EF0B74" w:rsidP="00376A69">
            <w:pPr>
              <w:pStyle w:val="Remissivo1"/>
              <w:tabs>
                <w:tab w:val="clear" w:pos="9062"/>
                <w:tab w:val="left" w:pos="735"/>
              </w:tabs>
            </w:pPr>
            <w:r>
              <w:t>SDK</w:t>
            </w:r>
          </w:p>
        </w:tc>
        <w:tc>
          <w:tcPr>
            <w:tcW w:w="7780" w:type="dxa"/>
          </w:tcPr>
          <w:p w14:paraId="40CA9961" w14:textId="33EE37BC" w:rsidR="00EF0B74" w:rsidRDefault="00EF0B74" w:rsidP="00972812">
            <w:pPr>
              <w:pStyle w:val="Remissivo1"/>
            </w:pPr>
            <w:r w:rsidRPr="00EF0B74">
              <w:t>Software development kit</w:t>
            </w:r>
          </w:p>
        </w:tc>
      </w:tr>
      <w:tr w:rsidR="00376A69" w:rsidRPr="006135FE" w14:paraId="52F1A3B3" w14:textId="77777777" w:rsidTr="00D942ED">
        <w:tc>
          <w:tcPr>
            <w:tcW w:w="1292" w:type="dxa"/>
          </w:tcPr>
          <w:p w14:paraId="357E0BA6" w14:textId="44EFF8D8" w:rsidR="00376A69" w:rsidRDefault="00C51CAB" w:rsidP="00376A69">
            <w:pPr>
              <w:pStyle w:val="Remissivo1"/>
              <w:tabs>
                <w:tab w:val="clear" w:pos="9062"/>
                <w:tab w:val="left" w:pos="735"/>
              </w:tabs>
            </w:pPr>
            <w:r>
              <w:t>A</w:t>
            </w:r>
            <w:r w:rsidR="00E35EB7">
              <w:t>pp</w:t>
            </w:r>
            <w:r w:rsidR="00376A69">
              <w:tab/>
            </w:r>
          </w:p>
        </w:tc>
        <w:tc>
          <w:tcPr>
            <w:tcW w:w="7780" w:type="dxa"/>
          </w:tcPr>
          <w:p w14:paraId="3F91AEF4" w14:textId="41000955" w:rsidR="00376A69" w:rsidRDefault="00376A69" w:rsidP="00972812">
            <w:pPr>
              <w:pStyle w:val="Remissivo1"/>
            </w:pPr>
            <w:r>
              <w:t>Application</w:t>
            </w:r>
          </w:p>
        </w:tc>
      </w:tr>
      <w:tr w:rsidR="00E15626" w:rsidRPr="006135FE" w14:paraId="309278D6" w14:textId="77777777" w:rsidTr="00D942ED">
        <w:tc>
          <w:tcPr>
            <w:tcW w:w="1292" w:type="dxa"/>
          </w:tcPr>
          <w:p w14:paraId="62F14C93" w14:textId="248AF443" w:rsidR="00E15626" w:rsidRPr="00CA31F6" w:rsidRDefault="00E15626" w:rsidP="00972812">
            <w:pPr>
              <w:pStyle w:val="Remissivo1"/>
            </w:pPr>
            <w:r>
              <w:t>LORS</w:t>
            </w:r>
          </w:p>
        </w:tc>
        <w:tc>
          <w:tcPr>
            <w:tcW w:w="7780" w:type="dxa"/>
          </w:tcPr>
          <w:p w14:paraId="5E1396F1" w14:textId="28AF744C" w:rsidR="00E15626" w:rsidRPr="00CA31F6" w:rsidRDefault="00E15626" w:rsidP="00972812">
            <w:pPr>
              <w:pStyle w:val="Remissivo1"/>
              <w:rPr>
                <w:lang w:val="en-US"/>
              </w:rPr>
            </w:pPr>
            <w:r>
              <w:t>Loewe’s Recommender System</w:t>
            </w:r>
          </w:p>
        </w:tc>
      </w:tr>
      <w:tr w:rsidR="00CB3DB4" w:rsidRPr="006135FE" w14:paraId="0F4597ED" w14:textId="77777777" w:rsidTr="00D942ED">
        <w:tc>
          <w:tcPr>
            <w:tcW w:w="1292" w:type="dxa"/>
          </w:tcPr>
          <w:p w14:paraId="7D391267" w14:textId="79BF3629" w:rsidR="00CB3DB4" w:rsidRDefault="00CB3DB4" w:rsidP="00972812">
            <w:pPr>
              <w:pStyle w:val="Remissivo1"/>
            </w:pPr>
            <w:r>
              <w:t>POC</w:t>
            </w:r>
          </w:p>
        </w:tc>
        <w:tc>
          <w:tcPr>
            <w:tcW w:w="7780" w:type="dxa"/>
          </w:tcPr>
          <w:p w14:paraId="1183FB1F" w14:textId="27D82AFF" w:rsidR="00CB3DB4" w:rsidRDefault="00CB3DB4" w:rsidP="00972812">
            <w:pPr>
              <w:pStyle w:val="Remissivo1"/>
            </w:pPr>
            <w:r w:rsidRPr="00CB3DB4">
              <w:t>Proof of concept</w:t>
            </w:r>
          </w:p>
        </w:tc>
      </w:tr>
      <w:tr w:rsidR="008F2AE9" w:rsidRPr="006135FE" w14:paraId="35F9BBCB" w14:textId="77777777" w:rsidTr="00D942ED">
        <w:tc>
          <w:tcPr>
            <w:tcW w:w="1292" w:type="dxa"/>
          </w:tcPr>
          <w:p w14:paraId="273BCA72" w14:textId="77777777" w:rsidR="008F2AE9" w:rsidRPr="00CA31F6" w:rsidRDefault="00D942ED" w:rsidP="00972812">
            <w:pPr>
              <w:pStyle w:val="Remissivo1"/>
            </w:pPr>
            <w:r w:rsidRPr="00CA31F6">
              <w:t>RecSys</w:t>
            </w:r>
          </w:p>
          <w:p w14:paraId="25F1B6B2" w14:textId="77777777" w:rsidR="00F31FE8" w:rsidRPr="00CA31F6" w:rsidRDefault="00F31FE8" w:rsidP="00972812">
            <w:r w:rsidRPr="00CA31F6">
              <w:t>SVM</w:t>
            </w:r>
          </w:p>
          <w:p w14:paraId="02AD21B5" w14:textId="77777777" w:rsidR="00FF5562" w:rsidRPr="00233953" w:rsidRDefault="00AE34C4" w:rsidP="00972812">
            <w:r w:rsidRPr="00233953">
              <w:t>AUC</w:t>
            </w:r>
          </w:p>
          <w:p w14:paraId="7942D138" w14:textId="77777777" w:rsidR="00AE34C4" w:rsidRPr="00233953" w:rsidRDefault="00AE34C4" w:rsidP="00972812">
            <w:r w:rsidRPr="00233953">
              <w:t>RBF</w:t>
            </w:r>
          </w:p>
          <w:p w14:paraId="698083C8" w14:textId="77777777" w:rsidR="00AE34C4" w:rsidRPr="00233953" w:rsidRDefault="00AE34C4" w:rsidP="00972812">
            <w:r w:rsidRPr="00233953">
              <w:t>GPML</w:t>
            </w:r>
          </w:p>
          <w:p w14:paraId="0915174B" w14:textId="77777777" w:rsidR="00D212D3" w:rsidRPr="00233953" w:rsidRDefault="00D212D3" w:rsidP="00972812">
            <w:r w:rsidRPr="00233953">
              <w:t>GPR</w:t>
            </w:r>
          </w:p>
          <w:p w14:paraId="57BAC388" w14:textId="77777777" w:rsidR="00D212D3" w:rsidRPr="00CA31F6" w:rsidRDefault="00D212D3" w:rsidP="00972812">
            <w:pPr>
              <w:rPr>
                <w:lang w:val="en-US"/>
              </w:rPr>
            </w:pPr>
            <w:r w:rsidRPr="00CA31F6">
              <w:rPr>
                <w:lang w:val="en-US"/>
              </w:rPr>
              <w:t>AIR</w:t>
            </w:r>
          </w:p>
          <w:p w14:paraId="62866913" w14:textId="48E3C733" w:rsidR="00D212D3" w:rsidRPr="00CA31F6" w:rsidRDefault="00D212D3" w:rsidP="00972812">
            <w:pPr>
              <w:rPr>
                <w:lang w:val="en-US"/>
              </w:rPr>
            </w:pPr>
            <w:r w:rsidRPr="00205C38">
              <w:rPr>
                <w:lang w:val="en-US"/>
              </w:rPr>
              <w:t>SPTF</w:t>
            </w:r>
          </w:p>
        </w:tc>
        <w:tc>
          <w:tcPr>
            <w:tcW w:w="7780" w:type="dxa"/>
          </w:tcPr>
          <w:p w14:paraId="446FB7C6" w14:textId="77777777" w:rsidR="008F2AE9" w:rsidRPr="00CA31F6" w:rsidRDefault="00D942ED" w:rsidP="00972812">
            <w:pPr>
              <w:pStyle w:val="Remissivo1"/>
              <w:rPr>
                <w:lang w:val="en-US"/>
              </w:rPr>
            </w:pPr>
            <w:r w:rsidRPr="00CA31F6">
              <w:rPr>
                <w:lang w:val="en-US"/>
              </w:rPr>
              <w:t>Recommender Systems</w:t>
            </w:r>
          </w:p>
          <w:p w14:paraId="26611B19" w14:textId="77777777" w:rsidR="00F25BE1" w:rsidRPr="00CA31F6" w:rsidRDefault="00F31FE8" w:rsidP="00972812">
            <w:pPr>
              <w:rPr>
                <w:lang w:val="en-US"/>
              </w:rPr>
            </w:pPr>
            <w:r w:rsidRPr="00CA31F6">
              <w:rPr>
                <w:lang w:val="en-US"/>
              </w:rPr>
              <w:t>Support Vector Machine</w:t>
            </w:r>
          </w:p>
          <w:p w14:paraId="2A29754B" w14:textId="1093C225" w:rsidR="00AE34C4" w:rsidRPr="00CA31F6" w:rsidRDefault="00AE34C4" w:rsidP="00972812">
            <w:pPr>
              <w:rPr>
                <w:lang w:val="en-US"/>
              </w:rPr>
            </w:pPr>
            <w:r w:rsidRPr="00CA31F6">
              <w:rPr>
                <w:lang w:val="en-US"/>
              </w:rPr>
              <w:t>Operating Characteristic Curve</w:t>
            </w:r>
          </w:p>
          <w:p w14:paraId="253015F3" w14:textId="68A37179" w:rsidR="00AE34C4" w:rsidRPr="00CA31F6" w:rsidRDefault="00AE34C4" w:rsidP="00972812">
            <w:pPr>
              <w:rPr>
                <w:lang w:val="en-US"/>
              </w:rPr>
            </w:pPr>
            <w:r w:rsidRPr="00CA31F6">
              <w:rPr>
                <w:lang w:val="en-US"/>
              </w:rPr>
              <w:t>Radial Basis Function</w:t>
            </w:r>
          </w:p>
          <w:p w14:paraId="379185F9" w14:textId="77777777" w:rsidR="00AE34C4" w:rsidRPr="00CA31F6" w:rsidRDefault="00AE34C4" w:rsidP="00972812">
            <w:pPr>
              <w:rPr>
                <w:lang w:val="en-US"/>
              </w:rPr>
            </w:pPr>
            <w:r w:rsidRPr="00CA31F6">
              <w:rPr>
                <w:lang w:val="en-US"/>
              </w:rPr>
              <w:t>Gaussian Process for Machine Learning</w:t>
            </w:r>
          </w:p>
          <w:p w14:paraId="06AD3AFF" w14:textId="77777777" w:rsidR="00D212D3" w:rsidRPr="00CA31F6" w:rsidRDefault="00D212D3" w:rsidP="00972812">
            <w:pPr>
              <w:rPr>
                <w:lang w:val="en-US"/>
              </w:rPr>
            </w:pPr>
            <w:r w:rsidRPr="00CA31F6">
              <w:rPr>
                <w:lang w:val="en-US"/>
              </w:rPr>
              <w:t>Gaussian Process Regression</w:t>
            </w:r>
          </w:p>
          <w:p w14:paraId="1101224E" w14:textId="77777777" w:rsidR="00D212D3" w:rsidRPr="00CA31F6" w:rsidRDefault="00D212D3" w:rsidP="00972812">
            <w:pPr>
              <w:rPr>
                <w:lang w:val="en-US"/>
              </w:rPr>
            </w:pPr>
            <w:r w:rsidRPr="00CA31F6">
              <w:rPr>
                <w:lang w:val="en-US"/>
              </w:rPr>
              <w:t>Activity-aware Intent Recommendation</w:t>
            </w:r>
          </w:p>
          <w:p w14:paraId="75AD77D6" w14:textId="77777777" w:rsidR="00D212D3" w:rsidRPr="00CA31F6" w:rsidRDefault="00D212D3" w:rsidP="00972812">
            <w:r w:rsidRPr="00CA31F6">
              <w:t>RecSys do Spotify</w:t>
            </w:r>
          </w:p>
          <w:p w14:paraId="5979F004" w14:textId="641ADD6D" w:rsidR="00F92BE3" w:rsidRPr="00CA31F6" w:rsidRDefault="00F92BE3" w:rsidP="00972812">
            <w:pPr>
              <w:rPr>
                <w:lang w:val="en-US"/>
              </w:rPr>
            </w:pPr>
          </w:p>
        </w:tc>
      </w:tr>
      <w:tr w:rsidR="001220CC" w:rsidRPr="006135FE" w14:paraId="5DD25D23" w14:textId="77777777" w:rsidTr="00D942ED">
        <w:tc>
          <w:tcPr>
            <w:tcW w:w="1292" w:type="dxa"/>
          </w:tcPr>
          <w:p w14:paraId="1596D551" w14:textId="77777777" w:rsidR="001220CC" w:rsidRPr="00CA31F6" w:rsidRDefault="001220CC" w:rsidP="00972812">
            <w:pPr>
              <w:pStyle w:val="Remissivo1"/>
            </w:pPr>
          </w:p>
        </w:tc>
        <w:tc>
          <w:tcPr>
            <w:tcW w:w="7780" w:type="dxa"/>
          </w:tcPr>
          <w:p w14:paraId="56823FB1" w14:textId="77777777" w:rsidR="001220CC" w:rsidRPr="00CA31F6" w:rsidRDefault="001220CC" w:rsidP="00972812">
            <w:pPr>
              <w:pStyle w:val="Remissivo1"/>
              <w:rPr>
                <w:lang w:val="en-US"/>
              </w:rPr>
            </w:pPr>
          </w:p>
        </w:tc>
      </w:tr>
    </w:tbl>
    <w:p w14:paraId="22421968" w14:textId="77777777" w:rsidR="008F2AE9" w:rsidRPr="00F31FE8" w:rsidRDefault="008F2AE9" w:rsidP="00972812">
      <w:pPr>
        <w:rPr>
          <w:lang w:val="en-US"/>
        </w:rPr>
      </w:pPr>
    </w:p>
    <w:p w14:paraId="5CD56C6B" w14:textId="77777777" w:rsidR="008F2AE9" w:rsidRDefault="008F2AE9" w:rsidP="00972812">
      <w:pPr>
        <w:pStyle w:val="Ttulo0"/>
      </w:pPr>
      <w:r>
        <w:lastRenderedPageBreak/>
        <w:t>Sumário</w:t>
      </w:r>
    </w:p>
    <w:p w14:paraId="6753B71E" w14:textId="53D06D8B" w:rsidR="007879F2" w:rsidRDefault="000C396C">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04090E">
        <w:instrText xml:space="preserve"> TOC \o "2-3" \h \z \t "Título 1;1;Título 1 - sem numeração;1" </w:instrText>
      </w:r>
      <w:r>
        <w:fldChar w:fldCharType="separate"/>
      </w:r>
      <w:hyperlink w:anchor="_Toc55523354" w:history="1">
        <w:r w:rsidR="007879F2" w:rsidRPr="000C6D76">
          <w:rPr>
            <w:rStyle w:val="Hyperlink"/>
            <w:noProof/>
          </w:rPr>
          <w:t>1</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Introdução</w:t>
        </w:r>
        <w:r w:rsidR="007879F2">
          <w:rPr>
            <w:noProof/>
            <w:webHidden/>
          </w:rPr>
          <w:tab/>
        </w:r>
        <w:r w:rsidR="007879F2">
          <w:rPr>
            <w:noProof/>
            <w:webHidden/>
          </w:rPr>
          <w:fldChar w:fldCharType="begin"/>
        </w:r>
        <w:r w:rsidR="007879F2">
          <w:rPr>
            <w:noProof/>
            <w:webHidden/>
          </w:rPr>
          <w:instrText xml:space="preserve"> PAGEREF _Toc55523354 \h </w:instrText>
        </w:r>
        <w:r w:rsidR="007879F2">
          <w:rPr>
            <w:noProof/>
            <w:webHidden/>
          </w:rPr>
        </w:r>
        <w:r w:rsidR="007879F2">
          <w:rPr>
            <w:noProof/>
            <w:webHidden/>
          </w:rPr>
          <w:fldChar w:fldCharType="separate"/>
        </w:r>
        <w:r w:rsidR="007879F2">
          <w:rPr>
            <w:noProof/>
            <w:webHidden/>
          </w:rPr>
          <w:t>13</w:t>
        </w:r>
        <w:r w:rsidR="007879F2">
          <w:rPr>
            <w:noProof/>
            <w:webHidden/>
          </w:rPr>
          <w:fldChar w:fldCharType="end"/>
        </w:r>
      </w:hyperlink>
    </w:p>
    <w:p w14:paraId="11A4E4F9" w14:textId="1AC68C95"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5" w:history="1">
        <w:r w:rsidR="007879F2" w:rsidRPr="000C6D76">
          <w:rPr>
            <w:rStyle w:val="Hyperlink"/>
          </w:rPr>
          <w:t>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 Geral</w:t>
        </w:r>
        <w:r w:rsidR="007879F2">
          <w:rPr>
            <w:webHidden/>
          </w:rPr>
          <w:tab/>
        </w:r>
        <w:r w:rsidR="007879F2">
          <w:rPr>
            <w:webHidden/>
          </w:rPr>
          <w:fldChar w:fldCharType="begin"/>
        </w:r>
        <w:r w:rsidR="007879F2">
          <w:rPr>
            <w:webHidden/>
          </w:rPr>
          <w:instrText xml:space="preserve"> PAGEREF _Toc55523355 \h </w:instrText>
        </w:r>
        <w:r w:rsidR="007879F2">
          <w:rPr>
            <w:webHidden/>
          </w:rPr>
        </w:r>
        <w:r w:rsidR="007879F2">
          <w:rPr>
            <w:webHidden/>
          </w:rPr>
          <w:fldChar w:fldCharType="separate"/>
        </w:r>
        <w:r w:rsidR="007879F2">
          <w:rPr>
            <w:webHidden/>
          </w:rPr>
          <w:t>16</w:t>
        </w:r>
        <w:r w:rsidR="007879F2">
          <w:rPr>
            <w:webHidden/>
          </w:rPr>
          <w:fldChar w:fldCharType="end"/>
        </w:r>
      </w:hyperlink>
    </w:p>
    <w:p w14:paraId="7DF0ED95" w14:textId="3289B352"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6" w:history="1">
        <w:r w:rsidR="007879F2" w:rsidRPr="000C6D76">
          <w:rPr>
            <w:rStyle w:val="Hyperlink"/>
          </w:rPr>
          <w:t>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bjetivos Específicos</w:t>
        </w:r>
        <w:r w:rsidR="007879F2">
          <w:rPr>
            <w:webHidden/>
          </w:rPr>
          <w:tab/>
        </w:r>
        <w:r w:rsidR="007879F2">
          <w:rPr>
            <w:webHidden/>
          </w:rPr>
          <w:fldChar w:fldCharType="begin"/>
        </w:r>
        <w:r w:rsidR="007879F2">
          <w:rPr>
            <w:webHidden/>
          </w:rPr>
          <w:instrText xml:space="preserve"> PAGEREF _Toc55523356 \h </w:instrText>
        </w:r>
        <w:r w:rsidR="007879F2">
          <w:rPr>
            <w:webHidden/>
          </w:rPr>
        </w:r>
        <w:r w:rsidR="007879F2">
          <w:rPr>
            <w:webHidden/>
          </w:rPr>
          <w:fldChar w:fldCharType="separate"/>
        </w:r>
        <w:r w:rsidR="007879F2">
          <w:rPr>
            <w:webHidden/>
          </w:rPr>
          <w:t>16</w:t>
        </w:r>
        <w:r w:rsidR="007879F2">
          <w:rPr>
            <w:webHidden/>
          </w:rPr>
          <w:fldChar w:fldCharType="end"/>
        </w:r>
      </w:hyperlink>
    </w:p>
    <w:p w14:paraId="1ED77820" w14:textId="2AB9177E"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7" w:history="1">
        <w:r w:rsidR="007879F2" w:rsidRPr="000C6D76">
          <w:rPr>
            <w:rStyle w:val="Hyperlink"/>
          </w:rPr>
          <w:t>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Metodologia</w:t>
        </w:r>
        <w:r w:rsidR="007879F2">
          <w:rPr>
            <w:webHidden/>
          </w:rPr>
          <w:tab/>
        </w:r>
        <w:r w:rsidR="007879F2">
          <w:rPr>
            <w:webHidden/>
          </w:rPr>
          <w:fldChar w:fldCharType="begin"/>
        </w:r>
        <w:r w:rsidR="007879F2">
          <w:rPr>
            <w:webHidden/>
          </w:rPr>
          <w:instrText xml:space="preserve"> PAGEREF _Toc55523357 \h </w:instrText>
        </w:r>
        <w:r w:rsidR="007879F2">
          <w:rPr>
            <w:webHidden/>
          </w:rPr>
        </w:r>
        <w:r w:rsidR="007879F2">
          <w:rPr>
            <w:webHidden/>
          </w:rPr>
          <w:fldChar w:fldCharType="separate"/>
        </w:r>
        <w:r w:rsidR="007879F2">
          <w:rPr>
            <w:webHidden/>
          </w:rPr>
          <w:t>16</w:t>
        </w:r>
        <w:r w:rsidR="007879F2">
          <w:rPr>
            <w:webHidden/>
          </w:rPr>
          <w:fldChar w:fldCharType="end"/>
        </w:r>
      </w:hyperlink>
    </w:p>
    <w:p w14:paraId="4B281501" w14:textId="34B717C4" w:rsidR="007879F2" w:rsidRDefault="006B25B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58" w:history="1">
        <w:r w:rsidR="007879F2" w:rsidRPr="000C6D76">
          <w:rPr>
            <w:rStyle w:val="Hyperlink"/>
            <w:noProof/>
          </w:rPr>
          <w:t>2</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Trabalhos relacionados</w:t>
        </w:r>
        <w:r w:rsidR="007879F2">
          <w:rPr>
            <w:noProof/>
            <w:webHidden/>
          </w:rPr>
          <w:tab/>
        </w:r>
        <w:r w:rsidR="007879F2">
          <w:rPr>
            <w:noProof/>
            <w:webHidden/>
          </w:rPr>
          <w:fldChar w:fldCharType="begin"/>
        </w:r>
        <w:r w:rsidR="007879F2">
          <w:rPr>
            <w:noProof/>
            <w:webHidden/>
          </w:rPr>
          <w:instrText xml:space="preserve"> PAGEREF _Toc55523358 \h </w:instrText>
        </w:r>
        <w:r w:rsidR="007879F2">
          <w:rPr>
            <w:noProof/>
            <w:webHidden/>
          </w:rPr>
        </w:r>
        <w:r w:rsidR="007879F2">
          <w:rPr>
            <w:noProof/>
            <w:webHidden/>
          </w:rPr>
          <w:fldChar w:fldCharType="separate"/>
        </w:r>
        <w:r w:rsidR="007879F2">
          <w:rPr>
            <w:noProof/>
            <w:webHidden/>
          </w:rPr>
          <w:t>18</w:t>
        </w:r>
        <w:r w:rsidR="007879F2">
          <w:rPr>
            <w:noProof/>
            <w:webHidden/>
          </w:rPr>
          <w:fldChar w:fldCharType="end"/>
        </w:r>
      </w:hyperlink>
    </w:p>
    <w:p w14:paraId="5BBA95BD" w14:textId="46C28C3F"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59" w:history="1">
        <w:r w:rsidR="007879F2" w:rsidRPr="000C6D76">
          <w:rPr>
            <w:rStyle w:val="Hyperlink"/>
          </w:rPr>
          <w:t>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Levantamento bibliográfico inicial</w:t>
        </w:r>
        <w:r w:rsidR="007879F2">
          <w:rPr>
            <w:webHidden/>
          </w:rPr>
          <w:tab/>
        </w:r>
        <w:r w:rsidR="007879F2">
          <w:rPr>
            <w:webHidden/>
          </w:rPr>
          <w:fldChar w:fldCharType="begin"/>
        </w:r>
        <w:r w:rsidR="007879F2">
          <w:rPr>
            <w:webHidden/>
          </w:rPr>
          <w:instrText xml:space="preserve"> PAGEREF _Toc55523359 \h </w:instrText>
        </w:r>
        <w:r w:rsidR="007879F2">
          <w:rPr>
            <w:webHidden/>
          </w:rPr>
        </w:r>
        <w:r w:rsidR="007879F2">
          <w:rPr>
            <w:webHidden/>
          </w:rPr>
          <w:fldChar w:fldCharType="separate"/>
        </w:r>
        <w:r w:rsidR="007879F2">
          <w:rPr>
            <w:webHidden/>
          </w:rPr>
          <w:t>18</w:t>
        </w:r>
        <w:r w:rsidR="007879F2">
          <w:rPr>
            <w:webHidden/>
          </w:rPr>
          <w:fldChar w:fldCharType="end"/>
        </w:r>
      </w:hyperlink>
    </w:p>
    <w:p w14:paraId="200F4D5A" w14:textId="2AEF61D3"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0" w:history="1">
        <w:r w:rsidR="007879F2" w:rsidRPr="000C6D76">
          <w:rPr>
            <w:rStyle w:val="Hyperlink"/>
          </w:rPr>
          <w:t>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protocolo de revisão</w:t>
        </w:r>
        <w:r w:rsidR="007879F2">
          <w:rPr>
            <w:webHidden/>
          </w:rPr>
          <w:tab/>
        </w:r>
        <w:r w:rsidR="007879F2">
          <w:rPr>
            <w:webHidden/>
          </w:rPr>
          <w:fldChar w:fldCharType="begin"/>
        </w:r>
        <w:r w:rsidR="007879F2">
          <w:rPr>
            <w:webHidden/>
          </w:rPr>
          <w:instrText xml:space="preserve"> PAGEREF _Toc55523360 \h </w:instrText>
        </w:r>
        <w:r w:rsidR="007879F2">
          <w:rPr>
            <w:webHidden/>
          </w:rPr>
        </w:r>
        <w:r w:rsidR="007879F2">
          <w:rPr>
            <w:webHidden/>
          </w:rPr>
          <w:fldChar w:fldCharType="separate"/>
        </w:r>
        <w:r w:rsidR="007879F2">
          <w:rPr>
            <w:webHidden/>
          </w:rPr>
          <w:t>19</w:t>
        </w:r>
        <w:r w:rsidR="007879F2">
          <w:rPr>
            <w:webHidden/>
          </w:rPr>
          <w:fldChar w:fldCharType="end"/>
        </w:r>
      </w:hyperlink>
    </w:p>
    <w:p w14:paraId="0617396F" w14:textId="33B39E7B"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1" w:history="1">
        <w:r w:rsidR="007879F2" w:rsidRPr="000C6D76">
          <w:rPr>
            <w:rStyle w:val="Hyperlink"/>
          </w:rPr>
          <w:t>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OCURA NOS MOTORES DE BUSCA</w:t>
        </w:r>
        <w:r w:rsidR="007879F2">
          <w:rPr>
            <w:webHidden/>
          </w:rPr>
          <w:tab/>
        </w:r>
        <w:r w:rsidR="007879F2">
          <w:rPr>
            <w:webHidden/>
          </w:rPr>
          <w:fldChar w:fldCharType="begin"/>
        </w:r>
        <w:r w:rsidR="007879F2">
          <w:rPr>
            <w:webHidden/>
          </w:rPr>
          <w:instrText xml:space="preserve"> PAGEREF _Toc55523361 \h </w:instrText>
        </w:r>
        <w:r w:rsidR="007879F2">
          <w:rPr>
            <w:webHidden/>
          </w:rPr>
        </w:r>
        <w:r w:rsidR="007879F2">
          <w:rPr>
            <w:webHidden/>
          </w:rPr>
          <w:fldChar w:fldCharType="separate"/>
        </w:r>
        <w:r w:rsidR="007879F2">
          <w:rPr>
            <w:webHidden/>
          </w:rPr>
          <w:t>20</w:t>
        </w:r>
        <w:r w:rsidR="007879F2">
          <w:rPr>
            <w:webHidden/>
          </w:rPr>
          <w:fldChar w:fldCharType="end"/>
        </w:r>
      </w:hyperlink>
    </w:p>
    <w:p w14:paraId="44031298" w14:textId="4898B7D7"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2" w:history="1">
        <w:r w:rsidR="007879F2" w:rsidRPr="000C6D76">
          <w:rPr>
            <w:rStyle w:val="Hyperlink"/>
          </w:rPr>
          <w:t>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ETAPAS DA REVISÃO DOS TRABALHOS</w:t>
        </w:r>
        <w:r w:rsidR="007879F2">
          <w:rPr>
            <w:webHidden/>
          </w:rPr>
          <w:tab/>
        </w:r>
        <w:r w:rsidR="007879F2">
          <w:rPr>
            <w:webHidden/>
          </w:rPr>
          <w:fldChar w:fldCharType="begin"/>
        </w:r>
        <w:r w:rsidR="007879F2">
          <w:rPr>
            <w:webHidden/>
          </w:rPr>
          <w:instrText xml:space="preserve"> PAGEREF _Toc55523362 \h </w:instrText>
        </w:r>
        <w:r w:rsidR="007879F2">
          <w:rPr>
            <w:webHidden/>
          </w:rPr>
        </w:r>
        <w:r w:rsidR="007879F2">
          <w:rPr>
            <w:webHidden/>
          </w:rPr>
          <w:fldChar w:fldCharType="separate"/>
        </w:r>
        <w:r w:rsidR="007879F2">
          <w:rPr>
            <w:webHidden/>
          </w:rPr>
          <w:t>21</w:t>
        </w:r>
        <w:r w:rsidR="007879F2">
          <w:rPr>
            <w:webHidden/>
          </w:rPr>
          <w:fldChar w:fldCharType="end"/>
        </w:r>
      </w:hyperlink>
    </w:p>
    <w:p w14:paraId="44ED1EB2" w14:textId="5EFA5CDD"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3" w:history="1">
        <w:r w:rsidR="007879F2" w:rsidRPr="000C6D76">
          <w:rPr>
            <w:rStyle w:val="Hyperlink"/>
          </w:rPr>
          <w:t>2.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selecionados</w:t>
        </w:r>
        <w:r w:rsidR="007879F2">
          <w:rPr>
            <w:webHidden/>
          </w:rPr>
          <w:tab/>
        </w:r>
        <w:r w:rsidR="007879F2">
          <w:rPr>
            <w:webHidden/>
          </w:rPr>
          <w:fldChar w:fldCharType="begin"/>
        </w:r>
        <w:r w:rsidR="007879F2">
          <w:rPr>
            <w:webHidden/>
          </w:rPr>
          <w:instrText xml:space="preserve"> PAGEREF _Toc55523363 \h </w:instrText>
        </w:r>
        <w:r w:rsidR="007879F2">
          <w:rPr>
            <w:webHidden/>
          </w:rPr>
        </w:r>
        <w:r w:rsidR="007879F2">
          <w:rPr>
            <w:webHidden/>
          </w:rPr>
          <w:fldChar w:fldCharType="separate"/>
        </w:r>
        <w:r w:rsidR="007879F2">
          <w:rPr>
            <w:webHidden/>
          </w:rPr>
          <w:t>23</w:t>
        </w:r>
        <w:r w:rsidR="007879F2">
          <w:rPr>
            <w:webHidden/>
          </w:rPr>
          <w:fldChar w:fldCharType="end"/>
        </w:r>
      </w:hyperlink>
    </w:p>
    <w:p w14:paraId="57BF6575" w14:textId="583C25A8"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4" w:history="1">
        <w:r w:rsidR="007879F2" w:rsidRPr="000C6D76">
          <w:rPr>
            <w:rStyle w:val="Hyperlink"/>
          </w:rPr>
          <w:t>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FUNCIONALIDADES DOS TRABALHOS INVESTIGADOS</w:t>
        </w:r>
        <w:r w:rsidR="007879F2">
          <w:rPr>
            <w:webHidden/>
          </w:rPr>
          <w:tab/>
        </w:r>
        <w:r w:rsidR="007879F2">
          <w:rPr>
            <w:webHidden/>
          </w:rPr>
          <w:fldChar w:fldCharType="begin"/>
        </w:r>
        <w:r w:rsidR="007879F2">
          <w:rPr>
            <w:webHidden/>
          </w:rPr>
          <w:instrText xml:space="preserve"> PAGEREF _Toc55523364 \h </w:instrText>
        </w:r>
        <w:r w:rsidR="007879F2">
          <w:rPr>
            <w:webHidden/>
          </w:rPr>
        </w:r>
        <w:r w:rsidR="007879F2">
          <w:rPr>
            <w:webHidden/>
          </w:rPr>
          <w:fldChar w:fldCharType="separate"/>
        </w:r>
        <w:r w:rsidR="007879F2">
          <w:rPr>
            <w:webHidden/>
          </w:rPr>
          <w:t>33</w:t>
        </w:r>
        <w:r w:rsidR="007879F2">
          <w:rPr>
            <w:webHidden/>
          </w:rPr>
          <w:fldChar w:fldCharType="end"/>
        </w:r>
      </w:hyperlink>
    </w:p>
    <w:p w14:paraId="64A42EB1" w14:textId="644209A5"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5" w:history="1">
        <w:r w:rsidR="007879F2" w:rsidRPr="000C6D76">
          <w:rPr>
            <w:rStyle w:val="Hyperlink"/>
          </w:rPr>
          <w:t>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clusões dos trabalhos revisados</w:t>
        </w:r>
        <w:r w:rsidR="007879F2">
          <w:rPr>
            <w:webHidden/>
          </w:rPr>
          <w:tab/>
        </w:r>
        <w:r w:rsidR="007879F2">
          <w:rPr>
            <w:webHidden/>
          </w:rPr>
          <w:fldChar w:fldCharType="begin"/>
        </w:r>
        <w:r w:rsidR="007879F2">
          <w:rPr>
            <w:webHidden/>
          </w:rPr>
          <w:instrText xml:space="preserve"> PAGEREF _Toc55523365 \h </w:instrText>
        </w:r>
        <w:r w:rsidR="007879F2">
          <w:rPr>
            <w:webHidden/>
          </w:rPr>
        </w:r>
        <w:r w:rsidR="007879F2">
          <w:rPr>
            <w:webHidden/>
          </w:rPr>
          <w:fldChar w:fldCharType="separate"/>
        </w:r>
        <w:r w:rsidR="007879F2">
          <w:rPr>
            <w:webHidden/>
          </w:rPr>
          <w:t>36</w:t>
        </w:r>
        <w:r w:rsidR="007879F2">
          <w:rPr>
            <w:webHidden/>
          </w:rPr>
          <w:fldChar w:fldCharType="end"/>
        </w:r>
      </w:hyperlink>
    </w:p>
    <w:p w14:paraId="09A01971" w14:textId="35EEF712" w:rsidR="007879F2" w:rsidRDefault="006B25B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66" w:history="1">
        <w:r w:rsidR="007879F2" w:rsidRPr="000C6D76">
          <w:rPr>
            <w:rStyle w:val="Hyperlink"/>
            <w:noProof/>
          </w:rPr>
          <w:t>3</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LETA DO CONTEXTO DOS USUARIOS</w:t>
        </w:r>
        <w:r w:rsidR="007879F2">
          <w:rPr>
            <w:noProof/>
            <w:webHidden/>
          </w:rPr>
          <w:tab/>
        </w:r>
        <w:r w:rsidR="007879F2">
          <w:rPr>
            <w:noProof/>
            <w:webHidden/>
          </w:rPr>
          <w:fldChar w:fldCharType="begin"/>
        </w:r>
        <w:r w:rsidR="007879F2">
          <w:rPr>
            <w:noProof/>
            <w:webHidden/>
          </w:rPr>
          <w:instrText xml:space="preserve"> PAGEREF _Toc55523366 \h </w:instrText>
        </w:r>
        <w:r w:rsidR="007879F2">
          <w:rPr>
            <w:noProof/>
            <w:webHidden/>
          </w:rPr>
        </w:r>
        <w:r w:rsidR="007879F2">
          <w:rPr>
            <w:noProof/>
            <w:webHidden/>
          </w:rPr>
          <w:fldChar w:fldCharType="separate"/>
        </w:r>
        <w:r w:rsidR="007879F2">
          <w:rPr>
            <w:noProof/>
            <w:webHidden/>
          </w:rPr>
          <w:t>37</w:t>
        </w:r>
        <w:r w:rsidR="007879F2">
          <w:rPr>
            <w:noProof/>
            <w:webHidden/>
          </w:rPr>
          <w:fldChar w:fldCharType="end"/>
        </w:r>
      </w:hyperlink>
    </w:p>
    <w:p w14:paraId="5DFCAF0F" w14:textId="22D13EBD"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67" w:history="1">
        <w:r w:rsidR="007879F2" w:rsidRPr="000C6D76">
          <w:rPr>
            <w:rStyle w:val="Hyperlink"/>
          </w:rPr>
          <w:t>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ntexto</w:t>
        </w:r>
        <w:r w:rsidR="007879F2">
          <w:rPr>
            <w:webHidden/>
          </w:rPr>
          <w:tab/>
        </w:r>
        <w:r w:rsidR="007879F2">
          <w:rPr>
            <w:webHidden/>
          </w:rPr>
          <w:fldChar w:fldCharType="begin"/>
        </w:r>
        <w:r w:rsidR="007879F2">
          <w:rPr>
            <w:webHidden/>
          </w:rPr>
          <w:instrText xml:space="preserve"> PAGEREF _Toc55523367 \h </w:instrText>
        </w:r>
        <w:r w:rsidR="007879F2">
          <w:rPr>
            <w:webHidden/>
          </w:rPr>
        </w:r>
        <w:r w:rsidR="007879F2">
          <w:rPr>
            <w:webHidden/>
          </w:rPr>
          <w:fldChar w:fldCharType="separate"/>
        </w:r>
        <w:r w:rsidR="007879F2">
          <w:rPr>
            <w:webHidden/>
          </w:rPr>
          <w:t>37</w:t>
        </w:r>
        <w:r w:rsidR="007879F2">
          <w:rPr>
            <w:webHidden/>
          </w:rPr>
          <w:fldChar w:fldCharType="end"/>
        </w:r>
      </w:hyperlink>
    </w:p>
    <w:p w14:paraId="41D4B654" w14:textId="318129FF"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8" w:history="1">
        <w:r w:rsidR="007879F2" w:rsidRPr="000C6D76">
          <w:rPr>
            <w:rStyle w:val="Hyperlink"/>
          </w:rPr>
          <w:t>3.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comportamental?</w:t>
        </w:r>
        <w:r w:rsidR="007879F2">
          <w:rPr>
            <w:webHidden/>
          </w:rPr>
          <w:tab/>
        </w:r>
        <w:r w:rsidR="007879F2">
          <w:rPr>
            <w:webHidden/>
          </w:rPr>
          <w:fldChar w:fldCharType="begin"/>
        </w:r>
        <w:r w:rsidR="007879F2">
          <w:rPr>
            <w:webHidden/>
          </w:rPr>
          <w:instrText xml:space="preserve"> PAGEREF _Toc55523368 \h </w:instrText>
        </w:r>
        <w:r w:rsidR="007879F2">
          <w:rPr>
            <w:webHidden/>
          </w:rPr>
        </w:r>
        <w:r w:rsidR="007879F2">
          <w:rPr>
            <w:webHidden/>
          </w:rPr>
          <w:fldChar w:fldCharType="separate"/>
        </w:r>
        <w:r w:rsidR="007879F2">
          <w:rPr>
            <w:webHidden/>
          </w:rPr>
          <w:t>38</w:t>
        </w:r>
        <w:r w:rsidR="007879F2">
          <w:rPr>
            <w:webHidden/>
          </w:rPr>
          <w:fldChar w:fldCharType="end"/>
        </w:r>
      </w:hyperlink>
    </w:p>
    <w:p w14:paraId="1863933A" w14:textId="0DBF0D9F"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69" w:history="1">
        <w:r w:rsidR="007879F2" w:rsidRPr="000C6D76">
          <w:rPr>
            <w:rStyle w:val="Hyperlink"/>
          </w:rPr>
          <w:t>3.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é o contexto de ambiente?</w:t>
        </w:r>
        <w:r w:rsidR="007879F2">
          <w:rPr>
            <w:webHidden/>
          </w:rPr>
          <w:tab/>
        </w:r>
        <w:r w:rsidR="007879F2">
          <w:rPr>
            <w:webHidden/>
          </w:rPr>
          <w:fldChar w:fldCharType="begin"/>
        </w:r>
        <w:r w:rsidR="007879F2">
          <w:rPr>
            <w:webHidden/>
          </w:rPr>
          <w:instrText xml:space="preserve"> PAGEREF _Toc55523369 \h </w:instrText>
        </w:r>
        <w:r w:rsidR="007879F2">
          <w:rPr>
            <w:webHidden/>
          </w:rPr>
        </w:r>
        <w:r w:rsidR="007879F2">
          <w:rPr>
            <w:webHidden/>
          </w:rPr>
          <w:fldChar w:fldCharType="separate"/>
        </w:r>
        <w:r w:rsidR="007879F2">
          <w:rPr>
            <w:webHidden/>
          </w:rPr>
          <w:t>39</w:t>
        </w:r>
        <w:r w:rsidR="007879F2">
          <w:rPr>
            <w:webHidden/>
          </w:rPr>
          <w:fldChar w:fldCharType="end"/>
        </w:r>
      </w:hyperlink>
    </w:p>
    <w:p w14:paraId="3F13E253" w14:textId="41EDBE62"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0" w:history="1">
        <w:r w:rsidR="007879F2" w:rsidRPr="000C6D76">
          <w:rPr>
            <w:rStyle w:val="Hyperlink"/>
          </w:rPr>
          <w:t>3.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mo serão obtidos os contextos?</w:t>
        </w:r>
        <w:r w:rsidR="007879F2">
          <w:rPr>
            <w:webHidden/>
          </w:rPr>
          <w:tab/>
        </w:r>
        <w:r w:rsidR="007879F2">
          <w:rPr>
            <w:webHidden/>
          </w:rPr>
          <w:fldChar w:fldCharType="begin"/>
        </w:r>
        <w:r w:rsidR="007879F2">
          <w:rPr>
            <w:webHidden/>
          </w:rPr>
          <w:instrText xml:space="preserve"> PAGEREF _Toc55523370 \h </w:instrText>
        </w:r>
        <w:r w:rsidR="007879F2">
          <w:rPr>
            <w:webHidden/>
          </w:rPr>
        </w:r>
        <w:r w:rsidR="007879F2">
          <w:rPr>
            <w:webHidden/>
          </w:rPr>
          <w:fldChar w:fldCharType="separate"/>
        </w:r>
        <w:r w:rsidR="007879F2">
          <w:rPr>
            <w:webHidden/>
          </w:rPr>
          <w:t>39</w:t>
        </w:r>
        <w:r w:rsidR="007879F2">
          <w:rPr>
            <w:webHidden/>
          </w:rPr>
          <w:fldChar w:fldCharType="end"/>
        </w:r>
      </w:hyperlink>
    </w:p>
    <w:p w14:paraId="78DE6437" w14:textId="6ECA2EF6"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1" w:history="1">
        <w:r w:rsidR="007879F2" w:rsidRPr="000C6D76">
          <w:rPr>
            <w:rStyle w:val="Hyperlink"/>
          </w:rPr>
          <w:t>3.1.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que são as ações do usuário?</w:t>
        </w:r>
        <w:r w:rsidR="007879F2">
          <w:rPr>
            <w:webHidden/>
          </w:rPr>
          <w:tab/>
        </w:r>
        <w:r w:rsidR="007879F2">
          <w:rPr>
            <w:webHidden/>
          </w:rPr>
          <w:fldChar w:fldCharType="begin"/>
        </w:r>
        <w:r w:rsidR="007879F2">
          <w:rPr>
            <w:webHidden/>
          </w:rPr>
          <w:instrText xml:space="preserve"> PAGEREF _Toc55523371 \h </w:instrText>
        </w:r>
        <w:r w:rsidR="007879F2">
          <w:rPr>
            <w:webHidden/>
          </w:rPr>
        </w:r>
        <w:r w:rsidR="007879F2">
          <w:rPr>
            <w:webHidden/>
          </w:rPr>
          <w:fldChar w:fldCharType="separate"/>
        </w:r>
        <w:r w:rsidR="007879F2">
          <w:rPr>
            <w:webHidden/>
          </w:rPr>
          <w:t>40</w:t>
        </w:r>
        <w:r w:rsidR="007879F2">
          <w:rPr>
            <w:webHidden/>
          </w:rPr>
          <w:fldChar w:fldCharType="end"/>
        </w:r>
      </w:hyperlink>
    </w:p>
    <w:p w14:paraId="06B77890" w14:textId="4A87C087"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2" w:history="1">
        <w:r w:rsidR="007879F2" w:rsidRPr="000C6D76">
          <w:rPr>
            <w:rStyle w:val="Hyperlink"/>
          </w:rPr>
          <w:t>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esquisa com usuários sobre recomendação musical</w:t>
        </w:r>
        <w:r w:rsidR="007879F2">
          <w:rPr>
            <w:webHidden/>
          </w:rPr>
          <w:tab/>
        </w:r>
        <w:r w:rsidR="007879F2">
          <w:rPr>
            <w:webHidden/>
          </w:rPr>
          <w:fldChar w:fldCharType="begin"/>
        </w:r>
        <w:r w:rsidR="007879F2">
          <w:rPr>
            <w:webHidden/>
          </w:rPr>
          <w:instrText xml:space="preserve"> PAGEREF _Toc55523372 \h </w:instrText>
        </w:r>
        <w:r w:rsidR="007879F2">
          <w:rPr>
            <w:webHidden/>
          </w:rPr>
        </w:r>
        <w:r w:rsidR="007879F2">
          <w:rPr>
            <w:webHidden/>
          </w:rPr>
          <w:fldChar w:fldCharType="separate"/>
        </w:r>
        <w:r w:rsidR="007879F2">
          <w:rPr>
            <w:webHidden/>
          </w:rPr>
          <w:t>40</w:t>
        </w:r>
        <w:r w:rsidR="007879F2">
          <w:rPr>
            <w:webHidden/>
          </w:rPr>
          <w:fldChar w:fldCharType="end"/>
        </w:r>
      </w:hyperlink>
    </w:p>
    <w:p w14:paraId="4798D30D" w14:textId="7AF92DD8"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3" w:history="1">
        <w:r w:rsidR="007879F2" w:rsidRPr="000C6D76">
          <w:rPr>
            <w:rStyle w:val="Hyperlink"/>
          </w:rPr>
          <w:t>3.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 do questionário</w:t>
        </w:r>
        <w:r w:rsidR="007879F2">
          <w:rPr>
            <w:webHidden/>
          </w:rPr>
          <w:tab/>
        </w:r>
        <w:r w:rsidR="007879F2">
          <w:rPr>
            <w:webHidden/>
          </w:rPr>
          <w:fldChar w:fldCharType="begin"/>
        </w:r>
        <w:r w:rsidR="007879F2">
          <w:rPr>
            <w:webHidden/>
          </w:rPr>
          <w:instrText xml:space="preserve"> PAGEREF _Toc55523373 \h </w:instrText>
        </w:r>
        <w:r w:rsidR="007879F2">
          <w:rPr>
            <w:webHidden/>
          </w:rPr>
        </w:r>
        <w:r w:rsidR="007879F2">
          <w:rPr>
            <w:webHidden/>
          </w:rPr>
          <w:fldChar w:fldCharType="separate"/>
        </w:r>
        <w:r w:rsidR="007879F2">
          <w:rPr>
            <w:webHidden/>
          </w:rPr>
          <w:t>44</w:t>
        </w:r>
        <w:r w:rsidR="007879F2">
          <w:rPr>
            <w:webHidden/>
          </w:rPr>
          <w:fldChar w:fldCharType="end"/>
        </w:r>
      </w:hyperlink>
    </w:p>
    <w:p w14:paraId="4CE5700A" w14:textId="6543D795"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4" w:history="1">
        <w:r w:rsidR="007879F2" w:rsidRPr="000C6D76">
          <w:rPr>
            <w:rStyle w:val="Hyperlink"/>
          </w:rPr>
          <w:t>3.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questionário</w:t>
        </w:r>
        <w:r w:rsidR="007879F2">
          <w:rPr>
            <w:webHidden/>
          </w:rPr>
          <w:tab/>
        </w:r>
        <w:r w:rsidR="007879F2">
          <w:rPr>
            <w:webHidden/>
          </w:rPr>
          <w:fldChar w:fldCharType="begin"/>
        </w:r>
        <w:r w:rsidR="007879F2">
          <w:rPr>
            <w:webHidden/>
          </w:rPr>
          <w:instrText xml:space="preserve"> PAGEREF _Toc55523374 \h </w:instrText>
        </w:r>
        <w:r w:rsidR="007879F2">
          <w:rPr>
            <w:webHidden/>
          </w:rPr>
        </w:r>
        <w:r w:rsidR="007879F2">
          <w:rPr>
            <w:webHidden/>
          </w:rPr>
          <w:fldChar w:fldCharType="separate"/>
        </w:r>
        <w:r w:rsidR="007879F2">
          <w:rPr>
            <w:webHidden/>
          </w:rPr>
          <w:t>44</w:t>
        </w:r>
        <w:r w:rsidR="007879F2">
          <w:rPr>
            <w:webHidden/>
          </w:rPr>
          <w:fldChar w:fldCharType="end"/>
        </w:r>
      </w:hyperlink>
    </w:p>
    <w:p w14:paraId="19081311" w14:textId="3275FC50"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5" w:history="1">
        <w:r w:rsidR="007879F2" w:rsidRPr="000C6D76">
          <w:rPr>
            <w:rStyle w:val="Hyperlink"/>
          </w:rPr>
          <w:t>3.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esenvolvimento Do plugin</w:t>
        </w:r>
        <w:r w:rsidR="007879F2">
          <w:rPr>
            <w:webHidden/>
          </w:rPr>
          <w:tab/>
        </w:r>
        <w:r w:rsidR="007879F2">
          <w:rPr>
            <w:webHidden/>
          </w:rPr>
          <w:fldChar w:fldCharType="begin"/>
        </w:r>
        <w:r w:rsidR="007879F2">
          <w:rPr>
            <w:webHidden/>
          </w:rPr>
          <w:instrText xml:space="preserve"> PAGEREF _Toc55523375 \h </w:instrText>
        </w:r>
        <w:r w:rsidR="007879F2">
          <w:rPr>
            <w:webHidden/>
          </w:rPr>
        </w:r>
        <w:r w:rsidR="007879F2">
          <w:rPr>
            <w:webHidden/>
          </w:rPr>
          <w:fldChar w:fldCharType="separate"/>
        </w:r>
        <w:r w:rsidR="007879F2">
          <w:rPr>
            <w:webHidden/>
          </w:rPr>
          <w:t>46</w:t>
        </w:r>
        <w:r w:rsidR="007879F2">
          <w:rPr>
            <w:webHidden/>
          </w:rPr>
          <w:fldChar w:fldCharType="end"/>
        </w:r>
      </w:hyperlink>
    </w:p>
    <w:p w14:paraId="65D02813" w14:textId="753552C0"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6" w:history="1">
        <w:r w:rsidR="007879F2" w:rsidRPr="000C6D76">
          <w:rPr>
            <w:rStyle w:val="Hyperlink"/>
          </w:rPr>
          <w:t>3.3.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las da aplicação (</w:t>
        </w:r>
        <w:r w:rsidR="007879F2" w:rsidRPr="000C6D76">
          <w:rPr>
            <w:rStyle w:val="Hyperlink"/>
            <w:i/>
          </w:rPr>
          <w:t>plugin</w:t>
        </w:r>
        <w:r w:rsidR="007879F2" w:rsidRPr="000C6D76">
          <w:rPr>
            <w:rStyle w:val="Hyperlink"/>
          </w:rPr>
          <w:t>)</w:t>
        </w:r>
        <w:r w:rsidR="007879F2">
          <w:rPr>
            <w:webHidden/>
          </w:rPr>
          <w:tab/>
        </w:r>
        <w:r w:rsidR="007879F2">
          <w:rPr>
            <w:webHidden/>
          </w:rPr>
          <w:fldChar w:fldCharType="begin"/>
        </w:r>
        <w:r w:rsidR="007879F2">
          <w:rPr>
            <w:webHidden/>
          </w:rPr>
          <w:instrText xml:space="preserve"> PAGEREF _Toc55523376 \h </w:instrText>
        </w:r>
        <w:r w:rsidR="007879F2">
          <w:rPr>
            <w:webHidden/>
          </w:rPr>
        </w:r>
        <w:r w:rsidR="007879F2">
          <w:rPr>
            <w:webHidden/>
          </w:rPr>
          <w:fldChar w:fldCharType="separate"/>
        </w:r>
        <w:r w:rsidR="007879F2">
          <w:rPr>
            <w:webHidden/>
          </w:rPr>
          <w:t>47</w:t>
        </w:r>
        <w:r w:rsidR="007879F2">
          <w:rPr>
            <w:webHidden/>
          </w:rPr>
          <w:fldChar w:fldCharType="end"/>
        </w:r>
      </w:hyperlink>
    </w:p>
    <w:p w14:paraId="7D9E43E1" w14:textId="78B269D9"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7" w:history="1">
        <w:r w:rsidR="007879F2" w:rsidRPr="000C6D76">
          <w:rPr>
            <w:rStyle w:val="Hyperlink"/>
          </w:rPr>
          <w:t>3.3.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cnologias utilizadas no desenvolvimento</w:t>
        </w:r>
        <w:r w:rsidR="007879F2">
          <w:rPr>
            <w:webHidden/>
          </w:rPr>
          <w:tab/>
        </w:r>
        <w:r w:rsidR="007879F2">
          <w:rPr>
            <w:webHidden/>
          </w:rPr>
          <w:fldChar w:fldCharType="begin"/>
        </w:r>
        <w:r w:rsidR="007879F2">
          <w:rPr>
            <w:webHidden/>
          </w:rPr>
          <w:instrText xml:space="preserve"> PAGEREF _Toc55523377 \h </w:instrText>
        </w:r>
        <w:r w:rsidR="007879F2">
          <w:rPr>
            <w:webHidden/>
          </w:rPr>
        </w:r>
        <w:r w:rsidR="007879F2">
          <w:rPr>
            <w:webHidden/>
          </w:rPr>
          <w:fldChar w:fldCharType="separate"/>
        </w:r>
        <w:r w:rsidR="007879F2">
          <w:rPr>
            <w:webHidden/>
          </w:rPr>
          <w:t>50</w:t>
        </w:r>
        <w:r w:rsidR="007879F2">
          <w:rPr>
            <w:webHidden/>
          </w:rPr>
          <w:fldChar w:fldCharType="end"/>
        </w:r>
      </w:hyperlink>
    </w:p>
    <w:p w14:paraId="3B9F0CEB" w14:textId="4A203FD0"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78" w:history="1">
        <w:r w:rsidR="007879F2" w:rsidRPr="000C6D76">
          <w:rPr>
            <w:rStyle w:val="Hyperlink"/>
          </w:rPr>
          <w:t>3.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Distribuição da aplicação e coleta de dados</w:t>
        </w:r>
        <w:r w:rsidR="007879F2">
          <w:rPr>
            <w:webHidden/>
          </w:rPr>
          <w:tab/>
        </w:r>
        <w:r w:rsidR="007879F2">
          <w:rPr>
            <w:webHidden/>
          </w:rPr>
          <w:fldChar w:fldCharType="begin"/>
        </w:r>
        <w:r w:rsidR="007879F2">
          <w:rPr>
            <w:webHidden/>
          </w:rPr>
          <w:instrText xml:space="preserve"> PAGEREF _Toc55523378 \h </w:instrText>
        </w:r>
        <w:r w:rsidR="007879F2">
          <w:rPr>
            <w:webHidden/>
          </w:rPr>
        </w:r>
        <w:r w:rsidR="007879F2">
          <w:rPr>
            <w:webHidden/>
          </w:rPr>
          <w:fldChar w:fldCharType="separate"/>
        </w:r>
        <w:r w:rsidR="007879F2">
          <w:rPr>
            <w:webHidden/>
          </w:rPr>
          <w:t>50</w:t>
        </w:r>
        <w:r w:rsidR="007879F2">
          <w:rPr>
            <w:webHidden/>
          </w:rPr>
          <w:fldChar w:fldCharType="end"/>
        </w:r>
      </w:hyperlink>
    </w:p>
    <w:p w14:paraId="5FBF68B6" w14:textId="6634A7EA"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79" w:history="1">
        <w:r w:rsidR="007879F2" w:rsidRPr="000C6D76">
          <w:rPr>
            <w:rStyle w:val="Hyperlink"/>
          </w:rPr>
          <w:t>3.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é-teste</w:t>
        </w:r>
        <w:r w:rsidR="007879F2">
          <w:rPr>
            <w:webHidden/>
          </w:rPr>
          <w:tab/>
        </w:r>
        <w:r w:rsidR="007879F2">
          <w:rPr>
            <w:webHidden/>
          </w:rPr>
          <w:fldChar w:fldCharType="begin"/>
        </w:r>
        <w:r w:rsidR="007879F2">
          <w:rPr>
            <w:webHidden/>
          </w:rPr>
          <w:instrText xml:space="preserve"> PAGEREF _Toc55523379 \h </w:instrText>
        </w:r>
        <w:r w:rsidR="007879F2">
          <w:rPr>
            <w:webHidden/>
          </w:rPr>
        </w:r>
        <w:r w:rsidR="007879F2">
          <w:rPr>
            <w:webHidden/>
          </w:rPr>
          <w:fldChar w:fldCharType="separate"/>
        </w:r>
        <w:r w:rsidR="007879F2">
          <w:rPr>
            <w:webHidden/>
          </w:rPr>
          <w:t>50</w:t>
        </w:r>
        <w:r w:rsidR="007879F2">
          <w:rPr>
            <w:webHidden/>
          </w:rPr>
          <w:fldChar w:fldCharType="end"/>
        </w:r>
      </w:hyperlink>
    </w:p>
    <w:p w14:paraId="4D210A0C" w14:textId="452B598F"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0" w:history="1">
        <w:r w:rsidR="007879F2" w:rsidRPr="000C6D76">
          <w:rPr>
            <w:rStyle w:val="Hyperlink"/>
          </w:rPr>
          <w:t>3.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80 \h </w:instrText>
        </w:r>
        <w:r w:rsidR="007879F2">
          <w:rPr>
            <w:webHidden/>
          </w:rPr>
        </w:r>
        <w:r w:rsidR="007879F2">
          <w:rPr>
            <w:webHidden/>
          </w:rPr>
          <w:fldChar w:fldCharType="separate"/>
        </w:r>
        <w:r w:rsidR="007879F2">
          <w:rPr>
            <w:webHidden/>
          </w:rPr>
          <w:t>51</w:t>
        </w:r>
        <w:r w:rsidR="007879F2">
          <w:rPr>
            <w:webHidden/>
          </w:rPr>
          <w:fldChar w:fldCharType="end"/>
        </w:r>
      </w:hyperlink>
    </w:p>
    <w:p w14:paraId="078B58D6" w14:textId="110B816C"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1" w:history="1">
        <w:r w:rsidR="007879F2" w:rsidRPr="000C6D76">
          <w:rPr>
            <w:rStyle w:val="Hyperlink"/>
          </w:rPr>
          <w:t>3.4.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Coleta do Firebase</w:t>
        </w:r>
        <w:r w:rsidR="007879F2">
          <w:rPr>
            <w:webHidden/>
          </w:rPr>
          <w:tab/>
        </w:r>
        <w:r w:rsidR="007879F2">
          <w:rPr>
            <w:webHidden/>
          </w:rPr>
          <w:fldChar w:fldCharType="begin"/>
        </w:r>
        <w:r w:rsidR="007879F2">
          <w:rPr>
            <w:webHidden/>
          </w:rPr>
          <w:instrText xml:space="preserve"> PAGEREF _Toc55523381 \h </w:instrText>
        </w:r>
        <w:r w:rsidR="007879F2">
          <w:rPr>
            <w:webHidden/>
          </w:rPr>
        </w:r>
        <w:r w:rsidR="007879F2">
          <w:rPr>
            <w:webHidden/>
          </w:rPr>
          <w:fldChar w:fldCharType="separate"/>
        </w:r>
        <w:r w:rsidR="007879F2">
          <w:rPr>
            <w:webHidden/>
          </w:rPr>
          <w:t>51</w:t>
        </w:r>
        <w:r w:rsidR="007879F2">
          <w:rPr>
            <w:webHidden/>
          </w:rPr>
          <w:fldChar w:fldCharType="end"/>
        </w:r>
      </w:hyperlink>
    </w:p>
    <w:p w14:paraId="07DBC17E" w14:textId="091D2EBD" w:rsidR="007879F2" w:rsidRDefault="006B25B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82" w:history="1">
        <w:r w:rsidR="007879F2" w:rsidRPr="000C6D76">
          <w:rPr>
            <w:rStyle w:val="Hyperlink"/>
            <w:noProof/>
          </w:rPr>
          <w:t>4</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SISTEMA LORS</w:t>
        </w:r>
        <w:r w:rsidR="007879F2">
          <w:rPr>
            <w:noProof/>
            <w:webHidden/>
          </w:rPr>
          <w:tab/>
        </w:r>
        <w:r w:rsidR="007879F2">
          <w:rPr>
            <w:noProof/>
            <w:webHidden/>
          </w:rPr>
          <w:fldChar w:fldCharType="begin"/>
        </w:r>
        <w:r w:rsidR="007879F2">
          <w:rPr>
            <w:noProof/>
            <w:webHidden/>
          </w:rPr>
          <w:instrText xml:space="preserve"> PAGEREF _Toc55523382 \h </w:instrText>
        </w:r>
        <w:r w:rsidR="007879F2">
          <w:rPr>
            <w:noProof/>
            <w:webHidden/>
          </w:rPr>
        </w:r>
        <w:r w:rsidR="007879F2">
          <w:rPr>
            <w:noProof/>
            <w:webHidden/>
          </w:rPr>
          <w:fldChar w:fldCharType="separate"/>
        </w:r>
        <w:r w:rsidR="007879F2">
          <w:rPr>
            <w:noProof/>
            <w:webHidden/>
          </w:rPr>
          <w:t>53</w:t>
        </w:r>
        <w:r w:rsidR="007879F2">
          <w:rPr>
            <w:noProof/>
            <w:webHidden/>
          </w:rPr>
          <w:fldChar w:fldCharType="end"/>
        </w:r>
      </w:hyperlink>
    </w:p>
    <w:p w14:paraId="149AB7A6" w14:textId="50AF315D"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3" w:history="1">
        <w:r w:rsidR="007879F2" w:rsidRPr="000C6D76">
          <w:rPr>
            <w:rStyle w:val="Hyperlink"/>
          </w:rPr>
          <w:t>4.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O Algoritmo KNN</w:t>
        </w:r>
        <w:r w:rsidR="007879F2">
          <w:rPr>
            <w:webHidden/>
          </w:rPr>
          <w:tab/>
        </w:r>
        <w:r w:rsidR="007879F2">
          <w:rPr>
            <w:webHidden/>
          </w:rPr>
          <w:fldChar w:fldCharType="begin"/>
        </w:r>
        <w:r w:rsidR="007879F2">
          <w:rPr>
            <w:webHidden/>
          </w:rPr>
          <w:instrText xml:space="preserve"> PAGEREF _Toc55523383 \h </w:instrText>
        </w:r>
        <w:r w:rsidR="007879F2">
          <w:rPr>
            <w:webHidden/>
          </w:rPr>
        </w:r>
        <w:r w:rsidR="007879F2">
          <w:rPr>
            <w:webHidden/>
          </w:rPr>
          <w:fldChar w:fldCharType="separate"/>
        </w:r>
        <w:r w:rsidR="007879F2">
          <w:rPr>
            <w:webHidden/>
          </w:rPr>
          <w:t>53</w:t>
        </w:r>
        <w:r w:rsidR="007879F2">
          <w:rPr>
            <w:webHidden/>
          </w:rPr>
          <w:fldChar w:fldCharType="end"/>
        </w:r>
      </w:hyperlink>
    </w:p>
    <w:p w14:paraId="0E84099D" w14:textId="1EBDF53F"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4" w:history="1">
        <w:r w:rsidR="007879F2" w:rsidRPr="000C6D76">
          <w:rPr>
            <w:rStyle w:val="Hyperlink"/>
          </w:rPr>
          <w:t>4.1.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reparação dos dados para o KNN</w:t>
        </w:r>
        <w:r w:rsidR="007879F2">
          <w:rPr>
            <w:webHidden/>
          </w:rPr>
          <w:tab/>
        </w:r>
        <w:r w:rsidR="007879F2">
          <w:rPr>
            <w:webHidden/>
          </w:rPr>
          <w:fldChar w:fldCharType="begin"/>
        </w:r>
        <w:r w:rsidR="007879F2">
          <w:rPr>
            <w:webHidden/>
          </w:rPr>
          <w:instrText xml:space="preserve"> PAGEREF _Toc55523384 \h </w:instrText>
        </w:r>
        <w:r w:rsidR="007879F2">
          <w:rPr>
            <w:webHidden/>
          </w:rPr>
        </w:r>
        <w:r w:rsidR="007879F2">
          <w:rPr>
            <w:webHidden/>
          </w:rPr>
          <w:fldChar w:fldCharType="separate"/>
        </w:r>
        <w:r w:rsidR="007879F2">
          <w:rPr>
            <w:webHidden/>
          </w:rPr>
          <w:t>54</w:t>
        </w:r>
        <w:r w:rsidR="007879F2">
          <w:rPr>
            <w:webHidden/>
          </w:rPr>
          <w:fldChar w:fldCharType="end"/>
        </w:r>
      </w:hyperlink>
    </w:p>
    <w:p w14:paraId="7A718940" w14:textId="3B119110"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5" w:history="1">
        <w:r w:rsidR="007879F2" w:rsidRPr="000C6D76">
          <w:rPr>
            <w:rStyle w:val="Hyperlink"/>
          </w:rPr>
          <w:t>4.1.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estes com KNN</w:t>
        </w:r>
        <w:r w:rsidR="007879F2">
          <w:rPr>
            <w:webHidden/>
          </w:rPr>
          <w:tab/>
        </w:r>
        <w:r w:rsidR="007879F2">
          <w:rPr>
            <w:webHidden/>
          </w:rPr>
          <w:fldChar w:fldCharType="begin"/>
        </w:r>
        <w:r w:rsidR="007879F2">
          <w:rPr>
            <w:webHidden/>
          </w:rPr>
          <w:instrText xml:space="preserve"> PAGEREF _Toc55523385 \h </w:instrText>
        </w:r>
        <w:r w:rsidR="007879F2">
          <w:rPr>
            <w:webHidden/>
          </w:rPr>
        </w:r>
        <w:r w:rsidR="007879F2">
          <w:rPr>
            <w:webHidden/>
          </w:rPr>
          <w:fldChar w:fldCharType="separate"/>
        </w:r>
        <w:r w:rsidR="007879F2">
          <w:rPr>
            <w:webHidden/>
          </w:rPr>
          <w:t>59</w:t>
        </w:r>
        <w:r w:rsidR="007879F2">
          <w:rPr>
            <w:webHidden/>
          </w:rPr>
          <w:fldChar w:fldCharType="end"/>
        </w:r>
      </w:hyperlink>
    </w:p>
    <w:p w14:paraId="70AB4572" w14:textId="422CD472"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6" w:history="1">
        <w:r w:rsidR="007879F2" w:rsidRPr="000C6D76">
          <w:rPr>
            <w:rStyle w:val="Hyperlink"/>
          </w:rPr>
          <w:t>4.1.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axonomia dos gêneros</w:t>
        </w:r>
        <w:r w:rsidR="007879F2">
          <w:rPr>
            <w:webHidden/>
          </w:rPr>
          <w:tab/>
        </w:r>
        <w:r w:rsidR="007879F2">
          <w:rPr>
            <w:webHidden/>
          </w:rPr>
          <w:fldChar w:fldCharType="begin"/>
        </w:r>
        <w:r w:rsidR="007879F2">
          <w:rPr>
            <w:webHidden/>
          </w:rPr>
          <w:instrText xml:space="preserve"> PAGEREF _Toc55523386 \h </w:instrText>
        </w:r>
        <w:r w:rsidR="007879F2">
          <w:rPr>
            <w:webHidden/>
          </w:rPr>
        </w:r>
        <w:r w:rsidR="007879F2">
          <w:rPr>
            <w:webHidden/>
          </w:rPr>
          <w:fldChar w:fldCharType="separate"/>
        </w:r>
        <w:r w:rsidR="007879F2">
          <w:rPr>
            <w:webHidden/>
          </w:rPr>
          <w:t>60</w:t>
        </w:r>
        <w:r w:rsidR="007879F2">
          <w:rPr>
            <w:webHidden/>
          </w:rPr>
          <w:fldChar w:fldCharType="end"/>
        </w:r>
      </w:hyperlink>
    </w:p>
    <w:p w14:paraId="75942783" w14:textId="754D45DB"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87" w:history="1">
        <w:r w:rsidR="007879F2" w:rsidRPr="000C6D76">
          <w:rPr>
            <w:rStyle w:val="Hyperlink"/>
            <w:i/>
          </w:rPr>
          <w:t>4.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 xml:space="preserve">Modelagem do sistema </w:t>
        </w:r>
        <w:r w:rsidR="007879F2" w:rsidRPr="000C6D76">
          <w:rPr>
            <w:rStyle w:val="Hyperlink"/>
            <w:i/>
          </w:rPr>
          <w:t>LORS</w:t>
        </w:r>
        <w:r w:rsidR="007879F2">
          <w:rPr>
            <w:webHidden/>
          </w:rPr>
          <w:tab/>
        </w:r>
        <w:r w:rsidR="007879F2">
          <w:rPr>
            <w:webHidden/>
          </w:rPr>
          <w:fldChar w:fldCharType="begin"/>
        </w:r>
        <w:r w:rsidR="007879F2">
          <w:rPr>
            <w:webHidden/>
          </w:rPr>
          <w:instrText xml:space="preserve"> PAGEREF _Toc55523387 \h </w:instrText>
        </w:r>
        <w:r w:rsidR="007879F2">
          <w:rPr>
            <w:webHidden/>
          </w:rPr>
        </w:r>
        <w:r w:rsidR="007879F2">
          <w:rPr>
            <w:webHidden/>
          </w:rPr>
          <w:fldChar w:fldCharType="separate"/>
        </w:r>
        <w:r w:rsidR="007879F2">
          <w:rPr>
            <w:webHidden/>
          </w:rPr>
          <w:t>60</w:t>
        </w:r>
        <w:r w:rsidR="007879F2">
          <w:rPr>
            <w:webHidden/>
          </w:rPr>
          <w:fldChar w:fldCharType="end"/>
        </w:r>
      </w:hyperlink>
    </w:p>
    <w:p w14:paraId="4FBCCB98" w14:textId="08F5DF30"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8" w:history="1">
        <w:r w:rsidR="007879F2" w:rsidRPr="000C6D76">
          <w:rPr>
            <w:rStyle w:val="Hyperlink"/>
          </w:rPr>
          <w:t>4.2.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POC (Proof of Concept)</w:t>
        </w:r>
        <w:r w:rsidR="007879F2">
          <w:rPr>
            <w:webHidden/>
          </w:rPr>
          <w:tab/>
        </w:r>
        <w:r w:rsidR="007879F2">
          <w:rPr>
            <w:webHidden/>
          </w:rPr>
          <w:fldChar w:fldCharType="begin"/>
        </w:r>
        <w:r w:rsidR="007879F2">
          <w:rPr>
            <w:webHidden/>
          </w:rPr>
          <w:instrText xml:space="preserve"> PAGEREF _Toc55523388 \h </w:instrText>
        </w:r>
        <w:r w:rsidR="007879F2">
          <w:rPr>
            <w:webHidden/>
          </w:rPr>
        </w:r>
        <w:r w:rsidR="007879F2">
          <w:rPr>
            <w:webHidden/>
          </w:rPr>
          <w:fldChar w:fldCharType="separate"/>
        </w:r>
        <w:r w:rsidR="007879F2">
          <w:rPr>
            <w:webHidden/>
          </w:rPr>
          <w:t>61</w:t>
        </w:r>
        <w:r w:rsidR="007879F2">
          <w:rPr>
            <w:webHidden/>
          </w:rPr>
          <w:fldChar w:fldCharType="end"/>
        </w:r>
      </w:hyperlink>
    </w:p>
    <w:p w14:paraId="18DB5B91" w14:textId="3500A63F"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89" w:history="1">
        <w:r w:rsidR="007879F2" w:rsidRPr="000C6D76">
          <w:rPr>
            <w:rStyle w:val="Hyperlink"/>
          </w:rPr>
          <w:t>4.2.2</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Servidor</w:t>
        </w:r>
        <w:r w:rsidR="007879F2">
          <w:rPr>
            <w:webHidden/>
          </w:rPr>
          <w:tab/>
        </w:r>
        <w:r w:rsidR="007879F2">
          <w:rPr>
            <w:webHidden/>
          </w:rPr>
          <w:fldChar w:fldCharType="begin"/>
        </w:r>
        <w:r w:rsidR="007879F2">
          <w:rPr>
            <w:webHidden/>
          </w:rPr>
          <w:instrText xml:space="preserve"> PAGEREF _Toc55523389 \h </w:instrText>
        </w:r>
        <w:r w:rsidR="007879F2">
          <w:rPr>
            <w:webHidden/>
          </w:rPr>
        </w:r>
        <w:r w:rsidR="007879F2">
          <w:rPr>
            <w:webHidden/>
          </w:rPr>
          <w:fldChar w:fldCharType="separate"/>
        </w:r>
        <w:r w:rsidR="007879F2">
          <w:rPr>
            <w:webHidden/>
          </w:rPr>
          <w:t>61</w:t>
        </w:r>
        <w:r w:rsidR="007879F2">
          <w:rPr>
            <w:webHidden/>
          </w:rPr>
          <w:fldChar w:fldCharType="end"/>
        </w:r>
      </w:hyperlink>
    </w:p>
    <w:p w14:paraId="325478E2" w14:textId="3C59527D"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0" w:history="1">
        <w:r w:rsidR="007879F2" w:rsidRPr="000C6D76">
          <w:rPr>
            <w:rStyle w:val="Hyperlink"/>
          </w:rPr>
          <w:t>4.2.3</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Hospedagem</w:t>
        </w:r>
        <w:r w:rsidR="007879F2">
          <w:rPr>
            <w:webHidden/>
          </w:rPr>
          <w:tab/>
        </w:r>
        <w:r w:rsidR="007879F2">
          <w:rPr>
            <w:webHidden/>
          </w:rPr>
          <w:fldChar w:fldCharType="begin"/>
        </w:r>
        <w:r w:rsidR="007879F2">
          <w:rPr>
            <w:webHidden/>
          </w:rPr>
          <w:instrText xml:space="preserve"> PAGEREF _Toc55523390 \h </w:instrText>
        </w:r>
        <w:r w:rsidR="007879F2">
          <w:rPr>
            <w:webHidden/>
          </w:rPr>
        </w:r>
        <w:r w:rsidR="007879F2">
          <w:rPr>
            <w:webHidden/>
          </w:rPr>
          <w:fldChar w:fldCharType="separate"/>
        </w:r>
        <w:r w:rsidR="007879F2">
          <w:rPr>
            <w:webHidden/>
          </w:rPr>
          <w:t>62</w:t>
        </w:r>
        <w:r w:rsidR="007879F2">
          <w:rPr>
            <w:webHidden/>
          </w:rPr>
          <w:fldChar w:fldCharType="end"/>
        </w:r>
      </w:hyperlink>
    </w:p>
    <w:p w14:paraId="6DAE3A35" w14:textId="59610749"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1" w:history="1">
        <w:r w:rsidR="007879F2" w:rsidRPr="000C6D76">
          <w:rPr>
            <w:rStyle w:val="Hyperlink"/>
          </w:rPr>
          <w:t>4.2.4</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comendação</w:t>
        </w:r>
        <w:r w:rsidR="007879F2">
          <w:rPr>
            <w:webHidden/>
          </w:rPr>
          <w:tab/>
        </w:r>
        <w:r w:rsidR="007879F2">
          <w:rPr>
            <w:webHidden/>
          </w:rPr>
          <w:fldChar w:fldCharType="begin"/>
        </w:r>
        <w:r w:rsidR="007879F2">
          <w:rPr>
            <w:webHidden/>
          </w:rPr>
          <w:instrText xml:space="preserve"> PAGEREF _Toc55523391 \h </w:instrText>
        </w:r>
        <w:r w:rsidR="007879F2">
          <w:rPr>
            <w:webHidden/>
          </w:rPr>
        </w:r>
        <w:r w:rsidR="007879F2">
          <w:rPr>
            <w:webHidden/>
          </w:rPr>
          <w:fldChar w:fldCharType="separate"/>
        </w:r>
        <w:r w:rsidR="007879F2">
          <w:rPr>
            <w:webHidden/>
          </w:rPr>
          <w:t>62</w:t>
        </w:r>
        <w:r w:rsidR="007879F2">
          <w:rPr>
            <w:webHidden/>
          </w:rPr>
          <w:fldChar w:fldCharType="end"/>
        </w:r>
      </w:hyperlink>
    </w:p>
    <w:p w14:paraId="4FFC07BA" w14:textId="59DA795A"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2" w:history="1">
        <w:r w:rsidR="007879F2" w:rsidRPr="000C6D76">
          <w:rPr>
            <w:rStyle w:val="Hyperlink"/>
          </w:rPr>
          <w:t>4.2.5</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 da recomendação (integração app)</w:t>
        </w:r>
        <w:r w:rsidR="007879F2">
          <w:rPr>
            <w:webHidden/>
          </w:rPr>
          <w:tab/>
        </w:r>
        <w:r w:rsidR="007879F2">
          <w:rPr>
            <w:webHidden/>
          </w:rPr>
          <w:fldChar w:fldCharType="begin"/>
        </w:r>
        <w:r w:rsidR="007879F2">
          <w:rPr>
            <w:webHidden/>
          </w:rPr>
          <w:instrText xml:space="preserve"> PAGEREF _Toc55523392 \h </w:instrText>
        </w:r>
        <w:r w:rsidR="007879F2">
          <w:rPr>
            <w:webHidden/>
          </w:rPr>
        </w:r>
        <w:r w:rsidR="007879F2">
          <w:rPr>
            <w:webHidden/>
          </w:rPr>
          <w:fldChar w:fldCharType="separate"/>
        </w:r>
        <w:r w:rsidR="007879F2">
          <w:rPr>
            <w:webHidden/>
          </w:rPr>
          <w:t>63</w:t>
        </w:r>
        <w:r w:rsidR="007879F2">
          <w:rPr>
            <w:webHidden/>
          </w:rPr>
          <w:fldChar w:fldCharType="end"/>
        </w:r>
      </w:hyperlink>
    </w:p>
    <w:p w14:paraId="12C149CF" w14:textId="5AFF93EB" w:rsidR="007879F2" w:rsidRDefault="006B25B5">
      <w:pPr>
        <w:pStyle w:val="Sumrio3"/>
        <w:tabs>
          <w:tab w:val="left" w:pos="1440"/>
          <w:tab w:val="right" w:leader="dot" w:pos="9062"/>
        </w:tabs>
        <w:rPr>
          <w:rFonts w:asciiTheme="minorHAnsi" w:eastAsiaTheme="minorEastAsia" w:hAnsiTheme="minorHAnsi" w:cstheme="minorBidi"/>
          <w:iCs w:val="0"/>
          <w:color w:val="auto"/>
          <w:sz w:val="22"/>
          <w:szCs w:val="22"/>
          <w:lang w:eastAsia="pt-BR"/>
        </w:rPr>
      </w:pPr>
      <w:hyperlink w:anchor="_Toc55523393" w:history="1">
        <w:r w:rsidR="007879F2" w:rsidRPr="000C6D76">
          <w:rPr>
            <w:rStyle w:val="Hyperlink"/>
          </w:rPr>
          <w:t>4.2.6</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Resultados do experimento</w:t>
        </w:r>
        <w:r w:rsidR="007879F2">
          <w:rPr>
            <w:webHidden/>
          </w:rPr>
          <w:tab/>
        </w:r>
        <w:r w:rsidR="007879F2">
          <w:rPr>
            <w:webHidden/>
          </w:rPr>
          <w:fldChar w:fldCharType="begin"/>
        </w:r>
        <w:r w:rsidR="007879F2">
          <w:rPr>
            <w:webHidden/>
          </w:rPr>
          <w:instrText xml:space="preserve"> PAGEREF _Toc55523393 \h </w:instrText>
        </w:r>
        <w:r w:rsidR="007879F2">
          <w:rPr>
            <w:webHidden/>
          </w:rPr>
        </w:r>
        <w:r w:rsidR="007879F2">
          <w:rPr>
            <w:webHidden/>
          </w:rPr>
          <w:fldChar w:fldCharType="separate"/>
        </w:r>
        <w:r w:rsidR="007879F2">
          <w:rPr>
            <w:webHidden/>
          </w:rPr>
          <w:t>64</w:t>
        </w:r>
        <w:r w:rsidR="007879F2">
          <w:rPr>
            <w:webHidden/>
          </w:rPr>
          <w:fldChar w:fldCharType="end"/>
        </w:r>
      </w:hyperlink>
    </w:p>
    <w:p w14:paraId="1C393882" w14:textId="3D8ECC4E" w:rsidR="007879F2" w:rsidRDefault="006B25B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4" w:history="1">
        <w:r w:rsidR="007879F2" w:rsidRPr="000C6D76">
          <w:rPr>
            <w:rStyle w:val="Hyperlink"/>
            <w:noProof/>
          </w:rPr>
          <w:t>5</w:t>
        </w:r>
        <w:r w:rsidR="007879F2">
          <w:rPr>
            <w:rFonts w:asciiTheme="minorHAnsi" w:eastAsiaTheme="minorEastAsia" w:hAnsiTheme="minorHAnsi" w:cstheme="minorBidi"/>
            <w:b w:val="0"/>
            <w:iCs w:val="0"/>
            <w:caps w:val="0"/>
            <w:noProof/>
            <w:color w:val="auto"/>
            <w:sz w:val="22"/>
            <w:szCs w:val="22"/>
            <w:lang w:eastAsia="pt-BR"/>
          </w:rPr>
          <w:tab/>
        </w:r>
        <w:r w:rsidR="007879F2" w:rsidRPr="000C6D76">
          <w:rPr>
            <w:rStyle w:val="Hyperlink"/>
            <w:noProof/>
          </w:rPr>
          <w:t>CONCLUSÃO</w:t>
        </w:r>
        <w:r w:rsidR="007879F2">
          <w:rPr>
            <w:noProof/>
            <w:webHidden/>
          </w:rPr>
          <w:tab/>
        </w:r>
        <w:r w:rsidR="007879F2">
          <w:rPr>
            <w:noProof/>
            <w:webHidden/>
          </w:rPr>
          <w:fldChar w:fldCharType="begin"/>
        </w:r>
        <w:r w:rsidR="007879F2">
          <w:rPr>
            <w:noProof/>
            <w:webHidden/>
          </w:rPr>
          <w:instrText xml:space="preserve"> PAGEREF _Toc55523394 \h </w:instrText>
        </w:r>
        <w:r w:rsidR="007879F2">
          <w:rPr>
            <w:noProof/>
            <w:webHidden/>
          </w:rPr>
        </w:r>
        <w:r w:rsidR="007879F2">
          <w:rPr>
            <w:noProof/>
            <w:webHidden/>
          </w:rPr>
          <w:fldChar w:fldCharType="separate"/>
        </w:r>
        <w:r w:rsidR="007879F2">
          <w:rPr>
            <w:noProof/>
            <w:webHidden/>
          </w:rPr>
          <w:t>68</w:t>
        </w:r>
        <w:r w:rsidR="007879F2">
          <w:rPr>
            <w:noProof/>
            <w:webHidden/>
          </w:rPr>
          <w:fldChar w:fldCharType="end"/>
        </w:r>
      </w:hyperlink>
    </w:p>
    <w:p w14:paraId="5A399071" w14:textId="443B5A21" w:rsidR="007879F2" w:rsidRDefault="006B25B5">
      <w:pPr>
        <w:pStyle w:val="Sumrio2"/>
        <w:tabs>
          <w:tab w:val="left" w:pos="1248"/>
          <w:tab w:val="right" w:leader="dot" w:pos="9062"/>
        </w:tabs>
        <w:rPr>
          <w:rFonts w:asciiTheme="minorHAnsi" w:eastAsiaTheme="minorEastAsia" w:hAnsiTheme="minorHAnsi" w:cstheme="minorBidi"/>
          <w:iCs w:val="0"/>
          <w:color w:val="auto"/>
          <w:sz w:val="22"/>
          <w:szCs w:val="22"/>
          <w:lang w:eastAsia="pt-BR"/>
        </w:rPr>
      </w:pPr>
      <w:hyperlink w:anchor="_Toc55523395" w:history="1">
        <w:r w:rsidR="007879F2" w:rsidRPr="000C6D76">
          <w:rPr>
            <w:rStyle w:val="Hyperlink"/>
          </w:rPr>
          <w:t>5.1</w:t>
        </w:r>
        <w:r w:rsidR="007879F2">
          <w:rPr>
            <w:rFonts w:asciiTheme="minorHAnsi" w:eastAsiaTheme="minorEastAsia" w:hAnsiTheme="minorHAnsi" w:cstheme="minorBidi"/>
            <w:iCs w:val="0"/>
            <w:color w:val="auto"/>
            <w:sz w:val="22"/>
            <w:szCs w:val="22"/>
            <w:lang w:eastAsia="pt-BR"/>
          </w:rPr>
          <w:tab/>
        </w:r>
        <w:r w:rsidR="007879F2" w:rsidRPr="000C6D76">
          <w:rPr>
            <w:rStyle w:val="Hyperlink"/>
          </w:rPr>
          <w:t>Trabalhos futuros</w:t>
        </w:r>
        <w:r w:rsidR="007879F2">
          <w:rPr>
            <w:webHidden/>
          </w:rPr>
          <w:tab/>
        </w:r>
        <w:r w:rsidR="007879F2">
          <w:rPr>
            <w:webHidden/>
          </w:rPr>
          <w:fldChar w:fldCharType="begin"/>
        </w:r>
        <w:r w:rsidR="007879F2">
          <w:rPr>
            <w:webHidden/>
          </w:rPr>
          <w:instrText xml:space="preserve"> PAGEREF _Toc55523395 \h </w:instrText>
        </w:r>
        <w:r w:rsidR="007879F2">
          <w:rPr>
            <w:webHidden/>
          </w:rPr>
        </w:r>
        <w:r w:rsidR="007879F2">
          <w:rPr>
            <w:webHidden/>
          </w:rPr>
          <w:fldChar w:fldCharType="separate"/>
        </w:r>
        <w:r w:rsidR="007879F2">
          <w:rPr>
            <w:webHidden/>
          </w:rPr>
          <w:t>69</w:t>
        </w:r>
        <w:r w:rsidR="007879F2">
          <w:rPr>
            <w:webHidden/>
          </w:rPr>
          <w:fldChar w:fldCharType="end"/>
        </w:r>
      </w:hyperlink>
    </w:p>
    <w:p w14:paraId="6D67283F" w14:textId="1525F690" w:rsidR="007879F2" w:rsidRDefault="006B25B5">
      <w:pPr>
        <w:pStyle w:val="Sumrio1"/>
        <w:tabs>
          <w:tab w:val="right" w:leader="dot" w:pos="9062"/>
        </w:tabs>
        <w:rPr>
          <w:rFonts w:asciiTheme="minorHAnsi" w:eastAsiaTheme="minorEastAsia" w:hAnsiTheme="minorHAnsi" w:cstheme="minorBidi"/>
          <w:b w:val="0"/>
          <w:iCs w:val="0"/>
          <w:caps w:val="0"/>
          <w:noProof/>
          <w:color w:val="auto"/>
          <w:sz w:val="22"/>
          <w:szCs w:val="22"/>
          <w:lang w:eastAsia="pt-BR"/>
        </w:rPr>
      </w:pPr>
      <w:hyperlink w:anchor="_Toc55523396" w:history="1">
        <w:r w:rsidR="007879F2" w:rsidRPr="000C6D76">
          <w:rPr>
            <w:rStyle w:val="Hyperlink"/>
            <w:noProof/>
          </w:rPr>
          <w:t>Referências Bibliográficas</w:t>
        </w:r>
        <w:r w:rsidR="007879F2">
          <w:rPr>
            <w:noProof/>
            <w:webHidden/>
          </w:rPr>
          <w:tab/>
        </w:r>
        <w:r w:rsidR="007879F2">
          <w:rPr>
            <w:noProof/>
            <w:webHidden/>
          </w:rPr>
          <w:fldChar w:fldCharType="begin"/>
        </w:r>
        <w:r w:rsidR="007879F2">
          <w:rPr>
            <w:noProof/>
            <w:webHidden/>
          </w:rPr>
          <w:instrText xml:space="preserve"> PAGEREF _Toc55523396 \h </w:instrText>
        </w:r>
        <w:r w:rsidR="007879F2">
          <w:rPr>
            <w:noProof/>
            <w:webHidden/>
          </w:rPr>
        </w:r>
        <w:r w:rsidR="007879F2">
          <w:rPr>
            <w:noProof/>
            <w:webHidden/>
          </w:rPr>
          <w:fldChar w:fldCharType="separate"/>
        </w:r>
        <w:r w:rsidR="007879F2">
          <w:rPr>
            <w:noProof/>
            <w:webHidden/>
          </w:rPr>
          <w:t>70</w:t>
        </w:r>
        <w:r w:rsidR="007879F2">
          <w:rPr>
            <w:noProof/>
            <w:webHidden/>
          </w:rPr>
          <w:fldChar w:fldCharType="end"/>
        </w:r>
      </w:hyperlink>
    </w:p>
    <w:p w14:paraId="5AA42494" w14:textId="297FF9FD" w:rsidR="008F2AE9" w:rsidRDefault="000C396C" w:rsidP="00972812">
      <w:r>
        <w:fldChar w:fldCharType="end"/>
      </w:r>
    </w:p>
    <w:p w14:paraId="661C36CD" w14:textId="77777777" w:rsidR="008F2AE9" w:rsidRDefault="008F2AE9" w:rsidP="00972812">
      <w:pPr>
        <w:sectPr w:rsidR="008F2AE9">
          <w:headerReference w:type="even" r:id="rId11"/>
          <w:headerReference w:type="default" r:id="rId12"/>
          <w:type w:val="continuous"/>
          <w:pgSz w:w="11907" w:h="16840" w:code="9"/>
          <w:pgMar w:top="1701" w:right="1134" w:bottom="1134" w:left="1701" w:header="1134" w:footer="720" w:gutter="0"/>
          <w:cols w:space="720"/>
        </w:sectPr>
      </w:pPr>
    </w:p>
    <w:p w14:paraId="636F4C09" w14:textId="732FF92F" w:rsidR="00BB2B89" w:rsidRPr="000964B3" w:rsidRDefault="00BB2B89" w:rsidP="00972812">
      <w:pPr>
        <w:pStyle w:val="Ttulo1"/>
      </w:pPr>
      <w:bookmarkStart w:id="2" w:name="_Toc53928594"/>
      <w:bookmarkStart w:id="3" w:name="_Toc55523354"/>
      <w:r w:rsidRPr="000964B3">
        <w:lastRenderedPageBreak/>
        <w:t>Introdução</w:t>
      </w:r>
      <w:bookmarkEnd w:id="2"/>
      <w:bookmarkEnd w:id="3"/>
    </w:p>
    <w:p w14:paraId="5A0E57EE" w14:textId="7D156BBA" w:rsidR="00DA05B5" w:rsidRDefault="00DA05B5" w:rsidP="00972812">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972812">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972812">
      <w:pPr>
        <w:pStyle w:val="TextodoTrabalho"/>
      </w:pPr>
      <w:r>
        <w:t xml:space="preserve">Sistemas de recomendação (RecSys - </w:t>
      </w:r>
      <w:r w:rsidRPr="004D6111">
        <w:rPr>
          <w:i/>
          <w:iCs w:val="0"/>
        </w:rPr>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972812">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972812">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972812">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972812">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972812">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972812">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418AA271" w:rsidR="00076C7E" w:rsidRPr="00870D6F" w:rsidRDefault="00076C7E" w:rsidP="00972812">
      <w:r>
        <w:tab/>
      </w:r>
      <w:r w:rsidRPr="00641606">
        <w:t xml:space="preserve">Na recomendação baseada em conteúdo, o sistema aprende a recomendar itens que são similares ao que o usuário gostou no passado, essa similaridade </w:t>
      </w:r>
      <w:r w:rsidR="00463D35">
        <w:t>é</w:t>
      </w:r>
      <w:r w:rsidRPr="00641606">
        <w:t xml:space="preserve"> calculada </w:t>
      </w:r>
      <w:r w:rsidR="00463D35">
        <w:t>com base</w:t>
      </w:r>
      <w:r w:rsidR="00463D35" w:rsidRPr="00641606">
        <w:t xml:space="preserve"> </w:t>
      </w:r>
      <w:r w:rsidRPr="00641606">
        <w:t>na relação das características dos itens a serem comparados. Por exemplo, no caso de usuário avaliar positivamente um filme do gênero com</w:t>
      </w:r>
      <w:r w:rsidR="00463D35">
        <w:t>é</w:t>
      </w:r>
      <w:r w:rsidRPr="00641606">
        <w:t xml:space="preserv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0C64DA93" w:rsidR="00076C7E" w:rsidRPr="00870D6F" w:rsidRDefault="00076C7E" w:rsidP="00972812">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w:t>
      </w:r>
      <w:r w:rsidR="00463D35">
        <w:t>é</w:t>
      </w:r>
      <w:r w:rsidRPr="0011263A">
        <w:t xml:space="preserv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r w:rsidR="00463D35">
        <w:t>.</w:t>
      </w:r>
    </w:p>
    <w:p w14:paraId="2DBA4B29" w14:textId="7D2A2285" w:rsidR="00076C7E" w:rsidRPr="00870D6F" w:rsidRDefault="00076C7E" w:rsidP="00972812">
      <w:r>
        <w:tab/>
      </w:r>
      <w:r w:rsidRPr="00473AC1">
        <w:t xml:space="preserve">Diferente da recomendação colaborativa ou baseada em conteúdo, a recomendação baseada em aprendizado não consegue depender somente do histórico de compra de um usuário, </w:t>
      </w:r>
      <w:r w:rsidR="00463D35">
        <w:t>é</w:t>
      </w:r>
      <w:r w:rsidRPr="00473AC1">
        <w:t xml:space="preserve"> necessário um conteúdo mais estruturado e detalhado para ser </w:t>
      </w:r>
      <w:r w:rsidR="00463D35" w:rsidRPr="00473AC1">
        <w:t>gerad</w:t>
      </w:r>
      <w:r w:rsidR="00463D35">
        <w:t>a</w:t>
      </w:r>
      <w:r w:rsidR="00463D35" w:rsidRPr="00473AC1">
        <w:t xml:space="preserve"> </w:t>
      </w:r>
      <w:r w:rsidRPr="00473AC1">
        <w:t xml:space="preserve">uma recomendação, geralmente nesse tipo, </w:t>
      </w:r>
      <w:r w:rsidR="00463D35">
        <w:t>é</w:t>
      </w:r>
      <w:r w:rsidRPr="00473AC1">
        <w:t xml:space="preserv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r w:rsidR="00463D35">
        <w:t>.</w:t>
      </w:r>
    </w:p>
    <w:p w14:paraId="34A79B38" w14:textId="6465BB6C" w:rsidR="00076C7E" w:rsidRDefault="00076C7E" w:rsidP="00972812">
      <w:pPr>
        <w:pStyle w:val="TextodoTrabalho"/>
      </w:pPr>
      <w:r w:rsidRPr="00883021">
        <w:t xml:space="preserve">E por último, e não menos importante, </w:t>
      </w:r>
      <w:r>
        <w:fldChar w:fldCharType="begin" w:fldLock="1"/>
      </w:r>
      <w:r w:rsidR="00DB778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manualFormatting":"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 xml:space="preserve">DIETMAR et al. </w:t>
      </w:r>
      <w:r w:rsidR="00463D35">
        <w:rPr>
          <w:noProof/>
        </w:rPr>
        <w:t>(</w:t>
      </w:r>
      <w:r w:rsidRPr="00D37417">
        <w:rPr>
          <w:noProof/>
        </w:rPr>
        <w:t>2010)</w:t>
      </w:r>
      <w:r>
        <w:fldChar w:fldCharType="end"/>
      </w:r>
      <w:r>
        <w:t xml:space="preserve"> </w:t>
      </w:r>
      <w:r w:rsidRPr="00883021">
        <w:t>traz</w:t>
      </w:r>
      <w:r w:rsidR="00463D35">
        <w:t>em</w:t>
      </w:r>
      <w:r w:rsidRPr="00883021">
        <w:t xml:space="preserve"> em sua obra o modelo híbrido de recomendação, onde a ideia </w:t>
      </w:r>
      <w:r w:rsidR="00463D35">
        <w:t>é</w:t>
      </w:r>
      <w:r w:rsidRPr="00883021">
        <w:t xml:space="preserve"> combinar as diferentes técnicas, buscando gerar uma boa e mais assertiva recomendação.</w:t>
      </w:r>
      <w:r w:rsidR="00463D35" w:rsidRPr="00883021" w:rsidDel="00463D35">
        <w:t xml:space="preserve"> </w:t>
      </w:r>
    </w:p>
    <w:p w14:paraId="0E12DB60" w14:textId="5A6CA230" w:rsidR="00DA05B5" w:rsidRDefault="00DA05B5" w:rsidP="00972812">
      <w:pPr>
        <w:pStyle w:val="TextodoTrabalho"/>
      </w:pPr>
      <w:r>
        <w:t>Esses sistemas têm ajudado muito na venda de produtos online</w:t>
      </w:r>
      <w:r w:rsidR="00463D35">
        <w:t>.</w:t>
      </w:r>
      <w:r>
        <w:t xml:space="preserve"> </w:t>
      </w:r>
      <w:r w:rsidR="00463D35">
        <w:t>No entanto</w:t>
      </w:r>
      <w:r>
        <w:t xml:space="preserve">, um dos segmentos de mercado que apresentaram problemas, foram as vendas de álbum ou faixas musicais online. Elas possibilitam </w:t>
      </w:r>
      <w:r w:rsidR="00463D35">
        <w:t>à</w:t>
      </w:r>
      <w:r>
        <w:t xml:space="preserve">s pessoas baixarem ou receberem as faixas a partir de compras em lojas virtuais, porém o preço de cada faixa ainda era muito caro, o que fazia com que muitos usuários optassem pela pirataria. Desta forma, surgiu uma nova maneira de anunciar os “produtos musicais” online, o </w:t>
      </w:r>
      <w:r w:rsidRPr="004D6111">
        <w:rPr>
          <w:i/>
          <w:iCs w:val="0"/>
        </w:rPr>
        <w:t>streaming</w:t>
      </w:r>
      <w:r>
        <w:t xml:space="preserve">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08F90CC" w:rsidR="00DA05B5" w:rsidRDefault="00DA05B5" w:rsidP="00972812">
      <w:pPr>
        <w:pStyle w:val="TextodoTrabalho"/>
      </w:pPr>
      <w:r>
        <w:t xml:space="preserve">O mercado musical tem evoluído muito desde seu início. No começo, seu consumo foi aumentando cada vez mais com a evolução das tecnologias e internet. Com o </w:t>
      </w:r>
      <w:r w:rsidRPr="004D6111">
        <w:rPr>
          <w:i/>
          <w:iCs w:val="0"/>
        </w:rPr>
        <w:t>streaming</w:t>
      </w:r>
      <w:r>
        <w:t xml:space="preserve"> musical, as pessoas passaram a consumir mais os sistemas de </w:t>
      </w:r>
      <w:r w:rsidRPr="004D6111">
        <w:rPr>
          <w:i/>
          <w:iCs w:val="0"/>
        </w:rPr>
        <w:t>streaming</w:t>
      </w:r>
      <w:r>
        <w:t>,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xml:space="preserve">. Em 2018 o lucro global da indústria musical cresceu 9,7%. Nesse crescimento, o </w:t>
      </w:r>
      <w:r w:rsidRPr="004D6111">
        <w:rPr>
          <w:i/>
          <w:iCs w:val="0"/>
        </w:rPr>
        <w:t>streaming</w:t>
      </w:r>
      <w:r>
        <w:t xml:space="preserve"> pago possui boa parte dele co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972812">
      <w:pPr>
        <w:pStyle w:val="TextodoTrabalho"/>
      </w:pPr>
      <w:r>
        <w:t xml:space="preserve">Os sistemas de </w:t>
      </w:r>
      <w:r w:rsidRPr="004D6111">
        <w:rPr>
          <w:i/>
          <w:iCs w:val="0"/>
        </w:rPr>
        <w:t>streaming</w:t>
      </w:r>
      <w:r>
        <w:t xml:space="preserve">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 xml:space="preserve">trabalho será utilizado o </w:t>
      </w:r>
      <w:r w:rsidRPr="004D6111">
        <w:rPr>
          <w:i/>
          <w:iCs w:val="0"/>
        </w:rPr>
        <w:t>streaming</w:t>
      </w:r>
      <w:r>
        <w:t xml:space="preserve"> de áudio, mais especificamente, o </w:t>
      </w:r>
      <w:r w:rsidRPr="004D6111">
        <w:rPr>
          <w:i/>
          <w:iCs w:val="0"/>
        </w:rPr>
        <w:t>streaming</w:t>
      </w:r>
      <w:r>
        <w:t xml:space="preserve"> disponível nas APIs da ferramenta Spotify.</w:t>
      </w:r>
    </w:p>
    <w:p w14:paraId="38DA1F60" w14:textId="47F729EE" w:rsidR="00DA05B5" w:rsidRDefault="00DA05B5" w:rsidP="00972812">
      <w:pPr>
        <w:pStyle w:val="TextodoTrabalho"/>
      </w:pPr>
      <w:r>
        <w:t xml:space="preserve">Dentro dos sistemas de </w:t>
      </w:r>
      <w:r w:rsidRPr="004D6111">
        <w:rPr>
          <w:i/>
          <w:iCs w:val="0"/>
        </w:rPr>
        <w:t>streaming</w:t>
      </w:r>
      <w:r>
        <w:t xml:space="preserve">, existe o </w:t>
      </w:r>
      <w:r w:rsidRPr="004D6111">
        <w:rPr>
          <w:i/>
          <w:iCs w:val="0"/>
        </w:rPr>
        <w:t>streaming</w:t>
      </w:r>
      <w:r>
        <w:t xml:space="preserve"> de áudio que é semelhante a transmissão de rádio tradicional, exceto que é utilizada a internet para enviar e receber os áudios, ao invés de utilizar ondas aéreas. Assim como o ato de ligar um rádio, o </w:t>
      </w:r>
      <w:r w:rsidRPr="004D6111">
        <w:rPr>
          <w:i/>
          <w:iCs w:val="0"/>
        </w:rPr>
        <w:t>streaming</w:t>
      </w:r>
      <w:r>
        <w:t xml:space="preserve"> de áudio é reproduzido em tempo real, o que é muito mais conveniente do que baixar uma música online e então consumi-la</w:t>
      </w:r>
      <w:r w:rsidR="000D1CE9">
        <w:t xml:space="preserve"> </w:t>
      </w:r>
      <w:commentRangeStart w:id="4"/>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commentRangeEnd w:id="4"/>
      <w:r w:rsidR="00463D35">
        <w:rPr>
          <w:rStyle w:val="Refdecomentrio"/>
        </w:rPr>
        <w:commentReference w:id="4"/>
      </w:r>
      <w:r>
        <w:t>.</w:t>
      </w:r>
    </w:p>
    <w:p w14:paraId="5220D833" w14:textId="77777777" w:rsidR="00353CE6" w:rsidRDefault="00463D35" w:rsidP="00C714CD">
      <w:pPr>
        <w:pStyle w:val="Ttulo2"/>
      </w:pPr>
      <w:bookmarkStart w:id="5" w:name="_Toc55523355"/>
      <w:commentRangeStart w:id="6"/>
      <w:r>
        <w:t>Objetivo Geral</w:t>
      </w:r>
      <w:bookmarkEnd w:id="5"/>
      <w:r>
        <w:t xml:space="preserve"> </w:t>
      </w:r>
      <w:commentRangeEnd w:id="6"/>
    </w:p>
    <w:p w14:paraId="70106CBE" w14:textId="287D76BC" w:rsidR="00463D35" w:rsidRDefault="00353CE6" w:rsidP="009E4EBC">
      <w:r>
        <w:tab/>
      </w:r>
      <w:r w:rsidR="00463D35">
        <w:rPr>
          <w:rStyle w:val="Refdecomentrio"/>
        </w:rPr>
        <w:commentReference w:id="6"/>
      </w:r>
      <w:r w:rsidR="009E4EBC" w:rsidRPr="009E4EBC">
        <w:t xml:space="preserve"> </w:t>
      </w:r>
      <w:r w:rsidR="009E4EBC" w:rsidRPr="00807130">
        <w:t>Desenvolver um sistema de recomendação musical, considerando o contexto comportamental do usuário, bem como o contexto do ambiente onde ele encontra-se.</w:t>
      </w:r>
    </w:p>
    <w:p w14:paraId="5066089A" w14:textId="48C602F2" w:rsidR="00850785" w:rsidRDefault="00850785" w:rsidP="00C714CD">
      <w:pPr>
        <w:pStyle w:val="Ttulo2"/>
      </w:pPr>
      <w:bookmarkStart w:id="7" w:name="_Toc55523356"/>
      <w:commentRangeStart w:id="8"/>
      <w:r>
        <w:t>Objetivos Específicos</w:t>
      </w:r>
      <w:commentRangeEnd w:id="8"/>
      <w:r>
        <w:rPr>
          <w:rStyle w:val="Refdecomentrio"/>
        </w:rPr>
        <w:commentReference w:id="8"/>
      </w:r>
      <w:bookmarkEnd w:id="7"/>
    </w:p>
    <w:p w14:paraId="15E22891" w14:textId="77777777" w:rsidR="00443CAD" w:rsidRDefault="00443CAD" w:rsidP="00443CAD">
      <w:pPr>
        <w:keepNext w:val="0"/>
        <w:numPr>
          <w:ilvl w:val="0"/>
          <w:numId w:val="30"/>
        </w:numPr>
        <w:tabs>
          <w:tab w:val="clear" w:pos="851"/>
        </w:tabs>
      </w:pPr>
      <w:r>
        <w:t xml:space="preserve">Investigar APIs de Serviços de </w:t>
      </w:r>
      <w:r w:rsidRPr="00B2550E">
        <w:rPr>
          <w:i/>
        </w:rPr>
        <w:t>Streamings</w:t>
      </w:r>
      <w:r>
        <w:t xml:space="preserve"> Musicais.</w:t>
      </w:r>
    </w:p>
    <w:p w14:paraId="203AF9C0" w14:textId="77777777" w:rsidR="00443CAD" w:rsidRPr="00006A05" w:rsidRDefault="00443CAD" w:rsidP="00443CAD">
      <w:pPr>
        <w:keepNext w:val="0"/>
        <w:numPr>
          <w:ilvl w:val="0"/>
          <w:numId w:val="30"/>
        </w:numPr>
        <w:tabs>
          <w:tab w:val="clear" w:pos="851"/>
        </w:tabs>
      </w:pPr>
      <w:r w:rsidRPr="00006A05">
        <w:t>Selecionar a API a ser utilizada no sistema de recomendação.</w:t>
      </w:r>
    </w:p>
    <w:p w14:paraId="118C01A3" w14:textId="77777777" w:rsidR="00443CAD" w:rsidRPr="00006A05" w:rsidRDefault="00443CAD" w:rsidP="00443CAD">
      <w:pPr>
        <w:keepNext w:val="0"/>
        <w:numPr>
          <w:ilvl w:val="0"/>
          <w:numId w:val="30"/>
        </w:numPr>
        <w:tabs>
          <w:tab w:val="clear" w:pos="851"/>
        </w:tabs>
      </w:pPr>
      <w:r w:rsidRPr="00006A05">
        <w:t>Definir os contextos de ambiente a serem utilizados no sistema.</w:t>
      </w:r>
    </w:p>
    <w:p w14:paraId="4327773F" w14:textId="77777777" w:rsidR="00443CAD" w:rsidRPr="00006A05" w:rsidRDefault="00443CAD" w:rsidP="00443CAD">
      <w:pPr>
        <w:keepNext w:val="0"/>
        <w:numPr>
          <w:ilvl w:val="0"/>
          <w:numId w:val="30"/>
        </w:numPr>
        <w:tabs>
          <w:tab w:val="clear" w:pos="851"/>
        </w:tabs>
      </w:pPr>
      <w:r w:rsidRPr="00006A05">
        <w:t>Definir os contextos comportamentais do usuário a serem utilizados no sistema.</w:t>
      </w:r>
    </w:p>
    <w:p w14:paraId="5C168C18" w14:textId="77777777" w:rsidR="00443CAD" w:rsidRPr="00006A05" w:rsidRDefault="00443CAD" w:rsidP="00443CAD">
      <w:pPr>
        <w:keepNext w:val="0"/>
        <w:numPr>
          <w:ilvl w:val="0"/>
          <w:numId w:val="30"/>
        </w:numPr>
        <w:tabs>
          <w:tab w:val="clear" w:pos="851"/>
        </w:tabs>
      </w:pPr>
      <w:r w:rsidRPr="00006A05">
        <w:t>Criar a infraestrutura necessária para o armazenamento e relacionamento das músicas com os contextos comportamentais e de ambiente do usuário.</w:t>
      </w:r>
    </w:p>
    <w:p w14:paraId="6809573F" w14:textId="77777777" w:rsidR="00443CAD" w:rsidRPr="00006A05" w:rsidRDefault="00443CAD" w:rsidP="00443CAD">
      <w:pPr>
        <w:keepNext w:val="0"/>
        <w:numPr>
          <w:ilvl w:val="0"/>
          <w:numId w:val="30"/>
        </w:numPr>
        <w:tabs>
          <w:tab w:val="clear" w:pos="851"/>
        </w:tabs>
      </w:pPr>
      <w:r w:rsidRPr="00006A05">
        <w:t>Criar um protótipo do sistema de recomendação.</w:t>
      </w:r>
    </w:p>
    <w:p w14:paraId="6F6BCE9C" w14:textId="6455B7CA" w:rsidR="00443CAD" w:rsidRPr="00443CAD" w:rsidRDefault="00443CAD" w:rsidP="0041738B">
      <w:pPr>
        <w:keepNext w:val="0"/>
        <w:numPr>
          <w:ilvl w:val="0"/>
          <w:numId w:val="30"/>
        </w:numPr>
        <w:tabs>
          <w:tab w:val="clear" w:pos="851"/>
          <w:tab w:val="left" w:pos="284"/>
        </w:tabs>
      </w:pPr>
      <w:r w:rsidRPr="00006A05">
        <w:t>Avaliar o sistema de recomendação com usuários voluntários.</w:t>
      </w:r>
    </w:p>
    <w:p w14:paraId="5FA5B714" w14:textId="4CF4B512" w:rsidR="00850785" w:rsidRDefault="00850785" w:rsidP="00C714CD">
      <w:pPr>
        <w:pStyle w:val="Ttulo2"/>
      </w:pPr>
      <w:bookmarkStart w:id="9" w:name="_Toc55523357"/>
      <w:commentRangeStart w:id="10"/>
      <w:r>
        <w:t>Metodologia</w:t>
      </w:r>
      <w:commentRangeEnd w:id="10"/>
      <w:r>
        <w:rPr>
          <w:rStyle w:val="Refdecomentrio"/>
        </w:rPr>
        <w:commentReference w:id="10"/>
      </w:r>
      <w:bookmarkEnd w:id="9"/>
    </w:p>
    <w:p w14:paraId="008263D5" w14:textId="2050F87C" w:rsidR="004B66F0" w:rsidRDefault="004B66F0" w:rsidP="004B66F0">
      <w:pPr>
        <w:ind w:firstLine="851"/>
      </w:pPr>
      <w:r>
        <w:t xml:space="preserve">Esse trabalho tem como natureza a pesquisa aplicada, pois através dos conhecimentos estudados de </w:t>
      </w:r>
      <w:r w:rsidRPr="00B2550E">
        <w:rPr>
          <w:i/>
        </w:rPr>
        <w:t>RecSys</w:t>
      </w:r>
      <w:r w:rsidRPr="003411F8">
        <w:t xml:space="preserve"> </w:t>
      </w:r>
      <w:r w:rsidR="00F6375E">
        <w:t>foi</w:t>
      </w:r>
      <w:r>
        <w:t xml:space="preserve"> desenvolvido um sistema que gera as recomendações musicais personalizadas por usuário, por meio do contexto comportamental e ambiental, obtido</w:t>
      </w:r>
      <w:r w:rsidRPr="00FA274C">
        <w:t xml:space="preserve"> através do </w:t>
      </w:r>
      <w:r w:rsidRPr="00B015DB">
        <w:rPr>
          <w:i/>
        </w:rPr>
        <w:t>plugin</w:t>
      </w:r>
      <w:r w:rsidRPr="00FA274C">
        <w:t xml:space="preserve"> de reprodução musical</w:t>
      </w:r>
      <w:r>
        <w:t>.</w:t>
      </w:r>
    </w:p>
    <w:p w14:paraId="253C9050" w14:textId="1FBB17A7" w:rsidR="004B66F0" w:rsidRDefault="004B66F0" w:rsidP="004B66F0">
      <w:pPr>
        <w:ind w:firstLine="851"/>
      </w:pPr>
      <w:r w:rsidRPr="00BE2666">
        <w:t xml:space="preserve">O método </w:t>
      </w:r>
      <w:r>
        <w:t xml:space="preserve">científico utilizado por esse trabalho é do tipo dedutivo, dado que primeiro </w:t>
      </w:r>
      <w:r w:rsidR="00F6375E">
        <w:t>foi</w:t>
      </w:r>
      <w:r>
        <w:t xml:space="preserve"> realizad</w:t>
      </w:r>
      <w:r w:rsidR="00F6375E">
        <w:t>o</w:t>
      </w:r>
      <w:r>
        <w:t xml:space="preserve"> uma pesquisa bibliográfica relacionada ao problema proposto, </w:t>
      </w:r>
      <w:r w:rsidR="00644D25">
        <w:t>para então obter</w:t>
      </w:r>
      <w:r>
        <w:t xml:space="preserve"> </w:t>
      </w:r>
      <w:r w:rsidR="00D13E3E">
        <w:t>a solução</w:t>
      </w:r>
      <w:r>
        <w:t xml:space="preserve">. Essa pesquisa </w:t>
      </w:r>
      <w:commentRangeStart w:id="11"/>
      <w:commentRangeStart w:id="12"/>
      <w:r>
        <w:t>busc</w:t>
      </w:r>
      <w:r w:rsidR="00D13E3E">
        <w:t>ou</w:t>
      </w:r>
      <w:r>
        <w:t xml:space="preserve"> estudar o funcionamento dos sistemas de recomendação </w:t>
      </w:r>
      <w:r>
        <w:lastRenderedPageBreak/>
        <w:t xml:space="preserve">musicais, por meio </w:t>
      </w:r>
      <w:r w:rsidR="00AE5900">
        <w:t>dos artigos relacionados</w:t>
      </w:r>
      <w:r>
        <w:t>, fazendo com que ela tenha como objetivo um estudo exploratório.</w:t>
      </w:r>
      <w:commentRangeEnd w:id="11"/>
      <w:r>
        <w:rPr>
          <w:rStyle w:val="Refdecomentrio"/>
        </w:rPr>
        <w:commentReference w:id="11"/>
      </w:r>
      <w:commentRangeEnd w:id="12"/>
      <w:r>
        <w:rPr>
          <w:rStyle w:val="Refdecomentrio"/>
        </w:rPr>
        <w:commentReference w:id="12"/>
      </w:r>
    </w:p>
    <w:p w14:paraId="0213546B" w14:textId="20A8E54E" w:rsidR="004B66F0" w:rsidRDefault="002F1A52" w:rsidP="004B66F0">
      <w:pPr>
        <w:ind w:firstLine="708"/>
      </w:pPr>
      <w:r>
        <w:t>Utilizou-se</w:t>
      </w:r>
      <w:r w:rsidR="004B66F0">
        <w:t xml:space="preserve"> </w:t>
      </w:r>
      <w:r w:rsidR="000913FE">
        <w:t>2</w:t>
      </w:r>
      <w:r w:rsidR="004B66F0">
        <w:t xml:space="preserve"> tipos de procedimentos técnicos nessa pesquisa. Pesquisa bibliográfica, dado que </w:t>
      </w:r>
      <w:r>
        <w:t xml:space="preserve">foi </w:t>
      </w:r>
      <w:r w:rsidR="00CE5D89">
        <w:t>necessária uma base</w:t>
      </w:r>
      <w:r w:rsidR="004B66F0">
        <w:t xml:space="preserve"> de conhecimentos e estudos sobre os </w:t>
      </w:r>
      <w:r w:rsidR="004B66F0" w:rsidRPr="00587B62">
        <w:rPr>
          <w:i/>
        </w:rPr>
        <w:t>RecSys</w:t>
      </w:r>
      <w:r w:rsidR="004B66F0" w:rsidRPr="0033313F">
        <w:t xml:space="preserve">, suas </w:t>
      </w:r>
      <w:r w:rsidR="004B66F0">
        <w:t>técnicas e algoritmos.</w:t>
      </w:r>
      <w:r w:rsidR="000913FE">
        <w:t xml:space="preserve"> </w:t>
      </w:r>
      <w:r w:rsidR="004B66F0">
        <w:t xml:space="preserve">Com o estudo realizado e os registros de contextos definidos, </w:t>
      </w:r>
      <w:r w:rsidR="00F764F1">
        <w:t>foi</w:t>
      </w:r>
      <w:r w:rsidR="004B66F0">
        <w:t xml:space="preserve"> utilizado da pesquisa experimental, para avaliar a base disponível através da aplicação liberada aos usuários. Para </w:t>
      </w:r>
      <w:r w:rsidR="0003299D">
        <w:t>realizá-lo</w:t>
      </w:r>
      <w:r w:rsidR="004B66F0">
        <w:t xml:space="preserve">, </w:t>
      </w:r>
      <w:r w:rsidR="00020B9D">
        <w:t>foi</w:t>
      </w:r>
      <w:r w:rsidR="004B66F0">
        <w:t xml:space="preserve"> necessário um estudo de técnicas para avaliar os resultados de um RecSys.</w:t>
      </w:r>
    </w:p>
    <w:p w14:paraId="55B980B5" w14:textId="4326CCCB" w:rsidR="00604869" w:rsidRDefault="004B66F0" w:rsidP="00604869">
      <w:pPr>
        <w:ind w:firstLine="708"/>
      </w:pPr>
      <w:r>
        <w:t xml:space="preserve">Tendo as técnicas de avaliação a serem utilizadas definidas, elas </w:t>
      </w:r>
      <w:r w:rsidR="00A47071">
        <w:t>foram</w:t>
      </w:r>
      <w:r>
        <w:t xml:space="preserve"> desenvolvidas no sistema, permitindo que os usuários consigam contribuir com sua recomendação através d</w:t>
      </w:r>
      <w:r w:rsidR="00E743B3">
        <w:t>o</w:t>
      </w:r>
      <w:r>
        <w:t xml:space="preserve"> </w:t>
      </w:r>
      <w:r w:rsidR="008B0963">
        <w:t>uso</w:t>
      </w:r>
      <w:r>
        <w:t xml:space="preserve">. Essa pesquisa, </w:t>
      </w:r>
      <w:r w:rsidR="009F53B5">
        <w:t>apresentou</w:t>
      </w:r>
      <w:r>
        <w:t xml:space="preserve"> no final os resultados estatísticos obtidos pelas recomendações do sistema e suas avaliações, apresentando, por exemplo, a quantidade de acertos e erros obtidos nas recomendações, fazendo com que, essa pesquisa tenha uma abordagem do tipo quantitativa.</w:t>
      </w:r>
    </w:p>
    <w:p w14:paraId="714DC499" w14:textId="5D399B96" w:rsidR="00604869" w:rsidRDefault="004B66F0" w:rsidP="00604869">
      <w:pPr>
        <w:ind w:firstLine="708"/>
      </w:pPr>
      <w:r>
        <w:t>Ao final, esse trabalho procur</w:t>
      </w:r>
      <w:r w:rsidR="00787995">
        <w:t>ou</w:t>
      </w:r>
      <w:r>
        <w:t xml:space="preserve"> responder a seguinte questão: Com base nas músicas conhecidas pelo usuário, é possível aperfeiçoar as recomendações de um sistema, aplicando os conhecimentos de RecSys e utilizando dados de contexto comportamental e de ambiente?</w:t>
      </w:r>
    </w:p>
    <w:p w14:paraId="4AA350D2" w14:textId="4F7C0BAE" w:rsidR="008F2AE9" w:rsidRDefault="00604869" w:rsidP="00604869">
      <w:r>
        <w:tab/>
      </w:r>
      <w:r w:rsidR="00DA05B5">
        <w:t xml:space="preserve">Portanto, de acordo com esse contexto, este trabalho </w:t>
      </w:r>
      <w:commentRangeStart w:id="13"/>
      <w:r w:rsidR="00DA05B5">
        <w:t>construi</w:t>
      </w:r>
      <w:r w:rsidR="00850785">
        <w:t>u</w:t>
      </w:r>
      <w:r w:rsidR="00DA05B5">
        <w:t xml:space="preserve"> </w:t>
      </w:r>
      <w:commentRangeEnd w:id="13"/>
      <w:r w:rsidR="00850785">
        <w:rPr>
          <w:rStyle w:val="Refdecomentrio"/>
        </w:rPr>
        <w:commentReference w:id="13"/>
      </w:r>
      <w:r w:rsidR="00DA05B5">
        <w:t xml:space="preserve">um sistema de recomendação musical, utilizando o contexto comportamental do usuário e o contexto do ambiente onde ele está inserido. Esse contexto </w:t>
      </w:r>
      <w:r w:rsidR="00850785">
        <w:t xml:space="preserve">foi </w:t>
      </w:r>
      <w:r w:rsidR="00DA05B5">
        <w:t xml:space="preserve">obtido através da criação </w:t>
      </w:r>
      <w:r w:rsidR="002E3726">
        <w:t xml:space="preserve">de </w:t>
      </w:r>
      <w:r w:rsidR="00DA05B5">
        <w:t xml:space="preserve">um </w:t>
      </w:r>
      <w:r w:rsidR="00DA05B5" w:rsidRPr="00175C82">
        <w:rPr>
          <w:i/>
        </w:rPr>
        <w:t>plugin</w:t>
      </w:r>
      <w:r w:rsidR="00DA05B5">
        <w:t xml:space="preserve"> que permitirá ao usuário escutar suas músicas enquanto são registrados os eventos do contexto vivido naquele momento.</w:t>
      </w:r>
    </w:p>
    <w:p w14:paraId="1ADC7BB5" w14:textId="04F142E5" w:rsidR="00850785" w:rsidRDefault="00850785" w:rsidP="00972812">
      <w:pPr>
        <w:pStyle w:val="TextodoTrabalho"/>
      </w:pPr>
      <w:r>
        <w:t xml:space="preserve">O trabalho está dividido em </w:t>
      </w:r>
      <w:r w:rsidR="00AE792B">
        <w:t>3</w:t>
      </w:r>
      <w:r>
        <w:t xml:space="preserve"> capítulos. O primeiro capítulo aborda</w:t>
      </w:r>
      <w:r w:rsidR="00AE792B">
        <w:t xml:space="preserve"> uma pesquisa bibliográfica, onde é apresentado uma revisão </w:t>
      </w:r>
      <w:r w:rsidR="00960C44">
        <w:t>dos sistemas de recomendação</w:t>
      </w:r>
      <w:r w:rsidR="00081CD1">
        <w:t xml:space="preserve"> </w:t>
      </w:r>
      <w:r w:rsidR="009C528B">
        <w:t xml:space="preserve">relacionados </w:t>
      </w:r>
      <w:r w:rsidR="00AE792B">
        <w:t>e os trabalhos resultantes.</w:t>
      </w:r>
      <w:r>
        <w:t xml:space="preserve"> O capítulo dois detalha</w:t>
      </w:r>
      <w:r w:rsidR="00960C44">
        <w:t xml:space="preserve"> </w:t>
      </w:r>
      <w:r w:rsidR="00DB1258">
        <w:t xml:space="preserve">a </w:t>
      </w:r>
      <w:r w:rsidR="00960C44">
        <w:t xml:space="preserve">definição do contexto, </w:t>
      </w:r>
      <w:r w:rsidR="00356677">
        <w:t xml:space="preserve">questionário enviado </w:t>
      </w:r>
      <w:r w:rsidR="006C660B">
        <w:t>aos usuários</w:t>
      </w:r>
      <w:r w:rsidR="00356677">
        <w:t>, desenvolvimento do plugin e a coleta de dados da aplicação web.</w:t>
      </w:r>
      <w:r w:rsidR="001354CB">
        <w:t xml:space="preserve"> O </w:t>
      </w:r>
      <w:r w:rsidR="00C642F2">
        <w:t>último</w:t>
      </w:r>
      <w:r w:rsidR="001354CB">
        <w:t xml:space="preserve"> </w:t>
      </w:r>
      <w:r w:rsidR="00C642F2">
        <w:t>capítulo</w:t>
      </w:r>
      <w:r w:rsidR="001354CB">
        <w:t xml:space="preserve"> define o algoritmo utilizado</w:t>
      </w:r>
      <w:r w:rsidR="00AF3042">
        <w:t>, preparação dos dados coletados do plugin</w:t>
      </w:r>
      <w:r w:rsidR="00C37311">
        <w:t>,</w:t>
      </w:r>
      <w:r w:rsidR="00AF3042">
        <w:t xml:space="preserve"> </w:t>
      </w:r>
      <w:r w:rsidR="001354CB">
        <w:t>modelagem do sistema</w:t>
      </w:r>
      <w:r w:rsidR="00C37311">
        <w:t xml:space="preserve"> </w:t>
      </w:r>
      <w:r w:rsidR="001354CB">
        <w:t>desenvolvido</w:t>
      </w:r>
      <w:r w:rsidR="00C37311">
        <w:t xml:space="preserve"> e no fim os resultados obtidos no experimento</w:t>
      </w:r>
      <w:r w:rsidR="001354CB">
        <w:t>.</w:t>
      </w:r>
    </w:p>
    <w:p w14:paraId="47F78EEE" w14:textId="77777777" w:rsidR="00463D35" w:rsidRDefault="00463D35" w:rsidP="00972812">
      <w:pPr>
        <w:pStyle w:val="TextodoTrabalho"/>
      </w:pPr>
    </w:p>
    <w:p w14:paraId="740F7C4D" w14:textId="2E7025FF" w:rsidR="008F2AE9" w:rsidRDefault="008F2AE9" w:rsidP="00972812"/>
    <w:p w14:paraId="1ACC3228" w14:textId="45EE7BB4" w:rsidR="002B6979" w:rsidRDefault="002B6979" w:rsidP="00972812">
      <w:pPr>
        <w:pStyle w:val="Ttulo1"/>
      </w:pPr>
      <w:bookmarkStart w:id="14" w:name="_Toc55523358"/>
      <w:r>
        <w:lastRenderedPageBreak/>
        <w:t>Trabalhos relacionados</w:t>
      </w:r>
      <w:bookmarkEnd w:id="14"/>
    </w:p>
    <w:p w14:paraId="5CB45EF1" w14:textId="564496C1" w:rsidR="00F66337" w:rsidRDefault="00471239" w:rsidP="00972812">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0584A8C" w14:textId="377A3F16" w:rsidR="00A17B09" w:rsidRDefault="00A17B09" w:rsidP="00972812">
      <w:r>
        <w:tab/>
        <w:t>Após ser realizad</w:t>
      </w:r>
      <w:r w:rsidR="00A16272">
        <w:t>a</w:t>
      </w:r>
      <w:r>
        <w:t xml:space="preserve"> a revisão bibliográfica, </w:t>
      </w:r>
      <w:r w:rsidR="00A16272">
        <w:t>foram</w:t>
      </w:r>
      <w:r>
        <w:t xml:space="preserve"> analisado</w:t>
      </w:r>
      <w:r w:rsidR="00A16272">
        <w:t>s</w:t>
      </w:r>
      <w:r>
        <w:t xml:space="preserve"> os algoritmos e estratégias de recomendação de cada artigo. E então, será desenvolvido </w:t>
      </w:r>
      <w:r w:rsidR="00FA4F59">
        <w:t xml:space="preserve">o sistema de recomendação </w:t>
      </w:r>
      <w:r>
        <w:t>desse trabalho, utilizando um dos algoritmos levantados.</w:t>
      </w:r>
    </w:p>
    <w:p w14:paraId="2924F246" w14:textId="0EEBC3F4" w:rsidR="000033F1" w:rsidRDefault="000033F1" w:rsidP="00972812">
      <w:pPr>
        <w:pStyle w:val="Ttulo2"/>
      </w:pPr>
      <w:bookmarkStart w:id="15" w:name="_Toc55523359"/>
      <w:r>
        <w:t>Levantamento bibliográfico inicial</w:t>
      </w:r>
      <w:bookmarkEnd w:id="15"/>
    </w:p>
    <w:p w14:paraId="40F08AC9" w14:textId="09830545" w:rsidR="00F15F2F" w:rsidRDefault="0062433B" w:rsidP="00972812">
      <w:r>
        <w:tab/>
        <w:t xml:space="preserve">Antes do </w:t>
      </w:r>
      <w:r w:rsidR="002E7AB5">
        <w:t>início</w:t>
      </w:r>
      <w:r>
        <w:t xml:space="preserve"> da revisão, </w:t>
      </w:r>
      <w:r w:rsidR="00A16272">
        <w:t xml:space="preserve">foram </w:t>
      </w:r>
      <w:r w:rsidR="003E30FB">
        <w:t>encontrado</w:t>
      </w:r>
      <w:r w:rsidR="00A16272">
        <w:t>s</w:t>
      </w:r>
      <w:r w:rsidR="003E30FB">
        <w:t xml:space="preserve"> </w:t>
      </w:r>
      <w:r w:rsidR="00145F98">
        <w:t>diversos</w:t>
      </w:r>
      <w:r w:rsidR="003E30FB">
        <w:t xml:space="preserve"> trabalhos relacionados através de: (i) busca genérica no Google Scholar; (ii) indicação dos avaliadores desse trabalho. </w:t>
      </w:r>
      <w:r w:rsidR="00A16272">
        <w:t>Destes</w:t>
      </w:r>
      <w:r w:rsidR="00145F98">
        <w:t>, foram selecionados 2 para serem revisados nesse trabalho.</w:t>
      </w:r>
    </w:p>
    <w:p w14:paraId="576C0CCA" w14:textId="0CFA4C5C" w:rsidR="000033F1" w:rsidRDefault="00F15F2F" w:rsidP="00972812">
      <w:r>
        <w:tab/>
      </w:r>
      <w:r w:rsidR="00A16272">
        <w:t xml:space="preserve">Realizada </w:t>
      </w:r>
      <w:r>
        <w:t>a</w:t>
      </w:r>
      <w:r w:rsidR="0062433B">
        <w:t xml:space="preserve"> busca genérica no Google Scholar em busca de trabalhos relacionados ao tema desse trabalho, </w:t>
      </w:r>
      <w:r w:rsidR="00A16272">
        <w:t>foram</w:t>
      </w:r>
      <w:r w:rsidR="0062433B">
        <w:t xml:space="preserve"> priorizado</w:t>
      </w:r>
      <w:r w:rsidR="00A16272">
        <w:t>s</w:t>
      </w:r>
      <w:r w:rsidR="0062433B">
        <w:t xml:space="preserve"> os trabalhos em portugu</w:t>
      </w:r>
      <w:r w:rsidR="00A16272">
        <w:t>ê</w:t>
      </w:r>
      <w:r w:rsidR="0062433B">
        <w:t>s, para dar uma visão clara e rápida do assunto.</w:t>
      </w:r>
      <w:r w:rsidR="005345CB">
        <w:t xml:space="preserve"> E nessa busca foi encontrado o seguinte trabalho: </w:t>
      </w:r>
      <w:r w:rsidR="00162F77">
        <w:t>“</w:t>
      </w:r>
      <w:r w:rsidR="005345CB">
        <w:t xml:space="preserve">Desenvolvimento de um Sistema de Recomendação Musical Sensível ao </w:t>
      </w:r>
      <w:commentRangeStart w:id="16"/>
      <w:r w:rsidR="005345CB">
        <w:t>Contexto</w:t>
      </w:r>
      <w:commentRangeEnd w:id="16"/>
      <w:r w:rsidR="00A16272">
        <w:rPr>
          <w:rStyle w:val="Refdecomentrio"/>
        </w:rPr>
        <w:commentReference w:id="16"/>
      </w:r>
      <w:r w:rsidR="00162F77">
        <w:t>”</w:t>
      </w:r>
      <w:r w:rsidR="002E64DE">
        <w:t>.</w:t>
      </w:r>
      <w:r w:rsidR="00DB7781">
        <w:t xml:space="preserve"> </w:t>
      </w:r>
      <w:r w:rsidR="00DB7781">
        <w:fldChar w:fldCharType="begin" w:fldLock="1"/>
      </w:r>
      <w:r w:rsidR="00052B47">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DB7781">
        <w:fldChar w:fldCharType="separate"/>
      </w:r>
      <w:r w:rsidR="00DB7781" w:rsidRPr="00DB7781">
        <w:rPr>
          <w:noProof/>
        </w:rPr>
        <w:t>(ALIAGA, 2018)</w:t>
      </w:r>
      <w:r w:rsidR="00DB7781">
        <w:fldChar w:fldCharType="end"/>
      </w:r>
    </w:p>
    <w:p w14:paraId="5F5D1DCB" w14:textId="7975DE6B" w:rsidR="00492B46" w:rsidRDefault="00514BC2" w:rsidP="00972812">
      <w:r>
        <w:tab/>
      </w:r>
      <w:r w:rsidR="00A16272">
        <w:t xml:space="preserve">Esse </w:t>
      </w:r>
      <w:r w:rsidR="009F657E">
        <w:t>trabalho teve como objetivo desenvolver o modelo de um sistema sensível ao contexto</w:t>
      </w:r>
      <w:r w:rsidR="00A96B8A">
        <w:t>, utilizando das técnicas clássicas de recomendação, aplicando uma camada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w:t>
      </w:r>
      <w:r w:rsidR="00A16272">
        <w:t>á</w:t>
      </w:r>
      <w:r w:rsidR="009524B1">
        <w:t>-la</w:t>
      </w:r>
      <w:r w:rsidR="005F30BB">
        <w:t>, o qual é o mais amplamente utilizado</w:t>
      </w:r>
      <w:r w:rsidR="00B0596C">
        <w:t xml:space="preserve"> </w:t>
      </w:r>
      <w:r w:rsidR="00B0596C" w:rsidRPr="00B0596C">
        <w:t>para esse tipo de recomendação</w:t>
      </w:r>
      <w:r w:rsidR="005F30BB">
        <w:t xml:space="preserve"> conforme</w:t>
      </w:r>
      <w:r w:rsidR="009B22AD">
        <w:t xml:space="preserve"> </w:t>
      </w:r>
      <w:r w:rsidR="009B22AD">
        <w:fldChar w:fldCharType="begin" w:fldLock="1"/>
      </w:r>
      <w:r w:rsidR="00A97AB4">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manualFormatting":"(ALIAGA, 2018 apud BOBADILLA et al., 2013, p. 43)","plainTextFormattedCitation":"(ALIAGA, 2018)","previouslyFormattedCitation":"(ALIAGA, 2018)"},"properties":{"noteIndex":0},"schema":"https://github.com/citation-style-language/schema/raw/master/csl-citation.json"}</w:instrText>
      </w:r>
      <w:r w:rsidR="009B22AD">
        <w:fldChar w:fldCharType="separate"/>
      </w:r>
      <w:r w:rsidR="009B22AD" w:rsidRPr="009B22AD">
        <w:rPr>
          <w:noProof/>
        </w:rPr>
        <w:t>(ALIAGA, 2018</w:t>
      </w:r>
      <w:r w:rsidR="00571D46">
        <w:rPr>
          <w:noProof/>
        </w:rPr>
        <w:t xml:space="preserve"> apud</w:t>
      </w:r>
      <w:r w:rsidR="009B22AD">
        <w:rPr>
          <w:noProof/>
        </w:rPr>
        <w:t xml:space="preserve"> </w:t>
      </w:r>
      <w:r w:rsidR="003F318F" w:rsidRPr="005F30BB">
        <w:rPr>
          <w:noProof/>
        </w:rPr>
        <w:t>BOBADILLA</w:t>
      </w:r>
      <w:r w:rsidR="009B22AD" w:rsidRPr="005F30BB">
        <w:rPr>
          <w:noProof/>
        </w:rPr>
        <w:t xml:space="preserve"> et al.</w:t>
      </w:r>
      <w:r w:rsidR="009B22AD">
        <w:rPr>
          <w:noProof/>
        </w:rPr>
        <w:t>, 2013</w:t>
      </w:r>
      <w:r w:rsidR="008D071A">
        <w:rPr>
          <w:noProof/>
        </w:rPr>
        <w:t>, p. 43</w:t>
      </w:r>
      <w:r w:rsidR="009B22AD" w:rsidRPr="009B22AD">
        <w:rPr>
          <w:noProof/>
        </w:rPr>
        <w:t>)</w:t>
      </w:r>
      <w:r w:rsidR="009B22AD">
        <w:fldChar w:fldCharType="end"/>
      </w:r>
      <w:r w:rsidR="00286FFE">
        <w:t>.</w:t>
      </w:r>
      <w:r w:rsidR="00492B46">
        <w:t xml:space="preserve"> </w:t>
      </w:r>
    </w:p>
    <w:p w14:paraId="264C1F33" w14:textId="0904F582" w:rsidR="005A47D6" w:rsidRDefault="00492B46" w:rsidP="00972812">
      <w:r>
        <w:tab/>
        <w:t>No trabalho</w:t>
      </w:r>
      <w:r w:rsidR="004C3A1B">
        <w:t xml:space="preserve"> de ALIAGA (2018)</w:t>
      </w:r>
      <w:r>
        <w:t xml:space="preserve">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w:t>
      </w:r>
      <w:r w:rsidR="004C3A1B">
        <w:t xml:space="preserve">foram </w:t>
      </w:r>
      <w:r w:rsidR="00D456E1">
        <w:t>apresentado</w:t>
      </w:r>
      <w:r w:rsidR="004C3A1B">
        <w:t>s</w:t>
      </w:r>
      <w:r w:rsidR="00D456E1">
        <w:t xml:space="preserve">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36F798C1" w:rsidR="005F525C" w:rsidRDefault="006A66C6" w:rsidP="00972812">
      <w:r>
        <w:tab/>
        <w:t>As indicações</w:t>
      </w:r>
      <w:r w:rsidR="00FC561D">
        <w:t xml:space="preserve"> de trabalhos relacionados realizadas pelos</w:t>
      </w:r>
      <w:r>
        <w:t xml:space="preserve"> avaliadores</w:t>
      </w:r>
      <w:r w:rsidR="00FC561D">
        <w:t xml:space="preserve"> (na revisão do anteprojeto)</w:t>
      </w:r>
      <w:r>
        <w:t xml:space="preserve"> foram analisadas </w:t>
      </w:r>
      <w:r w:rsidR="00FC561D">
        <w:t>e foi identificado o</w:t>
      </w:r>
      <w:r w:rsidR="00C14A49">
        <w:t xml:space="preserve"> algoritmo </w:t>
      </w:r>
      <w:r w:rsidR="00FC561D">
        <w:t>KNN também no trabalho</w:t>
      </w:r>
      <w:r>
        <w:t xml:space="preserve"> </w:t>
      </w:r>
      <w:commentRangeStart w:id="17"/>
      <w:r>
        <w:t>“</w:t>
      </w:r>
      <w:r w:rsidRPr="006A66C6">
        <w:t>Effective Nearest-Neighbor Music Recommendations</w:t>
      </w:r>
      <w:r>
        <w:t>”</w:t>
      </w:r>
      <w:commentRangeEnd w:id="17"/>
      <w:r w:rsidR="00FC561D">
        <w:rPr>
          <w:rStyle w:val="Refdecomentrio"/>
        </w:rPr>
        <w:commentReference w:id="17"/>
      </w:r>
      <w:r>
        <w:t>.</w:t>
      </w:r>
      <w:r w:rsidR="00052B47">
        <w:t xml:space="preserve"> </w:t>
      </w:r>
      <w:r w:rsidR="00052B47">
        <w:fldChar w:fldCharType="begin" w:fldLock="1"/>
      </w:r>
      <w:r w:rsidR="009B22AD">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rsidR="00052B47">
        <w:fldChar w:fldCharType="separate"/>
      </w:r>
      <w:r w:rsidR="00052B47" w:rsidRPr="00052B47">
        <w:rPr>
          <w:noProof/>
        </w:rPr>
        <w:t>(LUDEWIG et al., 2018)</w:t>
      </w:r>
      <w:r w:rsidR="00052B47">
        <w:fldChar w:fldCharType="end"/>
      </w:r>
      <w:r w:rsidR="00540B36">
        <w:t xml:space="preserve"> </w:t>
      </w:r>
      <w:r w:rsidR="00FC561D">
        <w:t xml:space="preserve">Esse </w:t>
      </w:r>
      <w:r w:rsidR="00FC561D">
        <w:lastRenderedPageBreak/>
        <w:t>trabalho</w:t>
      </w:r>
      <w:r w:rsidR="00540B36">
        <w:t xml:space="preserve"> </w:t>
      </w:r>
      <w:r w:rsidR="00570C20">
        <w:t xml:space="preserve">apresenta uma técnica hibrida de recomendação, que utiliza uma combinação do KNN, </w:t>
      </w:r>
      <w:r w:rsidR="002538BA">
        <w:t>f</w:t>
      </w:r>
      <w:r w:rsidR="00570C20">
        <w:t xml:space="preserve">atoração de matriz e um pequeno conjunto </w:t>
      </w:r>
      <w:r w:rsidR="002538BA">
        <w:t>heurístico</w:t>
      </w:r>
      <w:r w:rsidR="00540B36">
        <w:t>.</w:t>
      </w:r>
    </w:p>
    <w:p w14:paraId="57C5E034" w14:textId="45A5845F" w:rsidR="004A66A0" w:rsidRDefault="004A66A0" w:rsidP="00972812">
      <w:pPr>
        <w:pStyle w:val="Ttulo2"/>
      </w:pPr>
      <w:bookmarkStart w:id="18" w:name="_Toc55523360"/>
      <w:r>
        <w:t>O protocolo d</w:t>
      </w:r>
      <w:r w:rsidR="00765824">
        <w:t>e</w:t>
      </w:r>
      <w:r>
        <w:t xml:space="preserve"> revisão</w:t>
      </w:r>
      <w:bookmarkEnd w:id="18"/>
    </w:p>
    <w:p w14:paraId="42D42C32" w14:textId="1B76998A" w:rsidR="0071123B" w:rsidRDefault="0071123B" w:rsidP="00972812">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972812">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972812">
      <w:pPr>
        <w:pStyle w:val="PargrafodaLista"/>
        <w:numPr>
          <w:ilvl w:val="0"/>
          <w:numId w:val="3"/>
        </w:numPr>
      </w:pPr>
      <w:r>
        <w:t xml:space="preserve">Estudos </w:t>
      </w:r>
      <w:r w:rsidR="00913C91">
        <w:t>r</w:t>
      </w:r>
      <w:r>
        <w:t>ealizados</w:t>
      </w:r>
    </w:p>
    <w:p w14:paraId="4F1E7AE9" w14:textId="6F1BD88F" w:rsidR="00D50112" w:rsidRDefault="00D50112" w:rsidP="00972812">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972812">
      <w:pPr>
        <w:pStyle w:val="PargrafodaLista"/>
        <w:numPr>
          <w:ilvl w:val="0"/>
          <w:numId w:val="3"/>
        </w:numPr>
      </w:pPr>
      <w:r>
        <w:t>Contextos utilizados</w:t>
      </w:r>
      <w:r w:rsidR="00804534">
        <w:t xml:space="preserve"> para recomendação</w:t>
      </w:r>
    </w:p>
    <w:p w14:paraId="2B572389" w14:textId="77777777" w:rsidR="008D579B" w:rsidRDefault="008D579B" w:rsidP="00972812"/>
    <w:p w14:paraId="24567107" w14:textId="6D97FD19" w:rsidR="008D579B" w:rsidRDefault="008D579B" w:rsidP="00972812">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4D6111" w:rsidRDefault="008D579B" w:rsidP="00972812">
      <w:pPr>
        <w:pStyle w:val="PargrafodaLista"/>
        <w:numPr>
          <w:ilvl w:val="0"/>
          <w:numId w:val="4"/>
        </w:numPr>
        <w:rPr>
          <w:i/>
          <w:iCs w:val="0"/>
        </w:rPr>
      </w:pPr>
      <w:r w:rsidRPr="004D6111">
        <w:rPr>
          <w:i/>
          <w:iCs w:val="0"/>
        </w:rPr>
        <w:t>RecSys</w:t>
      </w:r>
    </w:p>
    <w:p w14:paraId="26AA3250" w14:textId="2287B641" w:rsidR="008D579B" w:rsidRPr="004D6111" w:rsidRDefault="008D579B" w:rsidP="00972812">
      <w:pPr>
        <w:pStyle w:val="PargrafodaLista"/>
        <w:numPr>
          <w:ilvl w:val="0"/>
          <w:numId w:val="4"/>
        </w:numPr>
        <w:rPr>
          <w:i/>
          <w:iCs w:val="0"/>
          <w:lang w:val="en-US"/>
        </w:rPr>
      </w:pPr>
      <w:r w:rsidRPr="004D6111">
        <w:rPr>
          <w:i/>
          <w:iCs w:val="0"/>
          <w:lang w:val="en-US"/>
        </w:rPr>
        <w:t>Machine Learning</w:t>
      </w:r>
    </w:p>
    <w:p w14:paraId="703195DE" w14:textId="61281D29" w:rsidR="008D579B" w:rsidRDefault="008D579B" w:rsidP="00972812">
      <w:pPr>
        <w:pStyle w:val="PargrafodaLista"/>
        <w:numPr>
          <w:ilvl w:val="0"/>
          <w:numId w:val="4"/>
        </w:numPr>
      </w:pPr>
      <w:r w:rsidRPr="008D579B">
        <w:t>Sistemas de recomendação musical</w:t>
      </w:r>
    </w:p>
    <w:p w14:paraId="5C02332F" w14:textId="3175A75E" w:rsidR="008D579B" w:rsidRPr="003217A5" w:rsidRDefault="006676C9" w:rsidP="00972812">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972812"/>
    <w:p w14:paraId="12B874AC" w14:textId="750035A6" w:rsidR="004C6DA1" w:rsidRDefault="00CC24CC" w:rsidP="00972812">
      <w:r>
        <w:tab/>
      </w:r>
      <w:r w:rsidRPr="00CC24CC">
        <w:t xml:space="preserve">Para realizar a busca dos trabalhos relacionados </w:t>
      </w:r>
      <w:r w:rsidR="00B472EE">
        <w:t xml:space="preserve">foi </w:t>
      </w:r>
      <w:r w:rsidR="00936FA8">
        <w:t xml:space="preserve">utilizado </w:t>
      </w:r>
      <w:r w:rsidR="00C629BC">
        <w:t>o motor de busca da</w:t>
      </w:r>
      <w:r w:rsidR="00936FA8">
        <w:t xml:space="preserve"> ACM (</w:t>
      </w:r>
      <w:hyperlink r:id="rId13"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972812">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972812">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335CD1E0" w:rsidR="004A3A38" w:rsidRDefault="004A3A38" w:rsidP="00972812">
      <w:r>
        <w:rPr>
          <w:lang w:val="en-US"/>
        </w:rPr>
        <w:tab/>
      </w:r>
      <w:r w:rsidRPr="004A3A38">
        <w:t>Com os resultados d</w:t>
      </w:r>
      <w:r>
        <w:t>a</w:t>
      </w:r>
      <w:r w:rsidRPr="004A3A38">
        <w:t xml:space="preserve"> b</w:t>
      </w:r>
      <w:r>
        <w:t>usca</w:t>
      </w:r>
      <w:r w:rsidR="00B472EE">
        <w:t>,</w:t>
      </w:r>
      <w:r>
        <w:t xml:space="preserve">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w:t>
      </w:r>
      <w:r w:rsidR="0087774B">
        <w:lastRenderedPageBreak/>
        <w:t>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D1109FA" w:rsidR="009C0BCD" w:rsidRPr="004A3A38" w:rsidRDefault="009C0BCD" w:rsidP="00972812">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674BB31" w:rsidR="0074777A" w:rsidRPr="004A3A38" w:rsidRDefault="0074777A" w:rsidP="00972812">
      <w:pPr>
        <w:pStyle w:val="Ttulo2"/>
      </w:pPr>
      <w:bookmarkStart w:id="19" w:name="_Toc55523361"/>
      <w:r w:rsidRPr="004A3A38">
        <w:t>PROCURA NOS MOTORES DE BUSCA</w:t>
      </w:r>
      <w:bookmarkEnd w:id="19"/>
    </w:p>
    <w:p w14:paraId="565BD62B" w14:textId="1A6812B3" w:rsidR="00B15B79" w:rsidRDefault="00C42379" w:rsidP="00972812">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2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20"/>
      <w:r w:rsidR="004A7D8A">
        <w:rPr>
          <w:rStyle w:val="Refdecomentrio"/>
        </w:rPr>
        <w:commentReference w:id="20"/>
      </w:r>
      <w:r w:rsidR="00531803">
        <w:t>ilustram esse processo</w:t>
      </w:r>
      <w:r w:rsidR="00BE1376">
        <w:t xml:space="preserve">. A </w:t>
      </w:r>
      <w:r w:rsidR="00B472EE">
        <w:t>F</w:t>
      </w:r>
      <w:r w:rsidR="00BE1376">
        <w:t>igura 1 apresenta a string de busca desenvolvida no motor da ACM, e a</w:t>
      </w:r>
      <w:r w:rsidR="00B472EE">
        <w:t>s</w:t>
      </w:r>
      <w:r w:rsidR="00BE1376">
        <w:t xml:space="preserve"> </w:t>
      </w:r>
      <w:r w:rsidR="00B472EE">
        <w:t xml:space="preserve">Figuras </w:t>
      </w:r>
      <w:r w:rsidR="00BE1376">
        <w:t xml:space="preserve">2 e 3 apresentam respectivamente os resultados das buscas por </w:t>
      </w:r>
      <w:r w:rsidR="00BE1376" w:rsidRPr="00A351BA">
        <w:rPr>
          <w:i/>
        </w:rPr>
        <w:t>proceedings</w:t>
      </w:r>
      <w:r w:rsidR="00BE1376">
        <w:t xml:space="preserve"> e </w:t>
      </w:r>
      <w:r w:rsidR="00BE1376" w:rsidRPr="00A351BA">
        <w:rPr>
          <w:i/>
        </w:rPr>
        <w:t>journals</w:t>
      </w:r>
      <w:r w:rsidR="00531803">
        <w:t>.</w:t>
      </w:r>
      <w:r w:rsidR="000500A2">
        <w:t xml:space="preserve"> </w:t>
      </w:r>
      <w:r w:rsidR="00D80A53">
        <w:t>A quantidade de resultados apresentados na</w:t>
      </w:r>
      <w:r w:rsidR="000500A2">
        <w:t xml:space="preserve"> ACM </w:t>
      </w:r>
      <w:r w:rsidR="00B472EE">
        <w:t xml:space="preserve">foi de </w:t>
      </w:r>
      <w:r w:rsidR="00785205">
        <w:t>15</w:t>
      </w:r>
      <w:r w:rsidR="001E1F73">
        <w:t>0</w:t>
      </w:r>
      <w:r w:rsidR="000500A2">
        <w:t xml:space="preserve"> trabalho</w:t>
      </w:r>
      <w:r w:rsidR="00D80A53">
        <w:t>s</w:t>
      </w:r>
      <w:r w:rsidR="000500A2">
        <w:t>.</w:t>
      </w:r>
    </w:p>
    <w:p w14:paraId="62345A4C" w14:textId="77777777" w:rsidR="00B472EE" w:rsidRDefault="00B472EE" w:rsidP="00972812"/>
    <w:p w14:paraId="66299368" w14:textId="6408E41B" w:rsidR="00B472EE" w:rsidRDefault="00B472EE" w:rsidP="004D6111">
      <w:pPr>
        <w:jc w:val="center"/>
      </w:pPr>
      <w:r>
        <w:t xml:space="preserve">Figura </w:t>
      </w:r>
      <w:r>
        <w:rPr>
          <w:noProof/>
        </w:rPr>
        <w:fldChar w:fldCharType="begin"/>
      </w:r>
      <w:r>
        <w:rPr>
          <w:noProof/>
        </w:rPr>
        <w:instrText xml:space="preserve"> SEQ Figura \* ARABIC </w:instrText>
      </w:r>
      <w:r>
        <w:rPr>
          <w:noProof/>
        </w:rPr>
        <w:fldChar w:fldCharType="separate"/>
      </w:r>
      <w:r>
        <w:rPr>
          <w:noProof/>
        </w:rPr>
        <w:t>1</w:t>
      </w:r>
      <w:r>
        <w:rPr>
          <w:noProof/>
        </w:rPr>
        <w:fldChar w:fldCharType="end"/>
      </w:r>
      <w:r>
        <w:rPr>
          <w:noProof/>
        </w:rPr>
        <w:t xml:space="preserve"> -</w:t>
      </w:r>
      <w:r>
        <w:t xml:space="preserve"> Motor avançado de busca da</w:t>
      </w:r>
      <w:r w:rsidRPr="00A841A0">
        <w:t xml:space="preserve"> ACM</w:t>
      </w:r>
    </w:p>
    <w:p w14:paraId="5E038323" w14:textId="77777777" w:rsidR="00B00090" w:rsidRDefault="00B00090">
      <w:pPr>
        <w:pStyle w:val="Figuras"/>
      </w:pPr>
      <w:commentRangeStart w:id="21"/>
      <w: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175817" cy="2484225"/>
                    </a:xfrm>
                    <a:prstGeom prst="rect">
                      <a:avLst/>
                    </a:prstGeom>
                  </pic:spPr>
                </pic:pic>
              </a:graphicData>
            </a:graphic>
          </wp:inline>
        </w:drawing>
      </w:r>
      <w:commentRangeEnd w:id="21"/>
      <w:r w:rsidR="00B472EE">
        <w:rPr>
          <w:rStyle w:val="Refdecomentrio"/>
          <w:noProof w:val="0"/>
          <w:lang w:eastAsia="en-US"/>
        </w:rPr>
        <w:commentReference w:id="21"/>
      </w:r>
    </w:p>
    <w:p w14:paraId="47CACF19" w14:textId="3F7BB396" w:rsidR="00B00090" w:rsidRPr="004D6111" w:rsidRDefault="00B472EE" w:rsidP="00972812">
      <w:pPr>
        <w:pStyle w:val="Legenda"/>
        <w:rPr>
          <w:b w:val="0"/>
          <w:bCs/>
        </w:rPr>
      </w:pPr>
      <w:bookmarkStart w:id="22" w:name="_Ref40822595"/>
      <w:bookmarkStart w:id="23" w:name="_Ref40822554"/>
      <w:bookmarkStart w:id="24" w:name="_Toc55260879"/>
      <w:r w:rsidRPr="004D6111">
        <w:rPr>
          <w:b w:val="0"/>
          <w:bCs/>
        </w:rPr>
        <w:t xml:space="preserve">Fonte: </w:t>
      </w:r>
      <w:bookmarkEnd w:id="22"/>
      <w:r w:rsidRPr="004D6111">
        <w:rPr>
          <w:b w:val="0"/>
          <w:bCs/>
        </w:rPr>
        <w:t>Elaborado pelo autor (2020)</w:t>
      </w:r>
      <w:bookmarkEnd w:id="23"/>
      <w:bookmarkEnd w:id="24"/>
    </w:p>
    <w:p w14:paraId="42D7707F" w14:textId="77777777" w:rsidR="00B00090" w:rsidRDefault="00B00090" w:rsidP="00972812"/>
    <w:p w14:paraId="53F7643E" w14:textId="7CB07D5B" w:rsidR="00C42379" w:rsidRDefault="003B2512" w:rsidP="00972812">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1D3D9F">
        <w:t xml:space="preserve"> (2015-2020)</w:t>
      </w:r>
      <w:r w:rsidR="00E360C9">
        <w:t>.</w:t>
      </w:r>
      <w:r w:rsidR="007F09C5">
        <w:t xml:space="preserve"> </w:t>
      </w:r>
      <w:r w:rsidR="00EA567B">
        <w:t>V</w:t>
      </w:r>
      <w:r w:rsidR="007F09C5">
        <w:t xml:space="preserve">isando trazer um conteúdo </w:t>
      </w:r>
      <w:r w:rsidR="007F09C5">
        <w:lastRenderedPageBreak/>
        <w:t xml:space="preserve">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pPr>
        <w:pStyle w:val="Figuras"/>
      </w:pPr>
      <w:r w:rsidRPr="005229A4">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CF20C89" w:rsidR="00FC71AF" w:rsidRDefault="00B00090" w:rsidP="00972812">
      <w:pPr>
        <w:pStyle w:val="Legenda"/>
      </w:pPr>
      <w:bookmarkStart w:id="25" w:name="_Ref40822631"/>
      <w:bookmarkStart w:id="26" w:name="_Toc55260880"/>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2</w:t>
      </w:r>
      <w:r w:rsidR="00C7334A" w:rsidRPr="004D6111">
        <w:rPr>
          <w:noProof/>
          <w:highlight w:val="yellow"/>
        </w:rPr>
        <w:fldChar w:fldCharType="end"/>
      </w:r>
      <w:bookmarkEnd w:id="25"/>
      <w:r w:rsidRPr="004D6111">
        <w:rPr>
          <w:noProof/>
          <w:highlight w:val="yellow"/>
        </w:rPr>
        <w:t xml:space="preserve"> -</w:t>
      </w:r>
      <w:r w:rsidRPr="004D6111">
        <w:rPr>
          <w:highlight w:val="yellow"/>
        </w:rPr>
        <w:t xml:space="preserve"> Resultado de busca dos proceedings no motor de busca da ACM (próprio, 2020)</w:t>
      </w:r>
      <w:bookmarkEnd w:id="26"/>
    </w:p>
    <w:p w14:paraId="610807AF" w14:textId="6A588D9C" w:rsidR="00006881" w:rsidRDefault="00006881" w:rsidP="00972812">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w:t>
      </w:r>
      <w:r w:rsidR="009666A5">
        <w:t>,</w:t>
      </w:r>
      <w:r w:rsidR="00694946">
        <w:t xml:space="preserve"> ao invés de outras plataformas de busca como IEEE,</w:t>
      </w:r>
      <w:r w:rsidR="009666A5">
        <w:t xml:space="preserve"> é que ela concentra </w:t>
      </w:r>
      <w:r>
        <w:t xml:space="preserve">diversas </w:t>
      </w:r>
      <w:r w:rsidR="00992898">
        <w:t>conferências</w:t>
      </w:r>
      <w:r>
        <w:t xml:space="preserve"> e eventos relacionados a </w:t>
      </w:r>
      <w:r w:rsidR="009666A5">
        <w:t>área de RecSys</w:t>
      </w:r>
      <w:r w:rsidR="0048499C">
        <w:t xml:space="preserve"> </w:t>
      </w:r>
      <w:r w:rsidR="00992898">
        <w:fldChar w:fldCharType="begin" w:fldLock="1"/>
      </w:r>
      <w:r w:rsidR="00DB778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manualFormatting":"(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r w:rsidR="009666A5">
        <w:t>.</w:t>
      </w:r>
    </w:p>
    <w:p w14:paraId="6CCDCBC9" w14:textId="77777777" w:rsidR="00B00090" w:rsidRDefault="00B00090">
      <w:pPr>
        <w:pStyle w:val="Figuras"/>
      </w:pPr>
      <w:r w:rsidRPr="003B0444">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0F57B4" w:rsidR="00B00090" w:rsidRPr="00A478F0" w:rsidRDefault="00B00090" w:rsidP="00972812">
      <w:pPr>
        <w:pStyle w:val="Legenda"/>
      </w:pPr>
      <w:bookmarkStart w:id="27" w:name="_Ref40822641"/>
      <w:bookmarkStart w:id="28" w:name="_Toc55260881"/>
      <w:r w:rsidRPr="004D6111">
        <w:rPr>
          <w:highlight w:val="yellow"/>
        </w:rPr>
        <w:t xml:space="preserve">Figura </w:t>
      </w:r>
      <w:r w:rsidR="00C7334A" w:rsidRPr="004D6111">
        <w:rPr>
          <w:noProof/>
          <w:highlight w:val="yellow"/>
        </w:rPr>
        <w:fldChar w:fldCharType="begin"/>
      </w:r>
      <w:r w:rsidR="00C7334A" w:rsidRPr="004D6111">
        <w:rPr>
          <w:noProof/>
          <w:highlight w:val="yellow"/>
        </w:rPr>
        <w:instrText xml:space="preserve"> SEQ Figura \* ARABIC </w:instrText>
      </w:r>
      <w:r w:rsidR="00C7334A" w:rsidRPr="004D6111">
        <w:rPr>
          <w:noProof/>
          <w:highlight w:val="yellow"/>
        </w:rPr>
        <w:fldChar w:fldCharType="separate"/>
      </w:r>
      <w:r w:rsidR="00772326" w:rsidRPr="004D6111">
        <w:rPr>
          <w:noProof/>
          <w:highlight w:val="yellow"/>
        </w:rPr>
        <w:t>3</w:t>
      </w:r>
      <w:r w:rsidR="00C7334A" w:rsidRPr="004D6111">
        <w:rPr>
          <w:noProof/>
          <w:highlight w:val="yellow"/>
        </w:rPr>
        <w:fldChar w:fldCharType="end"/>
      </w:r>
      <w:bookmarkEnd w:id="27"/>
      <w:r w:rsidRPr="004D6111">
        <w:rPr>
          <w:noProof/>
          <w:highlight w:val="yellow"/>
        </w:rPr>
        <w:t xml:space="preserve"> -</w:t>
      </w:r>
      <w:r w:rsidRPr="004D6111">
        <w:rPr>
          <w:highlight w:val="yellow"/>
        </w:rPr>
        <w:t xml:space="preserve"> Resultado de busca dos journals no motor de busca da ACM (próprio, 2020)</w:t>
      </w:r>
      <w:bookmarkEnd w:id="28"/>
    </w:p>
    <w:p w14:paraId="01684C1C" w14:textId="4223AC72" w:rsidR="004A3A38" w:rsidRDefault="008568F7" w:rsidP="00972812">
      <w:pPr>
        <w:pStyle w:val="Ttulo2"/>
      </w:pPr>
      <w:bookmarkStart w:id="29" w:name="_Toc55523362"/>
      <w:r w:rsidRPr="008568F7">
        <w:t>ETAPAS DA REVISÃO DOS TRABALHOS</w:t>
      </w:r>
      <w:bookmarkEnd w:id="29"/>
    </w:p>
    <w:p w14:paraId="07248AA1" w14:textId="1B72BF04" w:rsidR="004367EC" w:rsidRDefault="005D0600" w:rsidP="00972812">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r w:rsidR="001338A9">
        <w:t xml:space="preserve"> Em cima d</w:t>
      </w:r>
      <w:r w:rsidR="004D6111">
        <w:t>eles</w:t>
      </w:r>
      <w:r w:rsidR="001338A9">
        <w:t xml:space="preserve">, foi realizado um filtro baseado em 3 etapas (demonstradas na </w:t>
      </w:r>
      <w:r w:rsidR="001338A9">
        <w:fldChar w:fldCharType="begin"/>
      </w:r>
      <w:r w:rsidR="001338A9">
        <w:instrText xml:space="preserve"> REF _Ref40822414 \h </w:instrText>
      </w:r>
      <w:r w:rsidR="001338A9">
        <w:fldChar w:fldCharType="separate"/>
      </w:r>
      <w:r w:rsidR="001338A9">
        <w:t xml:space="preserve">Figura </w:t>
      </w:r>
      <w:r w:rsidR="001338A9">
        <w:rPr>
          <w:noProof/>
        </w:rPr>
        <w:t>4</w:t>
      </w:r>
      <w:r w:rsidR="001338A9">
        <w:fldChar w:fldCharType="end"/>
      </w:r>
      <w:r w:rsidR="001338A9">
        <w:t xml:space="preserve">), que visam </w:t>
      </w:r>
      <w:r w:rsidR="001338A9">
        <w:lastRenderedPageBreak/>
        <w:t>direcionar esta pesquisa para a revisão dos trabalhos que condizem com o objetivo descrito no protocolo.</w:t>
      </w:r>
    </w:p>
    <w:p w14:paraId="4AC5F8C0" w14:textId="77777777" w:rsidR="00377BBD" w:rsidRDefault="00377BBD">
      <w:pPr>
        <w:pStyle w:val="Figuras"/>
      </w:pPr>
      <w: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7" r:lo="rId18" r:qs="rId19" r:cs="rId20"/>
              </a:graphicData>
            </a:graphic>
          </wp:inline>
        </w:drawing>
      </w:r>
    </w:p>
    <w:p w14:paraId="6F685B16" w14:textId="0CBF8D30" w:rsidR="007815D6" w:rsidRDefault="00377BBD" w:rsidP="00972812">
      <w:pPr>
        <w:pStyle w:val="Legenda"/>
      </w:pPr>
      <w:bookmarkStart w:id="30" w:name="_Ref40822414"/>
      <w:bookmarkStart w:id="31" w:name="_Ref40817235"/>
      <w:bookmarkStart w:id="32" w:name="_Toc55260882"/>
      <w:r w:rsidRPr="005816C2">
        <w:rPr>
          <w:highlight w:val="yellow"/>
        </w:rPr>
        <w:t xml:space="preserve">Figura </w:t>
      </w:r>
      <w:r w:rsidR="00C7334A" w:rsidRPr="005816C2">
        <w:rPr>
          <w:noProof/>
          <w:highlight w:val="yellow"/>
        </w:rPr>
        <w:fldChar w:fldCharType="begin"/>
      </w:r>
      <w:r w:rsidR="00C7334A" w:rsidRPr="005816C2">
        <w:rPr>
          <w:noProof/>
          <w:highlight w:val="yellow"/>
        </w:rPr>
        <w:instrText xml:space="preserve"> SEQ Figura \* ARABIC </w:instrText>
      </w:r>
      <w:r w:rsidR="00C7334A" w:rsidRPr="005816C2">
        <w:rPr>
          <w:noProof/>
          <w:highlight w:val="yellow"/>
        </w:rPr>
        <w:fldChar w:fldCharType="separate"/>
      </w:r>
      <w:r w:rsidR="00772326" w:rsidRPr="005816C2">
        <w:rPr>
          <w:noProof/>
          <w:highlight w:val="yellow"/>
        </w:rPr>
        <w:t>4</w:t>
      </w:r>
      <w:r w:rsidR="00C7334A" w:rsidRPr="005816C2">
        <w:rPr>
          <w:noProof/>
          <w:highlight w:val="yellow"/>
        </w:rPr>
        <w:fldChar w:fldCharType="end"/>
      </w:r>
      <w:bookmarkEnd w:id="30"/>
      <w:r w:rsidR="00412F59" w:rsidRPr="005816C2">
        <w:rPr>
          <w:highlight w:val="yellow"/>
        </w:rPr>
        <w:t xml:space="preserve"> - </w:t>
      </w:r>
      <w:r w:rsidRPr="005816C2">
        <w:rPr>
          <w:highlight w:val="yellow"/>
        </w:rPr>
        <w:t>Etapas realizadas para filtrar os trabalhos encontrados no motor de busca da ACM</w:t>
      </w:r>
      <w:bookmarkEnd w:id="31"/>
      <w:r w:rsidR="004A14AF" w:rsidRPr="005816C2">
        <w:rPr>
          <w:highlight w:val="yellow"/>
        </w:rPr>
        <w:t xml:space="preserve"> (próprio, 2020)</w:t>
      </w:r>
      <w:bookmarkEnd w:id="32"/>
    </w:p>
    <w:p w14:paraId="6A762032" w14:textId="0F11D7C1" w:rsidR="009F1D25" w:rsidRDefault="009F1D25" w:rsidP="00972812">
      <w:r>
        <w:tab/>
      </w:r>
      <w:r w:rsidRPr="009F1D25">
        <w:t xml:space="preserve">Baseado no conhecimento obtido dos trabalhos na segunda etapa, foi realizada uma classificação deles em 4 tipos, que são: </w:t>
      </w:r>
      <w:r w:rsidR="001338A9">
        <w:t>(i) t</w:t>
      </w:r>
      <w:r w:rsidR="001338A9" w:rsidRPr="009F1D25">
        <w:t xml:space="preserve">rabalhos </w:t>
      </w:r>
      <w:r w:rsidRPr="009F1D25">
        <w:t xml:space="preserve">que possuem relação com o foco de pesquisa da revisão; </w:t>
      </w:r>
      <w:r w:rsidR="001338A9">
        <w:t>(ii) t</w:t>
      </w:r>
      <w:r w:rsidRPr="009F1D25">
        <w:t xml:space="preserve">rabalhos que utilizam dos RecSys e contexto, mas que visam recomendar outros temas além da música como notícias, filmes e, produtos; </w:t>
      </w:r>
      <w:r w:rsidR="001338A9">
        <w:t>(iii) t</w:t>
      </w:r>
      <w:r w:rsidR="001338A9" w:rsidRPr="009F1D25">
        <w:t xml:space="preserve">rabalhos </w:t>
      </w:r>
      <w:r w:rsidRPr="009F1D25">
        <w:t xml:space="preserve">que utilizam dos RecSys e contexto, mas que não abordam a recomendação musical; </w:t>
      </w:r>
      <w:r w:rsidR="001338A9">
        <w:t>(iv) t</w:t>
      </w:r>
      <w:r w:rsidR="001338A9" w:rsidRPr="009F1D25">
        <w:t xml:space="preserve">rabalhos </w:t>
      </w:r>
      <w:r w:rsidRPr="009F1D25">
        <w:lastRenderedPageBreak/>
        <w:t xml:space="preserve">que utilizam dos RecSys musicais, mas que não utilizam o contexto nas </w:t>
      </w:r>
      <w:commentRangeStart w:id="33"/>
      <w:r w:rsidRPr="009F1D25">
        <w:t>recomendações</w:t>
      </w:r>
      <w:commentRangeEnd w:id="33"/>
      <w:r w:rsidR="000B5A54">
        <w:rPr>
          <w:rStyle w:val="Refdecomentrio"/>
        </w:rPr>
        <w:commentReference w:id="33"/>
      </w:r>
      <w:r w:rsidRPr="009F1D25">
        <w:t xml:space="preserve">. A Figura 5 </w:t>
      </w:r>
      <w:r w:rsidR="004A7D8A">
        <w:t>apresenta</w:t>
      </w:r>
      <w:r w:rsidR="004A7D8A" w:rsidRPr="009F1D25">
        <w:t xml:space="preserve"> </w:t>
      </w:r>
      <w:r w:rsidRPr="009F1D25">
        <w:t>a relação entre os tipos e a quantidade de artigos encontrados.</w:t>
      </w:r>
    </w:p>
    <w:p w14:paraId="295530C7" w14:textId="77777777" w:rsidR="003B56C3" w:rsidRDefault="00016710">
      <w:pPr>
        <w:pStyle w:val="Figuras"/>
      </w:pPr>
      <w: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B7AA087" w14:textId="29F5D184" w:rsidR="00016710" w:rsidRDefault="003B56C3" w:rsidP="00972812">
      <w:pPr>
        <w:pStyle w:val="Legenda"/>
      </w:pPr>
      <w:bookmarkStart w:id="34" w:name="_Ref40822493"/>
      <w:bookmarkStart w:id="35" w:name="_Ref40822087"/>
      <w:bookmarkStart w:id="36" w:name="_Toc55260883"/>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5</w:t>
      </w:r>
      <w:r w:rsidR="00C7334A" w:rsidRPr="00C22E21">
        <w:rPr>
          <w:noProof/>
          <w:highlight w:val="yellow"/>
        </w:rPr>
        <w:fldChar w:fldCharType="end"/>
      </w:r>
      <w:bookmarkEnd w:id="34"/>
      <w:r w:rsidRPr="00C22E21">
        <w:rPr>
          <w:highlight w:val="yellow"/>
        </w:rPr>
        <w:t xml:space="preserve"> - Filtro em cima dos trabalhos selecionados </w:t>
      </w:r>
      <w:r w:rsidR="00E465CE" w:rsidRPr="00C22E21">
        <w:rPr>
          <w:highlight w:val="yellow"/>
        </w:rPr>
        <w:t>através</w:t>
      </w:r>
      <w:r w:rsidRPr="00C22E21">
        <w:rPr>
          <w:highlight w:val="yellow"/>
        </w:rPr>
        <w:t xml:space="preserve"> do resumo (próprio, 2020)</w:t>
      </w:r>
      <w:bookmarkEnd w:id="35"/>
      <w:bookmarkEnd w:id="36"/>
    </w:p>
    <w:p w14:paraId="1201F167" w14:textId="0ED72CA8" w:rsidR="00CA77E5" w:rsidRPr="00CA77E5" w:rsidRDefault="00CA77E5" w:rsidP="00972812"/>
    <w:p w14:paraId="79ACB8DA" w14:textId="1C16783D" w:rsidR="009F7EBE" w:rsidRDefault="002F7588" w:rsidP="00972812">
      <w:pPr>
        <w:pStyle w:val="Ttulo3"/>
      </w:pPr>
      <w:r>
        <w:tab/>
      </w:r>
      <w:bookmarkStart w:id="37" w:name="_Toc55523363"/>
      <w:r w:rsidR="00B662FD">
        <w:t>Trabalhos selecionados</w:t>
      </w:r>
      <w:bookmarkEnd w:id="37"/>
    </w:p>
    <w:p w14:paraId="250F842B" w14:textId="15C68EFD" w:rsidR="0012444C" w:rsidRPr="0012444C" w:rsidRDefault="0012444C" w:rsidP="00972812">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resultou em </w:t>
      </w:r>
      <w:commentRangeStart w:id="38"/>
      <w:commentRangeStart w:id="39"/>
      <w:r w:rsidRPr="0012444C">
        <w:t xml:space="preserve">4 trabalhos relacionados </w:t>
      </w:r>
      <w:commentRangeEnd w:id="38"/>
      <w:r w:rsidR="004A7D8A">
        <w:rPr>
          <w:rStyle w:val="Refdecomentrio"/>
        </w:rPr>
        <w:commentReference w:id="38"/>
      </w:r>
      <w:commentRangeEnd w:id="39"/>
      <w:r w:rsidR="0050196A">
        <w:rPr>
          <w:rStyle w:val="Refdecomentrio"/>
        </w:rPr>
        <w:commentReference w:id="39"/>
      </w:r>
      <w:r w:rsidRPr="0012444C">
        <w:t>ao objetivo descrito no protocolo de revisão desse trabalho.</w:t>
      </w:r>
    </w:p>
    <w:p w14:paraId="4D2BFBE4" w14:textId="77777777" w:rsidR="00377BBD" w:rsidRDefault="00377BBD">
      <w:pPr>
        <w:pStyle w:val="Figuras"/>
      </w:pPr>
      <w: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3" r:lo="rId24" r:qs="rId25" r:cs="rId26"/>
              </a:graphicData>
            </a:graphic>
          </wp:inline>
        </w:drawing>
      </w:r>
    </w:p>
    <w:p w14:paraId="2B6B47AD" w14:textId="772F3698" w:rsidR="00377BBD" w:rsidRDefault="00377BBD" w:rsidP="00972812">
      <w:pPr>
        <w:pStyle w:val="Legenda"/>
      </w:pPr>
      <w:bookmarkStart w:id="40" w:name="_Ref40822509"/>
      <w:bookmarkStart w:id="41" w:name="_Ref40821926"/>
      <w:bookmarkStart w:id="42" w:name="_Toc55260884"/>
      <w:r w:rsidRPr="00C22E21">
        <w:rPr>
          <w:highlight w:val="yellow"/>
        </w:rPr>
        <w:t xml:space="preserve">Figura </w:t>
      </w:r>
      <w:r w:rsidR="00C7334A" w:rsidRPr="00C22E21">
        <w:rPr>
          <w:noProof/>
          <w:highlight w:val="yellow"/>
        </w:rPr>
        <w:fldChar w:fldCharType="begin"/>
      </w:r>
      <w:r w:rsidR="00C7334A" w:rsidRPr="00C22E21">
        <w:rPr>
          <w:noProof/>
          <w:highlight w:val="yellow"/>
        </w:rPr>
        <w:instrText xml:space="preserve"> SEQ Figura \* ARABIC </w:instrText>
      </w:r>
      <w:r w:rsidR="00C7334A" w:rsidRPr="00C22E21">
        <w:rPr>
          <w:noProof/>
          <w:highlight w:val="yellow"/>
        </w:rPr>
        <w:fldChar w:fldCharType="separate"/>
      </w:r>
      <w:r w:rsidR="00772326" w:rsidRPr="00C22E21">
        <w:rPr>
          <w:noProof/>
          <w:highlight w:val="yellow"/>
        </w:rPr>
        <w:t>6</w:t>
      </w:r>
      <w:r w:rsidR="00C7334A" w:rsidRPr="00C22E21">
        <w:rPr>
          <w:noProof/>
          <w:highlight w:val="yellow"/>
        </w:rPr>
        <w:fldChar w:fldCharType="end"/>
      </w:r>
      <w:bookmarkEnd w:id="40"/>
      <w:r w:rsidR="00052712" w:rsidRPr="00C22E21">
        <w:rPr>
          <w:highlight w:val="yellow"/>
        </w:rPr>
        <w:t xml:space="preserve"> - </w:t>
      </w:r>
      <w:r w:rsidRPr="00C22E21">
        <w:rPr>
          <w:highlight w:val="yellow"/>
        </w:rPr>
        <w:t>Procedimento de filtro realizado baseado nos trabalhos encontrados no motor de busca da ACM (próprio, 2020)</w:t>
      </w:r>
      <w:bookmarkEnd w:id="41"/>
      <w:bookmarkEnd w:id="42"/>
    </w:p>
    <w:p w14:paraId="3366D774" w14:textId="23416EAB" w:rsidR="005424C2" w:rsidRDefault="005424C2" w:rsidP="00972812"/>
    <w:p w14:paraId="7A5B0100" w14:textId="7A342687" w:rsidR="00215DF2" w:rsidRDefault="005424C2" w:rsidP="00972812">
      <w:r>
        <w:tab/>
      </w:r>
      <w:r w:rsidR="00966D0F">
        <w:t>Foi</w:t>
      </w:r>
      <w:r w:rsidR="003C36AB" w:rsidRPr="003C36AB">
        <w:t xml:space="preserve"> realizad</w:t>
      </w:r>
      <w:r w:rsidR="000B5A54">
        <w:t>a</w:t>
      </w:r>
      <w:r w:rsidR="003C36AB" w:rsidRPr="003C36AB">
        <w:t xml:space="preserve"> uma </w:t>
      </w:r>
      <w:r w:rsidR="00596DCA">
        <w:t>revisão</w:t>
      </w:r>
      <w:r w:rsidR="003C36AB" w:rsidRPr="003C36AB">
        <w:t xml:space="preserve"> nesses trabalhos</w:t>
      </w:r>
      <w:r w:rsidR="000B5A54">
        <w:t>,</w:t>
      </w:r>
      <w:r w:rsidR="003C36AB" w:rsidRPr="003C36AB">
        <w:t xml:space="preserve"> </w:t>
      </w:r>
      <w:r w:rsidR="00596DCA">
        <w:t>a qual</w:t>
      </w:r>
      <w:r w:rsidR="00966D0F">
        <w:t xml:space="preserve"> foi apresentad</w:t>
      </w:r>
      <w:r w:rsidR="00A50AE1">
        <w:t>a</w:t>
      </w:r>
      <w:r w:rsidR="00966D0F">
        <w:t xml:space="preserve"> </w:t>
      </w:r>
      <w:r w:rsidR="003C36AB" w:rsidRPr="003C36AB">
        <w:t xml:space="preserve">nas próximas seções. </w:t>
      </w:r>
      <w:r w:rsidR="000B5A54">
        <w:t>E</w:t>
      </w:r>
      <w:r w:rsidR="003C36AB" w:rsidRPr="003C36AB">
        <w:t xml:space="preserv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43"/>
      <w:r w:rsidR="0060257A">
        <w:t>breve</w:t>
      </w:r>
      <w:r w:rsidR="0050196A">
        <w:t xml:space="preserve"> resumo</w:t>
      </w:r>
      <w:r w:rsidR="003C36AB" w:rsidRPr="003C36AB">
        <w:t xml:space="preserve"> </w:t>
      </w:r>
      <w:commentRangeEnd w:id="43"/>
      <w:r w:rsidR="004A7D8A">
        <w:rPr>
          <w:rStyle w:val="Refdecomentrio"/>
        </w:rPr>
        <w:commentReference w:id="43"/>
      </w:r>
      <w:r w:rsidR="003C36AB" w:rsidRPr="003C36AB">
        <w:t xml:space="preserve">do que foi desenvolvido e no fim, </w:t>
      </w:r>
      <w:r w:rsidR="000B5A54">
        <w:t>foram respondidas</w:t>
      </w:r>
      <w:r w:rsidR="003C36AB" w:rsidRPr="003C36AB">
        <w:t xml:space="preserve"> as seguintes perguntas:</w:t>
      </w:r>
    </w:p>
    <w:p w14:paraId="5BDE3725" w14:textId="61EF66C3" w:rsidR="00302ACD" w:rsidRPr="00E279E5" w:rsidRDefault="00302ACD" w:rsidP="00972812">
      <w:pPr>
        <w:pStyle w:val="Listas1"/>
      </w:pPr>
      <w:r w:rsidRPr="00E279E5">
        <w:t>Qual o problema que ele resolveu?</w:t>
      </w:r>
    </w:p>
    <w:p w14:paraId="38464060" w14:textId="5C11DCFB" w:rsidR="00615D0C" w:rsidRDefault="00615D0C" w:rsidP="00972812">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972812">
      <w:pPr>
        <w:pStyle w:val="Listas1"/>
      </w:pPr>
      <w:r w:rsidRPr="00E279E5">
        <w:t>Quais técnicas foram usadas?</w:t>
      </w:r>
    </w:p>
    <w:p w14:paraId="79CDD4B0" w14:textId="199E101D" w:rsidR="00F4777A" w:rsidRDefault="00F4777A" w:rsidP="00972812">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972812">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972812">
      <w:pPr>
        <w:pStyle w:val="Listas1"/>
      </w:pPr>
      <w:r w:rsidRPr="00E279E5">
        <w:t>Qual a base de treinamento e teste?</w:t>
      </w:r>
    </w:p>
    <w:p w14:paraId="729234C2" w14:textId="60984C22" w:rsidR="00F05B21" w:rsidRDefault="00F05B21" w:rsidP="00972812">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972812">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972812">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972812">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972812">
      <w:pPr>
        <w:pStyle w:val="Listas1"/>
      </w:pPr>
      <w:r w:rsidRPr="00E279E5">
        <w:t>Como é obtido o contexto?</w:t>
      </w:r>
    </w:p>
    <w:p w14:paraId="00D8101E" w14:textId="01FE5FE3" w:rsidR="003771F4" w:rsidRDefault="003771F4" w:rsidP="00972812">
      <w:pPr>
        <w:pStyle w:val="PargrafodaLista"/>
        <w:numPr>
          <w:ilvl w:val="1"/>
          <w:numId w:val="5"/>
        </w:numPr>
      </w:pPr>
      <w:r>
        <w:t>O usuário pode auxiliar na definição do contexto?</w:t>
      </w:r>
    </w:p>
    <w:p w14:paraId="261CE855" w14:textId="67B75F83" w:rsidR="00530530" w:rsidRDefault="00DC3A27" w:rsidP="00972812">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972812">
      <w:pPr>
        <w:pStyle w:val="Listas1"/>
      </w:pPr>
      <w:r w:rsidRPr="00BE64A0">
        <w:t>A recomendação atingiu as expectativas do usuário?</w:t>
      </w:r>
    </w:p>
    <w:p w14:paraId="0BC660E5" w14:textId="137F9354" w:rsidR="002F37B9" w:rsidRDefault="002F37B9" w:rsidP="00972812">
      <w:pPr>
        <w:pStyle w:val="PargrafodaLista"/>
        <w:numPr>
          <w:ilvl w:val="1"/>
          <w:numId w:val="5"/>
        </w:numPr>
      </w:pPr>
      <w:r>
        <w:t>Quais foram os critérios de qualidade utilizado</w:t>
      </w:r>
      <w:r w:rsidR="00947D5D">
        <w:t>s</w:t>
      </w:r>
      <w:r>
        <w:t>?</w:t>
      </w:r>
    </w:p>
    <w:p w14:paraId="2043AFCB" w14:textId="78A6817E" w:rsidR="00101A83" w:rsidRDefault="00101A83" w:rsidP="00972812">
      <w:pPr>
        <w:pStyle w:val="PargrafodaLista"/>
        <w:numPr>
          <w:ilvl w:val="1"/>
          <w:numId w:val="5"/>
        </w:numPr>
      </w:pPr>
      <w:r>
        <w:t>Quantidade de usuários utilizada? (tamanho da base)</w:t>
      </w:r>
    </w:p>
    <w:p w14:paraId="0EA2F1BE" w14:textId="79B15FCA" w:rsidR="00FE1979" w:rsidRDefault="00ED094B" w:rsidP="00972812">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2DC9835C" w14:textId="22CFA18F" w:rsidR="00A6577E" w:rsidRPr="00390005" w:rsidRDefault="00851B82" w:rsidP="00972812">
      <w:pPr>
        <w:pStyle w:val="Ttulo4"/>
        <w:rPr>
          <w:lang w:val="en-US"/>
        </w:rPr>
      </w:pPr>
      <w:bookmarkStart w:id="44" w:name="_Ref40822269"/>
      <w:r w:rsidRPr="00851B82">
        <w:rPr>
          <w:lang w:val="en-US"/>
        </w:rPr>
        <w:t>The New Challenges when Modeling Context through Diversity over</w:t>
      </w:r>
      <w:r>
        <w:rPr>
          <w:lang w:val="en-US"/>
        </w:rPr>
        <w:t xml:space="preserve"> </w:t>
      </w:r>
      <w:r w:rsidRPr="00851B82">
        <w:rPr>
          <w:lang w:val="en-US"/>
        </w:rPr>
        <w:t xml:space="preserve">Time in Recommender </w:t>
      </w:r>
      <w:commentRangeStart w:id="45"/>
      <w:r w:rsidRPr="00851B82">
        <w:rPr>
          <w:lang w:val="en-US"/>
        </w:rPr>
        <w:t>Systems</w:t>
      </w:r>
      <w:bookmarkEnd w:id="44"/>
      <w:commentRangeEnd w:id="45"/>
      <w:r w:rsidR="000B5A54">
        <w:rPr>
          <w:rStyle w:val="Refdecomentrio"/>
          <w:i w:val="0"/>
          <w:snapToGrid/>
        </w:rPr>
        <w:commentReference w:id="45"/>
      </w:r>
      <w:r w:rsidR="00A97AB4">
        <w:rPr>
          <w:lang w:val="en-US"/>
        </w:rPr>
        <w:t xml:space="preserve"> </w:t>
      </w:r>
      <w:r w:rsidR="00A97AB4">
        <w:rPr>
          <w:lang w:val="en-US"/>
        </w:rPr>
        <w:fldChar w:fldCharType="begin" w:fldLock="1"/>
      </w:r>
      <w:r w:rsidR="00FE4EE3">
        <w:rPr>
          <w:lang w:val="en-US"/>
        </w:rPr>
        <w:instrText>ADDIN CSL_CITATION {"citationItems":[{"id":"ITEM-1","itemData":{"DOI":"10.1145/2930238.2930370","ISBN":"9781450343701","abstract":"The main goal of recommender systems is to help users to filter all the information available by suggesting items they may like without they had to find them by themselves. Although the rating prediction is a pretty well controlled topic, being able to make a recommendation at the right moment still remain a challenging task. To this end, most researches try to integrate contextual information (weather, mood, location of users, etc.) in the recommendation process. Even if this process increases users satisfaction, using personal information faces with users' privacy issues. In a different way, our approach is only giving credits to the evolution of diversity within the recent history of consultations, allowing us to automatically detect implicit contexts. In this paper, we will discuss the scientific challenges to be overcome to take maximum advantage of those implicit contexts in the recommendation process.","author":[{"dropping-particle":"","family":"L'Huillier","given":"Amaury","non-dropping-particle":"","parse-names":false,"suffix":""}],"container-title":"UMAP 2016 - Proceedings of the 2016 Conference on User Modeling Adaptation and Personalization","id":"ITEM-1","issued":{"date-parts":[["2016"]]},"page":"341-344","title":"The new challenges when modeling context through diversity over time in recommender systems","type":"article-journal"},"uris":["http://www.mendeley.com/documents/?uuid=75086134-b06d-42e2-bca0-3289332ca3d8"]}],"mendeley":{"formattedCitation":"(L’HUILLIER, 2016)","plainTextFormattedCitation":"(L’HUILLIER, 2016)","previouslyFormattedCitation":"(L’HUILLIER, 2016)"},"properties":{"noteIndex":0},"schema":"https://github.com/citation-style-language/schema/raw/master/csl-citation.json"}</w:instrText>
      </w:r>
      <w:r w:rsidR="00A97AB4">
        <w:rPr>
          <w:lang w:val="en-US"/>
        </w:rPr>
        <w:fldChar w:fldCharType="separate"/>
      </w:r>
      <w:r w:rsidR="00A97AB4" w:rsidRPr="00A97AB4">
        <w:rPr>
          <w:i w:val="0"/>
          <w:noProof/>
          <w:lang w:val="en-US"/>
        </w:rPr>
        <w:t>(L’HUILLIER, 2016)</w:t>
      </w:r>
      <w:r w:rsidR="00A97AB4">
        <w:rPr>
          <w:lang w:val="en-US"/>
        </w:rPr>
        <w:fldChar w:fldCharType="end"/>
      </w:r>
    </w:p>
    <w:p w14:paraId="563D51F4" w14:textId="6024AE3F" w:rsidR="007A22BA" w:rsidRPr="0088087B" w:rsidRDefault="0080100E" w:rsidP="00972812">
      <w:r w:rsidRPr="00851B82">
        <w:rPr>
          <w:lang w:val="en-US"/>
        </w:rPr>
        <w:tab/>
      </w:r>
      <w:r w:rsidR="00FA1343" w:rsidRPr="00FA1343">
        <w:t>F</w:t>
      </w:r>
      <w:r w:rsidR="00FA1343">
        <w:t>oi realizad</w:t>
      </w:r>
      <w:r w:rsidR="00AE083B">
        <w:t>a</w:t>
      </w:r>
      <w:r w:rsidR="00FA1343">
        <w:t xml:space="preserve"> a revisão do trabalho e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sistema </w:t>
      </w:r>
      <w:r w:rsidR="00BF04F1">
        <w:lastRenderedPageBreak/>
        <w:t xml:space="preserve">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0003E388" w:rsidR="00263DDD" w:rsidRDefault="00E9095F" w:rsidP="00972812">
      <w:pPr>
        <w:pStyle w:val="Ttulo4"/>
        <w:rPr>
          <w:lang w:val="en-US"/>
        </w:rPr>
      </w:pPr>
      <w:bookmarkStart w:id="46" w:name="_Ref40822303"/>
      <w:commentRangeStart w:id="47"/>
      <w:r w:rsidRPr="00E9095F">
        <w:rPr>
          <w:lang w:val="en-US"/>
        </w:rPr>
        <w:t>Prediction of music pairwise preferences from facial expressions</w:t>
      </w:r>
      <w:bookmarkEnd w:id="46"/>
      <w:commentRangeEnd w:id="47"/>
      <w:r w:rsidR="00FE4EE3">
        <w:rPr>
          <w:lang w:val="en-US"/>
        </w:rPr>
        <w:t xml:space="preserve"> </w:t>
      </w:r>
      <w:r w:rsidR="00FE4EE3">
        <w:rPr>
          <w:lang w:val="en-US"/>
        </w:rPr>
        <w:fldChar w:fldCharType="begin" w:fldLock="1"/>
      </w:r>
      <w:r w:rsidR="008E74AF">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sidR="00FE4EE3">
        <w:rPr>
          <w:lang w:val="en-US"/>
        </w:rPr>
        <w:fldChar w:fldCharType="separate"/>
      </w:r>
      <w:r w:rsidR="00FE4EE3" w:rsidRPr="00FE4EE3">
        <w:rPr>
          <w:i w:val="0"/>
          <w:noProof/>
          <w:lang w:val="en-US"/>
        </w:rPr>
        <w:t>(TKALČIČ et al., 2019)</w:t>
      </w:r>
      <w:r w:rsidR="00FE4EE3">
        <w:rPr>
          <w:lang w:val="en-US"/>
        </w:rPr>
        <w:fldChar w:fldCharType="end"/>
      </w:r>
      <w:r w:rsidR="000B5A54">
        <w:rPr>
          <w:rStyle w:val="Refdecomentrio"/>
          <w:i w:val="0"/>
          <w:snapToGrid/>
        </w:rPr>
        <w:commentReference w:id="47"/>
      </w:r>
    </w:p>
    <w:p w14:paraId="15BC4C6C" w14:textId="4D5799A1" w:rsidR="00F43E36" w:rsidRPr="009634F0" w:rsidRDefault="006D2ECB" w:rsidP="00972812">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xml:space="preserve">. Cada usuário devia ouvir ao menos 10 segundos de cada </w:t>
      </w:r>
      <w:r w:rsidR="009602FE">
        <w:t xml:space="preserve">uma </w:t>
      </w:r>
      <w:bookmarkStart w:id="48" w:name="_GoBack"/>
      <w:bookmarkEnd w:id="48"/>
      <w:r w:rsidR="009602FE">
        <w:t xml:space="preserve">das duas </w:t>
      </w:r>
      <w:r w:rsidR="001111F0">
        <w:t>músicas</w:t>
      </w:r>
      <w:r w:rsidR="009602FE">
        <w:t xml:space="preserve"> apresentadas na tela</w:t>
      </w:r>
      <w:r w:rsidR="00F43E36">
        <w:t xml:space="preserve"> </w:t>
      </w:r>
      <w:commentRangeStart w:id="49"/>
      <w:commentRangeEnd w:id="49"/>
      <w:r w:rsidR="000B5A54">
        <w:rPr>
          <w:rStyle w:val="Refdecomentrio"/>
        </w:rPr>
        <w:commentReference w:id="49"/>
      </w:r>
      <w:r w:rsidR="00F43E36">
        <w:t>e ao finalizar, poderia escolher qual música era mais adequada para se ouvir no ambiente pré-estabelecido que era seu trabalho.</w:t>
      </w:r>
      <w:r w:rsidR="00C1455B">
        <w:t xml:space="preserve"> </w:t>
      </w:r>
      <w:r w:rsidR="004C052C">
        <w:t>É n</w:t>
      </w:r>
      <w:r w:rsidR="00C1455B">
        <w:t xml:space="preserve">esse momento que </w:t>
      </w:r>
      <w:r w:rsidR="000B5A54">
        <w:t>são</w:t>
      </w:r>
      <w:r w:rsidR="00C1455B">
        <w:t xml:space="preserve"> obtido</w:t>
      </w:r>
      <w:r w:rsidR="000B5A54">
        <w:t>s</w:t>
      </w:r>
      <w:r w:rsidR="00C1455B">
        <w:t xml:space="preserve">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8E74AF">
      <w:pPr>
        <w:pStyle w:val="Listas1"/>
      </w:pPr>
      <w:bookmarkStart w:id="50" w:name="_Ref40822310"/>
      <w:commentRangeStart w:id="51"/>
      <w:r>
        <w:t>Qual o problema que ele resolveu?</w:t>
      </w:r>
      <w:commentRangeEnd w:id="51"/>
      <w:r w:rsidR="00194AA6">
        <w:rPr>
          <w:rStyle w:val="Refdecomentrio"/>
          <w:snapToGrid/>
        </w:rPr>
        <w:commentReference w:id="51"/>
      </w:r>
    </w:p>
    <w:p w14:paraId="75AFC6F7" w14:textId="71E90404" w:rsidR="0084499B" w:rsidRPr="0084499B" w:rsidRDefault="0084499B" w:rsidP="00972812">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w:t>
      </w:r>
      <w:r w:rsidR="008765B4">
        <w:t>,</w:t>
      </w:r>
      <w:r w:rsidR="008A51F8">
        <w:t xml:space="preserve"> a partir de suas expressões faciais demonstradas</w:t>
      </w:r>
      <w:r w:rsidR="008765B4">
        <w:t>,</w:t>
      </w:r>
      <w:r w:rsidR="008A51F8">
        <w:t xml:space="preserve"> enquanto escuta suas </w:t>
      </w:r>
      <w:r w:rsidR="00A10EB3">
        <w:t>músicas</w:t>
      </w:r>
      <w:r w:rsidR="008A51F8">
        <w:t>?</w:t>
      </w:r>
    </w:p>
    <w:p w14:paraId="7FD7C017" w14:textId="56D943D9" w:rsidR="0092303F" w:rsidRPr="0092303F" w:rsidRDefault="00413F67" w:rsidP="008E74AF">
      <w:pPr>
        <w:pStyle w:val="Listas1"/>
      </w:pPr>
      <w:r>
        <w:t>Quais técnicas foram usadas?</w:t>
      </w:r>
    </w:p>
    <w:p w14:paraId="2CC70BB5" w14:textId="6E6165A1" w:rsidR="009952AB" w:rsidRDefault="009952AB" w:rsidP="00972812">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972812">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25D921BA" w:rsidR="00B44EF3" w:rsidRDefault="00A170A0" w:rsidP="00972812">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 xml:space="preserve">experimentados diversos algoritmos, e no fim, </w:t>
      </w:r>
      <w:r w:rsidR="008765B4">
        <w:t xml:space="preserve">foram </w:t>
      </w:r>
      <w:r w:rsidR="00352AFF">
        <w:t>utilizado</w:t>
      </w:r>
      <w:r w:rsidR="008765B4">
        <w:t>s</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177C98F8" w14:textId="230B674F" w:rsidR="009972B4" w:rsidRPr="00084447" w:rsidRDefault="00B44EF3" w:rsidP="00972812">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r w:rsidR="008765B4">
        <w:t xml:space="preserve"> </w:t>
      </w:r>
      <w:r w:rsidR="00DD27D8">
        <w:t>P</w:t>
      </w:r>
      <w:r w:rsidR="00301B22">
        <w:t>ara</w:t>
      </w:r>
      <w:r w:rsidR="005D2FC9">
        <w:t xml:space="preserve"> obter os resultados, f</w:t>
      </w:r>
      <w:r w:rsidR="009972B4" w:rsidRPr="0092303F">
        <w:t>oi realizad</w:t>
      </w:r>
      <w:r w:rsidR="001202B3">
        <w:t>a</w:t>
      </w:r>
      <w:r w:rsidR="009972B4" w:rsidRPr="0092303F">
        <w:t xml:space="preserve"> a comparação da precisão das preferências de predição do</w:t>
      </w:r>
      <w:r w:rsidR="009972B4">
        <w:t>s</w:t>
      </w:r>
      <w:r w:rsidR="009972B4" w:rsidRPr="0092303F">
        <w:t xml:space="preserve"> modelo</w:t>
      </w:r>
      <w:r w:rsidR="009972B4">
        <w:t>s bases</w:t>
      </w:r>
      <w:r w:rsidR="008765B4">
        <w:t>,</w:t>
      </w:r>
      <w:r w:rsidR="009972B4" w:rsidRPr="0092303F">
        <w:t xml:space="preserve"> utilizand</w:t>
      </w:r>
      <w:r w:rsidR="009972B4">
        <w:t xml:space="preserve">o </w:t>
      </w:r>
      <w:r w:rsidR="009972B4" w:rsidRPr="00BE3559">
        <w:rPr>
          <w:i/>
        </w:rPr>
        <w:t>Root Mean Squared Error</w:t>
      </w:r>
      <w:r w:rsidR="009972B4" w:rsidRPr="0092303F">
        <w:t xml:space="preserve"> (RMSE), </w:t>
      </w:r>
      <w:r w:rsidR="009972B4">
        <w:t>precisão</w:t>
      </w:r>
      <w:r w:rsidR="009972B4" w:rsidRPr="0092303F">
        <w:t xml:space="preserve">, </w:t>
      </w:r>
      <w:r w:rsidR="009972B4" w:rsidRPr="00A2132C">
        <w:rPr>
          <w:i/>
        </w:rPr>
        <w:t>recall</w:t>
      </w:r>
      <w:r w:rsidR="009972B4" w:rsidRPr="0092303F">
        <w:t xml:space="preserve">, </w:t>
      </w:r>
      <w:r w:rsidR="009972B4" w:rsidRPr="005D2FC9">
        <w:rPr>
          <w:i/>
        </w:rPr>
        <w:t>F-</w:t>
      </w:r>
      <w:r w:rsidR="009972B4" w:rsidRPr="00BE3559">
        <w:rPr>
          <w:i/>
        </w:rPr>
        <w:t>measure</w:t>
      </w:r>
      <w:r w:rsidR="009972B4" w:rsidRPr="0092303F">
        <w:t xml:space="preserve"> </w:t>
      </w:r>
      <w:r w:rsidR="009972B4">
        <w:t>e acuracidade.</w:t>
      </w:r>
    </w:p>
    <w:p w14:paraId="312F29C4" w14:textId="284CD0FA" w:rsidR="00413F67" w:rsidRDefault="00413F67" w:rsidP="008E74AF">
      <w:pPr>
        <w:pStyle w:val="Listas1"/>
      </w:pPr>
      <w:r>
        <w:t>Qual a base de treinamento e teste?</w:t>
      </w:r>
    </w:p>
    <w:p w14:paraId="25F9CB4F" w14:textId="0A12E662" w:rsidR="00A36DB8" w:rsidRPr="00A36DB8" w:rsidRDefault="00A36DB8" w:rsidP="00972812">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8E74AF">
      <w:pPr>
        <w:pStyle w:val="Listas1"/>
      </w:pPr>
      <w:r>
        <w:t>Quais os contextos utilizados?</w:t>
      </w:r>
    </w:p>
    <w:p w14:paraId="7265A4A5" w14:textId="0787049D" w:rsidR="00A36DB8" w:rsidRDefault="00A36DB8" w:rsidP="00972812">
      <w:r>
        <w:tab/>
      </w:r>
      <w:r w:rsidR="00AD5487">
        <w:t>O principal contexto</w:t>
      </w:r>
      <w:r w:rsidR="005C1336">
        <w:t xml:space="preserve"> utilizado</w:t>
      </w:r>
      <w:r w:rsidR="00AD5487">
        <w:t xml:space="preserve"> nesse trabalho foi</w:t>
      </w:r>
      <w:r w:rsidR="008765B4">
        <w:t xml:space="preserve"> relacionado</w:t>
      </w:r>
      <w:r w:rsidR="00AD5487">
        <w:t xml:space="preserve"> </w:t>
      </w:r>
      <w:r w:rsidR="008765B4">
        <w:t>à</w:t>
      </w:r>
      <w:r w:rsidR="00AD5487">
        <w:t>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8E74AF">
      <w:pPr>
        <w:pStyle w:val="Listas1"/>
      </w:pPr>
      <w:r>
        <w:t>Como é obtido o contexto?</w:t>
      </w:r>
    </w:p>
    <w:p w14:paraId="732380C6" w14:textId="77777777" w:rsidR="004E75AE" w:rsidRDefault="00FD637E" w:rsidP="00972812">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4C7E5AC4" w:rsidR="00851319" w:rsidRPr="00FD637E" w:rsidRDefault="004E75AE" w:rsidP="00972812">
      <w:r>
        <w:tab/>
        <w:t xml:space="preserve">A preferência do usuário foi obtida através da observação do seu comportamento em cima da aplicação. Cada usuário devia ouvir ao menos 10 segundos de cada </w:t>
      </w:r>
      <w:r w:rsidR="00A138E0">
        <w:t>uma</w:t>
      </w:r>
      <w:r w:rsidR="00175FF3">
        <w:t xml:space="preserve"> das</w:t>
      </w:r>
      <w:r w:rsidR="00A138E0">
        <w:t xml:space="preserve"> duas </w:t>
      </w:r>
      <w:r w:rsidR="002F469C">
        <w:t>músicas</w:t>
      </w:r>
      <w:r w:rsidR="00A138E0">
        <w:t xml:space="preserve"> apresentadas </w:t>
      </w:r>
      <w:r>
        <w:t xml:space="preserve">e ao finalizar, poderia escolher qual música era mais adequada para se ouvir no ambiente pré-estabelecido que era </w:t>
      </w:r>
      <w:r w:rsidR="008765B4">
        <w:t xml:space="preserve">o </w:t>
      </w:r>
      <w:r>
        <w:t>seu trabalho.</w:t>
      </w:r>
    </w:p>
    <w:p w14:paraId="27F62DFC" w14:textId="37F7FB62" w:rsidR="00413F67" w:rsidRDefault="00413F67" w:rsidP="008E74AF">
      <w:pPr>
        <w:pStyle w:val="Listas1"/>
      </w:pPr>
      <w:r>
        <w:t>A recomendação atingiu as expectativas do usuário?</w:t>
      </w:r>
    </w:p>
    <w:p w14:paraId="2BD8EBD4" w14:textId="61C8B660" w:rsidR="007C48E1" w:rsidRDefault="00413F67" w:rsidP="00972812">
      <w:r>
        <w:tab/>
      </w:r>
      <w:r w:rsidR="009765AA">
        <w:t>Para obter os resultados, f</w:t>
      </w:r>
      <w:r w:rsidR="009765AA" w:rsidRPr="0092303F">
        <w:t>oi realizad</w:t>
      </w:r>
      <w:r w:rsidR="008765B4">
        <w:t>a</w:t>
      </w:r>
      <w:r w:rsidR="009765AA" w:rsidRPr="0092303F">
        <w:t xml:space="preserve">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972812">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6478257F" w14:textId="7AA4C6D3" w:rsidR="00D064C6" w:rsidRDefault="00D064C6" w:rsidP="00972812">
      <w:pPr>
        <w:pStyle w:val="Ttulo4"/>
        <w:rPr>
          <w:lang w:val="en-US"/>
        </w:rPr>
      </w:pPr>
      <w:r w:rsidRPr="00D064C6">
        <w:rPr>
          <w:lang w:val="en-US"/>
        </w:rPr>
        <w:t>Towards Intent-Aware Contextual Music Recommendation: Initial Experiments</w:t>
      </w:r>
      <w:bookmarkEnd w:id="50"/>
      <w:r w:rsidR="008E74AF">
        <w:rPr>
          <w:lang w:val="en-US"/>
        </w:rPr>
        <w:t xml:space="preserve"> </w:t>
      </w:r>
      <w:r w:rsidR="008E74AF">
        <w:rPr>
          <w:lang w:val="en-US"/>
        </w:rPr>
        <w:fldChar w:fldCharType="begin" w:fldLock="1"/>
      </w:r>
      <w:r w:rsidR="00044B7D">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sidR="008E74AF">
        <w:rPr>
          <w:lang w:val="en-US"/>
        </w:rPr>
        <w:fldChar w:fldCharType="separate"/>
      </w:r>
      <w:r w:rsidR="008E74AF" w:rsidRPr="008E74AF">
        <w:rPr>
          <w:i w:val="0"/>
          <w:noProof/>
          <w:lang w:val="en-US"/>
        </w:rPr>
        <w:t>(VOLOKHIN; AGICHTEIN, 2018)</w:t>
      </w:r>
      <w:r w:rsidR="008E74AF">
        <w:rPr>
          <w:lang w:val="en-US"/>
        </w:rPr>
        <w:fldChar w:fldCharType="end"/>
      </w:r>
    </w:p>
    <w:p w14:paraId="05B04869" w14:textId="6C097BAE" w:rsidR="00B92075" w:rsidRDefault="0077029A" w:rsidP="00972812">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w:t>
      </w:r>
      <w:r w:rsidR="005E7288">
        <w:t>a</w:t>
      </w:r>
      <w:r w:rsidR="00BF3315">
        <w:t xml:space="preserve">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5660F3A9" w:rsidR="0077029A" w:rsidRPr="008C355D" w:rsidRDefault="00B92075" w:rsidP="00972812">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 xml:space="preserve">método </w:t>
      </w:r>
      <w:r w:rsidR="005E7288">
        <w:t>de</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w:t>
      </w:r>
      <w:r w:rsidR="005E7288">
        <w:t>a</w:t>
      </w:r>
      <w:r w:rsidR="00616B3F">
        <w:t xml:space="preserve">s </w:t>
      </w:r>
      <w:r w:rsidR="005E7288">
        <w:t>à</w:t>
      </w:r>
      <w:r w:rsidR="00616B3F">
        <w:t xml:space="preserve"> busca, </w:t>
      </w:r>
      <w:r w:rsidR="00485F0D">
        <w:t>delas</w:t>
      </w:r>
      <w:r w:rsidR="00616B3F">
        <w:t xml:space="preserve"> </w:t>
      </w:r>
      <w:r w:rsidR="005E7288">
        <w:t xml:space="preserve">são </w:t>
      </w:r>
      <w:r w:rsidR="00616B3F">
        <w:t>obtid</w:t>
      </w:r>
      <w:r w:rsidR="005E7288">
        <w:t>as</w:t>
      </w:r>
      <w:r w:rsidR="00616B3F">
        <w:t xml:space="preserve"> as </w:t>
      </w:r>
      <w:r w:rsidR="00616B3F" w:rsidRPr="00390E18">
        <w:rPr>
          <w:i/>
          <w:iCs w:val="0"/>
        </w:rPr>
        <w:t>top</w:t>
      </w:r>
      <w:r w:rsidR="00616B3F">
        <w:t xml:space="preserve">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044B7D">
      <w:pPr>
        <w:pStyle w:val="Listas1"/>
      </w:pPr>
      <w:r w:rsidRPr="000A3B00">
        <w:tab/>
      </w:r>
      <w:r w:rsidR="00B87B98">
        <w:t>Qual o problema que ele resolveu?</w:t>
      </w:r>
    </w:p>
    <w:p w14:paraId="608D79C0" w14:textId="607086D0" w:rsidR="00B87B98" w:rsidRPr="0084499B" w:rsidRDefault="00B87B98" w:rsidP="00972812">
      <w:r>
        <w:tab/>
      </w:r>
      <w:r w:rsidR="000E7E0E">
        <w:t>São</w:t>
      </w:r>
      <w:r w:rsidR="000B7EF7">
        <w:t xml:space="preserve"> abordad</w:t>
      </w:r>
      <w:r w:rsidR="000E7E0E">
        <w:t>as</w:t>
      </w:r>
      <w:r w:rsidR="000B7EF7">
        <w:t xml:space="preserve"> 3 contribuições no artigo: </w:t>
      </w:r>
      <w:r w:rsidR="00722E4E">
        <w:t>(i)</w:t>
      </w:r>
      <w:r w:rsidR="000B7EF7">
        <w:t xml:space="preserve"> é estimad</w:t>
      </w:r>
      <w:r w:rsidR="005E7288">
        <w:t>a</w:t>
      </w:r>
      <w:r w:rsidR="000B7EF7">
        <w:t xml:space="preserve">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w:t>
      </w:r>
      <w:r w:rsidR="005E7288">
        <w:t xml:space="preserve"> contribuição</w:t>
      </w:r>
      <w:r w:rsidR="00C740A9">
        <w:t>,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044B7D">
      <w:pPr>
        <w:pStyle w:val="Listas1"/>
      </w:pPr>
      <w:r>
        <w:t>Quais técnicas foram usadas?</w:t>
      </w:r>
    </w:p>
    <w:p w14:paraId="52A2441C" w14:textId="0BB9B4F5" w:rsidR="00516903" w:rsidRDefault="00B87B98" w:rsidP="00972812">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w:t>
      </w:r>
      <w:r w:rsidR="00817AC2">
        <w:lastRenderedPageBreak/>
        <w:t xml:space="preserve">entender as intenções do usuário através dos títulos das </w:t>
      </w:r>
      <w:r w:rsidR="00817AC2" w:rsidRPr="00817AC2">
        <w:rPr>
          <w:i/>
        </w:rPr>
        <w:t>playlists</w:t>
      </w:r>
      <w:r w:rsidR="005E7288">
        <w:rPr>
          <w:i/>
        </w:rPr>
        <w:t>,</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57F0D365" w:rsidR="00B87B98" w:rsidRPr="00A36DB8" w:rsidRDefault="00516903" w:rsidP="00972812">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rsidRPr="00390E18">
        <w:rPr>
          <w:i/>
          <w:iCs w:val="0"/>
        </w:rPr>
        <w:t>H</w:t>
      </w:r>
      <w:r w:rsidRPr="00246569">
        <w:rPr>
          <w:i/>
          <w:iCs w:val="0"/>
        </w:rPr>
        <w:t>ard</w:t>
      </w:r>
      <w:r w:rsidRPr="00BE3559">
        <w:rPr>
          <w:i/>
        </w:rPr>
        <w:t xml:space="preserve">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w:t>
      </w:r>
      <w:r w:rsidR="005E7288">
        <w:t xml:space="preserve">foram </w:t>
      </w:r>
      <w:r w:rsidR="007B1974">
        <w:t>apresentado</w:t>
      </w:r>
      <w:r w:rsidR="005E7288">
        <w:t>s</w:t>
      </w:r>
      <w:r w:rsidR="007B1974">
        <w:t xml:space="preserve"> os algoritmos utilizados para realizar a recomendação musical.</w:t>
      </w:r>
    </w:p>
    <w:p w14:paraId="770CAD9E" w14:textId="77777777" w:rsidR="00B87B98" w:rsidRDefault="00B87B98" w:rsidP="00044B7D">
      <w:pPr>
        <w:pStyle w:val="Listas1"/>
      </w:pPr>
      <w:r>
        <w:t>Qual a base de treinamento e teste?</w:t>
      </w:r>
    </w:p>
    <w:p w14:paraId="3C6D7511" w14:textId="0BC85AB0" w:rsidR="00B87B98" w:rsidRPr="00A36DB8" w:rsidRDefault="00B87B98" w:rsidP="00972812">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044B7D">
      <w:pPr>
        <w:pStyle w:val="Listas1"/>
      </w:pPr>
      <w:r>
        <w:t>Quais os contextos utilizados?</w:t>
      </w:r>
    </w:p>
    <w:p w14:paraId="28EC470E" w14:textId="4C37FB31" w:rsidR="00B87B98" w:rsidRPr="00A36DB8" w:rsidRDefault="00B87B98" w:rsidP="00972812">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w:t>
      </w:r>
      <w:r w:rsidR="005E7288">
        <w:t>à</w:t>
      </w:r>
      <w:r w:rsidR="007F503A">
        <w:t xml:space="preserve">s atividades </w:t>
      </w:r>
      <w:r w:rsidR="005E7288">
        <w:t>que o</w:t>
      </w:r>
      <w:r w:rsidR="007F503A">
        <w:t xml:space="preserve"> </w:t>
      </w:r>
      <w:r w:rsidR="00C11BAD">
        <w:t>usuário</w:t>
      </w:r>
      <w:r w:rsidR="007F503A">
        <w:t xml:space="preserve"> </w:t>
      </w:r>
      <w:r w:rsidR="007F2146">
        <w:t>está</w:t>
      </w:r>
      <w:r w:rsidR="007F503A">
        <w:t xml:space="preserve"> executando.</w:t>
      </w:r>
      <w:r w:rsidR="001142B7">
        <w:t xml:space="preserve"> O principal atributo utilizado </w:t>
      </w:r>
      <w:r w:rsidR="009E321F">
        <w:t xml:space="preserve">para predizer suas intenções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044B7D">
      <w:pPr>
        <w:pStyle w:val="Listas1"/>
      </w:pPr>
      <w:r>
        <w:t>Como é obtido o contexto?</w:t>
      </w:r>
    </w:p>
    <w:p w14:paraId="2D365478" w14:textId="6837BF41" w:rsidR="00B87B98" w:rsidRPr="00413F67" w:rsidRDefault="00B87B98" w:rsidP="00972812">
      <w:r>
        <w:tab/>
      </w:r>
      <w:r w:rsidR="00634271">
        <w:t xml:space="preserve">Para </w:t>
      </w:r>
      <w:r w:rsidR="004D0700">
        <w:t xml:space="preserve">obter o comportamento do </w:t>
      </w:r>
      <w:r w:rsidR="002246DF">
        <w:t>usuário</w:t>
      </w:r>
      <w:r w:rsidR="00634271">
        <w:t xml:space="preserve"> </w:t>
      </w:r>
      <w:r w:rsidR="005E7288">
        <w:t xml:space="preserve">foram </w:t>
      </w:r>
      <w:r w:rsidR="00634271">
        <w:t>avaliad</w:t>
      </w:r>
      <w:r w:rsidR="005E7288">
        <w:t>as,</w:t>
      </w:r>
      <w:r w:rsidR="00495C0B" w:rsidRPr="00495C0B">
        <w:t xml:space="preserve"> </w:t>
      </w:r>
      <w:r w:rsidR="00495C0B">
        <w:t>durante um período de teste</w:t>
      </w:r>
      <w:r w:rsidR="005E7288">
        <w:t>,</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w:t>
      </w:r>
      <w:r w:rsidR="005E7288">
        <w:t>a</w:t>
      </w:r>
      <w:r w:rsidR="00634271">
        <w:t xml:space="preserve">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044B7D">
      <w:pPr>
        <w:pStyle w:val="Listas1"/>
      </w:pPr>
      <w:r>
        <w:t>A recomendação atingiu as expectativas do usuário?</w:t>
      </w:r>
    </w:p>
    <w:p w14:paraId="77389F4C" w14:textId="7650585D" w:rsidR="00683408" w:rsidRDefault="00683408" w:rsidP="00972812">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w:t>
      </w:r>
      <w:r>
        <w:lastRenderedPageBreak/>
        <w:t xml:space="preserve">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972812">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3A75EB83" w14:textId="1449276E" w:rsidR="00D064C6" w:rsidRDefault="00D064C6" w:rsidP="00972812">
      <w:pPr>
        <w:pStyle w:val="Ttulo4"/>
        <w:rPr>
          <w:lang w:val="en-US"/>
        </w:rPr>
      </w:pPr>
      <w:bookmarkStart w:id="52" w:name="_Ref40822320"/>
      <w:commentRangeStart w:id="53"/>
      <w:r w:rsidRPr="00D064C6">
        <w:rPr>
          <w:lang w:val="en-US"/>
        </w:rPr>
        <w:t>Quantitative Study of Music Listening Behavior in a Smartphone Context</w:t>
      </w:r>
      <w:bookmarkEnd w:id="52"/>
      <w:commentRangeEnd w:id="53"/>
      <w:r w:rsidR="00044B7D">
        <w:rPr>
          <w:lang w:val="en-US"/>
        </w:rPr>
        <w:t xml:space="preserve"> </w:t>
      </w:r>
      <w:r w:rsidR="00044B7D">
        <w:rPr>
          <w:lang w:val="en-US"/>
        </w:rPr>
        <w:fldChar w:fldCharType="begin" w:fldLock="1"/>
      </w:r>
      <w:r w:rsidR="00EE2360">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sidR="00044B7D">
        <w:rPr>
          <w:lang w:val="en-US"/>
        </w:rPr>
        <w:fldChar w:fldCharType="separate"/>
      </w:r>
      <w:r w:rsidR="00044B7D" w:rsidRPr="00044B7D">
        <w:rPr>
          <w:i w:val="0"/>
          <w:noProof/>
          <w:lang w:val="en-US"/>
        </w:rPr>
        <w:t>(YANG; TENG, 2015)</w:t>
      </w:r>
      <w:r w:rsidR="00044B7D">
        <w:rPr>
          <w:lang w:val="en-US"/>
        </w:rPr>
        <w:fldChar w:fldCharType="end"/>
      </w:r>
      <w:r w:rsidR="005E7288">
        <w:rPr>
          <w:rStyle w:val="Refdecomentrio"/>
          <w:i w:val="0"/>
          <w:snapToGrid/>
        </w:rPr>
        <w:commentReference w:id="53"/>
      </w:r>
    </w:p>
    <w:p w14:paraId="61E6B872" w14:textId="4830FF22" w:rsidR="00770C1B" w:rsidRDefault="00B550F0" w:rsidP="00972812">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972812">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972812">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972812">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972812"/>
    <w:p w14:paraId="2A8535D0" w14:textId="29B68F94" w:rsidR="00774680" w:rsidRPr="00E4071D" w:rsidRDefault="00CA31F6" w:rsidP="00972812">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w:t>
      </w:r>
      <w:r w:rsidR="00135ED6">
        <w:lastRenderedPageBreak/>
        <w:t>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F3B58">
      <w:pPr>
        <w:pStyle w:val="Listas1"/>
      </w:pPr>
      <w:r w:rsidRPr="000A3B00">
        <w:tab/>
      </w:r>
      <w:r w:rsidR="00B87B98">
        <w:t>Qual o problema que ele resolveu?</w:t>
      </w:r>
    </w:p>
    <w:p w14:paraId="56F1ADBE" w14:textId="7030E2A3" w:rsidR="00B87B98" w:rsidRDefault="00B87B98" w:rsidP="00972812">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p>
    <w:p w14:paraId="5DB71BE3" w14:textId="77777777" w:rsidR="00B87B98" w:rsidRDefault="00B87B98" w:rsidP="00CF3B58">
      <w:pPr>
        <w:pStyle w:val="Listas1"/>
      </w:pPr>
      <w:r>
        <w:t>Quais técnicas foram usadas?</w:t>
      </w:r>
    </w:p>
    <w:p w14:paraId="648EDE5A" w14:textId="1E738C5D" w:rsidR="0053040E" w:rsidRDefault="00B87B98" w:rsidP="00972812">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w:t>
      </w:r>
      <w:r w:rsidR="005E7288">
        <w:t>a</w:t>
      </w:r>
      <w:r w:rsidR="0097721C">
        <w:t xml:space="preserve"> a filtragem colaborativa.</w:t>
      </w:r>
    </w:p>
    <w:p w14:paraId="02043B3F" w14:textId="0BACFEF9" w:rsidR="00CB7746" w:rsidRDefault="00976999" w:rsidP="001210D7">
      <w:pPr>
        <w:pStyle w:val="Listas1"/>
        <w:numPr>
          <w:ilvl w:val="1"/>
          <w:numId w:val="5"/>
        </w:numPr>
      </w:pPr>
      <w:r w:rsidRPr="003339D8">
        <w:t xml:space="preserve">Em que medida podemos prever a música que um usuário prefere ouvir em diferentes contextos de atividade (ou seja, uso de música) </w:t>
      </w:r>
      <w:r>
        <w:t>d</w:t>
      </w:r>
      <w:r w:rsidRPr="003339D8">
        <w:t xml:space="preserve">a </w:t>
      </w:r>
      <w:r w:rsidR="00CC070D">
        <w:t>vida real</w:t>
      </w:r>
      <w:r w:rsidRPr="003339D8">
        <w:t>?</w:t>
      </w:r>
    </w:p>
    <w:p w14:paraId="3FE623EA" w14:textId="2E6F122E" w:rsidR="00976999" w:rsidRDefault="00803994" w:rsidP="00972812">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Antes de iniciar essa 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972812">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972812">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w:t>
      </w:r>
      <w:r w:rsidR="00266E2E">
        <w:lastRenderedPageBreak/>
        <w:t xml:space="preserve">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1AFAD9CB" w:rsidR="0098644C" w:rsidRDefault="0098644C" w:rsidP="00972812">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w:t>
      </w:r>
      <w:r w:rsidR="00CF2134">
        <w:t>. Para isso</w:t>
      </w:r>
      <w:r w:rsidR="007F3852">
        <w:t xml:space="preserve">,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F3B58">
      <w:pPr>
        <w:pStyle w:val="Listas1"/>
        <w:numPr>
          <w:ilvl w:val="1"/>
          <w:numId w:val="5"/>
        </w:numPr>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51DC9D15" w:rsidR="009A79F4" w:rsidRDefault="00F96682" w:rsidP="00972812">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xml:space="preserve">) e relacionar </w:t>
      </w:r>
      <w:r w:rsidR="00CF2134">
        <w:t>à</w:t>
      </w:r>
      <w:r w:rsidR="003D0225">
        <w:t>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972812">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F3B58">
      <w:pPr>
        <w:pStyle w:val="Listas1"/>
        <w:numPr>
          <w:ilvl w:val="1"/>
          <w:numId w:val="5"/>
        </w:numPr>
      </w:pPr>
      <w:r w:rsidRPr="003534C8">
        <w:t>Como fatores pessoais se correlacionam com a previsibilidade do uso de músicas e da atividade do usuário para diferentes usuários</w:t>
      </w:r>
      <w:r>
        <w:t>?</w:t>
      </w:r>
    </w:p>
    <w:p w14:paraId="4DA57A97" w14:textId="3A0CC932" w:rsidR="00E435D2" w:rsidRDefault="00CA1192" w:rsidP="00972812">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972812">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F3B58">
      <w:pPr>
        <w:pStyle w:val="Listas1"/>
      </w:pPr>
      <w:r>
        <w:t>Qual a base de treinamento e teste?</w:t>
      </w:r>
    </w:p>
    <w:p w14:paraId="311BD162" w14:textId="10D9B4FE" w:rsidR="00B87B98" w:rsidRPr="00A36DB8" w:rsidRDefault="00B87B98" w:rsidP="00972812">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F3B58">
      <w:pPr>
        <w:pStyle w:val="Listas1"/>
      </w:pPr>
      <w:r>
        <w:t>Quais os contextos utilizados?</w:t>
      </w:r>
    </w:p>
    <w:p w14:paraId="17B0FD91" w14:textId="38D8D1FB" w:rsidR="00B87B98" w:rsidRDefault="00B87B98" w:rsidP="00972812">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pPr>
        <w:pStyle w:val="Figuras"/>
      </w:pPr>
      <w: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8" r:lo="rId29" r:qs="rId30" r:cs="rId31"/>
              </a:graphicData>
            </a:graphic>
          </wp:inline>
        </w:drawing>
      </w:r>
    </w:p>
    <w:p w14:paraId="3AF1F10E" w14:textId="0B14A9D9" w:rsidR="00686678" w:rsidRDefault="00686678" w:rsidP="00972812">
      <w:pPr>
        <w:pStyle w:val="Legenda"/>
      </w:pPr>
      <w:bookmarkStart w:id="54" w:name="_Toc55260885"/>
      <w:r w:rsidRPr="00390E18">
        <w:rPr>
          <w:highlight w:val="yellow"/>
        </w:rPr>
        <w:t xml:space="preserve">Figura </w:t>
      </w:r>
      <w:r w:rsidR="00C7334A" w:rsidRPr="00390E18">
        <w:rPr>
          <w:noProof/>
          <w:highlight w:val="yellow"/>
        </w:rPr>
        <w:fldChar w:fldCharType="begin"/>
      </w:r>
      <w:r w:rsidR="00C7334A" w:rsidRPr="00390E18">
        <w:rPr>
          <w:noProof/>
          <w:highlight w:val="yellow"/>
        </w:rPr>
        <w:instrText xml:space="preserve"> SEQ Figura \* ARABIC </w:instrText>
      </w:r>
      <w:r w:rsidR="00C7334A" w:rsidRPr="00390E18">
        <w:rPr>
          <w:noProof/>
          <w:highlight w:val="yellow"/>
        </w:rPr>
        <w:fldChar w:fldCharType="separate"/>
      </w:r>
      <w:r w:rsidR="00772326" w:rsidRPr="00390E18">
        <w:rPr>
          <w:noProof/>
          <w:highlight w:val="yellow"/>
        </w:rPr>
        <w:t>7</w:t>
      </w:r>
      <w:r w:rsidR="00C7334A" w:rsidRPr="00390E18">
        <w:rPr>
          <w:noProof/>
          <w:highlight w:val="yellow"/>
        </w:rPr>
        <w:fldChar w:fldCharType="end"/>
      </w:r>
      <w:r w:rsidRPr="00390E18">
        <w:rPr>
          <w:highlight w:val="yellow"/>
        </w:rPr>
        <w:t xml:space="preserve"> Fatores da preferência musical (próprio, 2020)</w:t>
      </w:r>
      <w:bookmarkEnd w:id="54"/>
    </w:p>
    <w:p w14:paraId="7BFC721F" w14:textId="77777777" w:rsidR="00B87B98" w:rsidRDefault="00B87B98" w:rsidP="00CF3B58">
      <w:pPr>
        <w:pStyle w:val="Listas1"/>
      </w:pPr>
      <w:r>
        <w:t>Como é obtido o contexto?</w:t>
      </w:r>
    </w:p>
    <w:p w14:paraId="1EB31649" w14:textId="7504F387" w:rsidR="00B87B98" w:rsidRPr="00FD637E" w:rsidRDefault="00B87B98" w:rsidP="00972812">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F3B58">
      <w:pPr>
        <w:pStyle w:val="Listas1"/>
      </w:pPr>
      <w:r>
        <w:t>A recomendação atingiu as expectativas do usuário?</w:t>
      </w:r>
    </w:p>
    <w:p w14:paraId="55E00ECF" w14:textId="237C76C3" w:rsidR="00B87B98" w:rsidRPr="00413F67" w:rsidRDefault="00CF2134" w:rsidP="00972812">
      <w:r>
        <w:tab/>
        <w:t>O</w:t>
      </w:r>
      <w:r w:rsidR="00CA31F6">
        <w:t xml:space="preserve"> </w:t>
      </w:r>
      <w:r w:rsidR="00FE16D1">
        <w:t>artigo revisado não desenvolveu um sistema de recomendação</w:t>
      </w:r>
      <w:r>
        <w:t>, a</w:t>
      </w:r>
      <w:r w:rsidR="008A6BD4">
        <w:t>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55" w:name="OLE_LINK1"/>
      <w:r w:rsidR="005F2713">
        <w:t xml:space="preserve"> </w:t>
      </w:r>
      <w:r w:rsidR="004A4D7D">
        <w:t>continha</w:t>
      </w:r>
      <w:bookmarkEnd w:id="55"/>
      <w:r w:rsidR="004A4D7D">
        <w:t xml:space="preserve"> 48 usuários, que a partir de uma filtragem dos dados efetuada, passou para 19 nas respostas das questões.</w:t>
      </w:r>
    </w:p>
    <w:p w14:paraId="7CCC49B8" w14:textId="4D4E022C" w:rsidR="00E6306C" w:rsidRDefault="005F2713" w:rsidP="00972812">
      <w:pPr>
        <w:pStyle w:val="Ttulo2"/>
      </w:pPr>
      <w:bookmarkStart w:id="56" w:name="_Toc55523364"/>
      <w:r w:rsidRPr="005F2713">
        <w:t>FUNCIONALIDADES DOS TRABALHOS INVESTIGADOS</w:t>
      </w:r>
      <w:bookmarkEnd w:id="56"/>
    </w:p>
    <w:p w14:paraId="6C75A231" w14:textId="16F0FBF6" w:rsidR="000E3E85" w:rsidRDefault="000E3E85" w:rsidP="00972812">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presenta a</w:t>
      </w:r>
      <w:r>
        <w:t xml:space="preserve"> relaç</w:t>
      </w:r>
      <w:r w:rsidR="006A14FF">
        <w:t>ão</w:t>
      </w:r>
      <w:r>
        <w:t xml:space="preserve"> das funcionalidades dos </w:t>
      </w:r>
      <w:r w:rsidR="00CF2134">
        <w:t xml:space="preserve">5 </w:t>
      </w:r>
      <w:r>
        <w:t>artigos revisados</w:t>
      </w:r>
      <w:r w:rsidR="00CF2134">
        <w:t xml:space="preserve"> (2 indicados pelos avaliadores e 3 resultantes da revisão bibliográfica)</w:t>
      </w:r>
      <w:r>
        <w:t xml:space="preserve"> e </w:t>
      </w:r>
      <w:r w:rsidR="006A14FF">
        <w:t>da proposta deste</w:t>
      </w:r>
      <w:r>
        <w:t xml:space="preserve"> trabalho,</w:t>
      </w:r>
      <w:r w:rsidR="006A14FF">
        <w:t xml:space="preserve"> focando em comparar apenas as funcionalidades</w:t>
      </w:r>
      <w:r>
        <w:t xml:space="preserve"> utilizadas no desenvolvimento do </w:t>
      </w:r>
      <w:r>
        <w:lastRenderedPageBreak/>
        <w:t>sistema de recomendação</w:t>
      </w:r>
      <w:r w:rsidR="00CF2134">
        <w:t>. O Quadro 1 apresenta a seguinte</w:t>
      </w:r>
      <w:r w:rsidR="00DF0B4C">
        <w:t xml:space="preserve"> legenda de 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w:t>
      </w:r>
    </w:p>
    <w:p w14:paraId="55376680" w14:textId="77777777" w:rsidR="008B1BE6" w:rsidRDefault="008B1BE6" w:rsidP="00972812"/>
    <w:p w14:paraId="356E43BA" w14:textId="2CABD2C8" w:rsidR="00FB0449" w:rsidRDefault="00FB0449" w:rsidP="00972812">
      <w:pPr>
        <w:pStyle w:val="Legenda"/>
      </w:pPr>
      <w:bookmarkStart w:id="57" w:name="_Ref42381546"/>
      <w:bookmarkStart w:id="58" w:name="_Toc55524306"/>
      <w:commentRangeStart w:id="59"/>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496F40">
        <w:rPr>
          <w:noProof/>
        </w:rPr>
        <w:t>1</w:t>
      </w:r>
      <w:r w:rsidR="00C7334A">
        <w:rPr>
          <w:noProof/>
        </w:rPr>
        <w:fldChar w:fldCharType="end"/>
      </w:r>
      <w:bookmarkEnd w:id="57"/>
      <w:r>
        <w:t xml:space="preserve"> </w:t>
      </w:r>
      <w:r w:rsidRPr="00B840C8">
        <w:t>Relação das funcionalidades desenvolvidas em cada artigo revisado</w:t>
      </w:r>
      <w:commentRangeEnd w:id="59"/>
      <w:r w:rsidR="00CF2134">
        <w:rPr>
          <w:rStyle w:val="Refdecomentrio"/>
          <w:b w:val="0"/>
          <w:iCs/>
          <w:color w:val="000000"/>
        </w:rPr>
        <w:commentReference w:id="59"/>
      </w:r>
      <w:bookmarkEnd w:id="58"/>
    </w:p>
    <w:tbl>
      <w:tblPr>
        <w:tblStyle w:val="Tabelacomgrade"/>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972812"/>
        </w:tc>
        <w:tc>
          <w:tcPr>
            <w:tcW w:w="851" w:type="dxa"/>
          </w:tcPr>
          <w:p w14:paraId="057BD11E" w14:textId="71A9B75E" w:rsidR="00133BC3" w:rsidRPr="00DF0B4C" w:rsidRDefault="00133BC3" w:rsidP="00972812">
            <w:pPr>
              <w:rPr>
                <w:lang w:val="en-US"/>
              </w:rPr>
            </w:pPr>
            <w:r>
              <w:rPr>
                <w:lang w:val="en-US"/>
              </w:rPr>
              <w:fldChar w:fldCharType="begin" w:fldLock="1"/>
            </w:r>
            <w:r w:rsidR="003D72FC">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eviously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972812">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972812">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972812">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972812">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972812">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972812">
            <w:r>
              <w:t>Tem foco no entendimento do contexto para recomendações musicais?</w:t>
            </w:r>
          </w:p>
        </w:tc>
        <w:tc>
          <w:tcPr>
            <w:tcW w:w="851" w:type="dxa"/>
          </w:tcPr>
          <w:p w14:paraId="441F6F66" w14:textId="5FA12BD7" w:rsidR="00133BC3" w:rsidRPr="007C62DC" w:rsidRDefault="00133BC3" w:rsidP="00972812">
            <w:r w:rsidRPr="00902E83">
              <w:rPr>
                <w:rFonts w:ascii="Segoe UI Emoji" w:hAnsi="Segoe UI Emoji" w:cs="Segoe UI Emoji"/>
              </w:rPr>
              <w:t>✔</w:t>
            </w:r>
          </w:p>
        </w:tc>
        <w:tc>
          <w:tcPr>
            <w:tcW w:w="1276" w:type="dxa"/>
          </w:tcPr>
          <w:p w14:paraId="05017945" w14:textId="4AB9FD06" w:rsidR="00133BC3" w:rsidRPr="007C62DC" w:rsidRDefault="00133BC3" w:rsidP="00972812">
            <w:r w:rsidRPr="00902E83">
              <w:rPr>
                <w:rFonts w:ascii="Segoe UI Emoji" w:hAnsi="Segoe UI Emoji" w:cs="Segoe UI Emoji"/>
              </w:rPr>
              <w:t>✔</w:t>
            </w:r>
          </w:p>
        </w:tc>
        <w:tc>
          <w:tcPr>
            <w:tcW w:w="1134" w:type="dxa"/>
          </w:tcPr>
          <w:p w14:paraId="2495FE0C" w14:textId="3187CCA2" w:rsidR="00133BC3" w:rsidRPr="007C62DC" w:rsidRDefault="00133BC3" w:rsidP="00972812">
            <w:r w:rsidRPr="00902E83">
              <w:rPr>
                <w:rFonts w:ascii="Segoe UI Emoji" w:hAnsi="Segoe UI Emoji" w:cs="Segoe UI Emoji"/>
              </w:rPr>
              <w:t>❌</w:t>
            </w:r>
          </w:p>
        </w:tc>
        <w:tc>
          <w:tcPr>
            <w:tcW w:w="992" w:type="dxa"/>
          </w:tcPr>
          <w:p w14:paraId="75828768" w14:textId="53847281" w:rsidR="00133BC3" w:rsidRPr="00902E83" w:rsidRDefault="00133BC3" w:rsidP="00972812">
            <w:r w:rsidRPr="00902E83">
              <w:rPr>
                <w:rFonts w:ascii="Segoe UI Emoji" w:hAnsi="Segoe UI Emoji" w:cs="Segoe UI Emoji"/>
              </w:rPr>
              <w:t>✔</w:t>
            </w:r>
          </w:p>
        </w:tc>
        <w:tc>
          <w:tcPr>
            <w:tcW w:w="992" w:type="dxa"/>
          </w:tcPr>
          <w:p w14:paraId="6076D553" w14:textId="07E205F8" w:rsidR="00133BC3" w:rsidRPr="00902E83" w:rsidRDefault="00F818D4" w:rsidP="00972812">
            <w:r w:rsidRPr="00902E83">
              <w:rPr>
                <w:rFonts w:ascii="Segoe UI Emoji" w:hAnsi="Segoe UI Emoji" w:cs="Segoe UI Emoji"/>
              </w:rPr>
              <w:t>❌</w:t>
            </w:r>
          </w:p>
        </w:tc>
        <w:tc>
          <w:tcPr>
            <w:tcW w:w="1228" w:type="dxa"/>
          </w:tcPr>
          <w:p w14:paraId="293FCBC2" w14:textId="742C3EEC" w:rsidR="00133BC3" w:rsidRPr="00902E83" w:rsidRDefault="00133BC3" w:rsidP="00972812">
            <w:r w:rsidRPr="00902E83">
              <w:rPr>
                <w:rFonts w:ascii="Segoe UI Emoji" w:hAnsi="Segoe UI Emoji" w:cs="Segoe UI Emoji"/>
              </w:rPr>
              <w:t>✔</w:t>
            </w:r>
          </w:p>
        </w:tc>
      </w:tr>
      <w:tr w:rsidR="00133BC3" w:rsidRPr="00902E83" w14:paraId="4988E608" w14:textId="77777777" w:rsidTr="00133BC3">
        <w:tc>
          <w:tcPr>
            <w:tcW w:w="2263" w:type="dxa"/>
          </w:tcPr>
          <w:p w14:paraId="17CD6A31" w14:textId="6502524B" w:rsidR="00133BC3" w:rsidRPr="00902E83" w:rsidRDefault="00133BC3" w:rsidP="00972812">
            <w:r w:rsidRPr="00902E83">
              <w:t>O trabalho foi</w:t>
            </w:r>
            <w:r>
              <w:t>/será</w:t>
            </w:r>
            <w:r w:rsidRPr="00902E83">
              <w:t xml:space="preserve"> validado em um caso real?</w:t>
            </w:r>
          </w:p>
        </w:tc>
        <w:tc>
          <w:tcPr>
            <w:tcW w:w="851" w:type="dxa"/>
          </w:tcPr>
          <w:p w14:paraId="5ABC353F" w14:textId="0E4B0474" w:rsidR="00133BC3" w:rsidRPr="00902E83" w:rsidRDefault="00133BC3" w:rsidP="00972812">
            <w:r w:rsidRPr="00902E83">
              <w:rPr>
                <w:rFonts w:ascii="Segoe UI Emoji" w:hAnsi="Segoe UI Emoji" w:cs="Segoe UI Emoji"/>
              </w:rPr>
              <w:t>❌</w:t>
            </w:r>
          </w:p>
        </w:tc>
        <w:tc>
          <w:tcPr>
            <w:tcW w:w="1276" w:type="dxa"/>
          </w:tcPr>
          <w:p w14:paraId="01538D4E" w14:textId="5CD2F69F" w:rsidR="00133BC3" w:rsidRPr="00902E83" w:rsidRDefault="00133BC3" w:rsidP="00972812">
            <w:r w:rsidRPr="00902E83">
              <w:rPr>
                <w:rFonts w:ascii="Segoe UI Emoji" w:hAnsi="Segoe UI Emoji" w:cs="Segoe UI Emoji"/>
              </w:rPr>
              <w:t>❌</w:t>
            </w:r>
          </w:p>
        </w:tc>
        <w:tc>
          <w:tcPr>
            <w:tcW w:w="1134" w:type="dxa"/>
          </w:tcPr>
          <w:p w14:paraId="7D608D86" w14:textId="149A5948" w:rsidR="00133BC3" w:rsidRPr="00902E83" w:rsidRDefault="00133BC3" w:rsidP="00972812">
            <w:r w:rsidRPr="00902E83">
              <w:rPr>
                <w:rFonts w:ascii="Segoe UI Emoji" w:hAnsi="Segoe UI Emoji" w:cs="Segoe UI Emoji"/>
              </w:rPr>
              <w:t>✔</w:t>
            </w:r>
          </w:p>
        </w:tc>
        <w:tc>
          <w:tcPr>
            <w:tcW w:w="992" w:type="dxa"/>
          </w:tcPr>
          <w:p w14:paraId="0A36339D" w14:textId="6848BCAB" w:rsidR="00133BC3" w:rsidRPr="00902E83" w:rsidRDefault="00AE1371" w:rsidP="00972812">
            <w:r w:rsidRPr="00902E83">
              <w:rPr>
                <w:rFonts w:ascii="Segoe UI Emoji" w:hAnsi="Segoe UI Emoji" w:cs="Segoe UI Emoji"/>
              </w:rPr>
              <w:t>✔</w:t>
            </w:r>
          </w:p>
        </w:tc>
        <w:tc>
          <w:tcPr>
            <w:tcW w:w="992" w:type="dxa"/>
          </w:tcPr>
          <w:p w14:paraId="19E30BA2" w14:textId="0A2016A8" w:rsidR="00133BC3" w:rsidRPr="00902E83" w:rsidRDefault="00AE1371" w:rsidP="00972812">
            <w:r w:rsidRPr="00902E83">
              <w:rPr>
                <w:rFonts w:ascii="Segoe UI Emoji" w:hAnsi="Segoe UI Emoji" w:cs="Segoe UI Emoji"/>
              </w:rPr>
              <w:t>✔</w:t>
            </w:r>
          </w:p>
        </w:tc>
        <w:tc>
          <w:tcPr>
            <w:tcW w:w="1228" w:type="dxa"/>
          </w:tcPr>
          <w:p w14:paraId="7C22439D" w14:textId="49E2B914" w:rsidR="00133BC3" w:rsidRPr="00902E83" w:rsidRDefault="00133BC3" w:rsidP="00972812">
            <w:r w:rsidRPr="00902E83">
              <w:rPr>
                <w:rFonts w:ascii="Segoe UI Emoji" w:hAnsi="Segoe UI Emoji" w:cs="Segoe UI Emoji"/>
              </w:rPr>
              <w:t>✔</w:t>
            </w:r>
          </w:p>
        </w:tc>
      </w:tr>
      <w:tr w:rsidR="00133BC3" w:rsidRPr="00902E83" w14:paraId="3A01B34D" w14:textId="77777777" w:rsidTr="00133BC3">
        <w:tc>
          <w:tcPr>
            <w:tcW w:w="2263" w:type="dxa"/>
          </w:tcPr>
          <w:p w14:paraId="4C0B4223" w14:textId="34507218" w:rsidR="00133BC3" w:rsidRPr="00902E83" w:rsidRDefault="00133BC3" w:rsidP="00972812">
            <w:r w:rsidRPr="00902E83">
              <w:t xml:space="preserve">Utiliza do contexto </w:t>
            </w:r>
            <w:r>
              <w:t>comportamental</w:t>
            </w:r>
            <w:r w:rsidRPr="00902E83">
              <w:t>?</w:t>
            </w:r>
          </w:p>
        </w:tc>
        <w:tc>
          <w:tcPr>
            <w:tcW w:w="851" w:type="dxa"/>
          </w:tcPr>
          <w:p w14:paraId="625FC88F" w14:textId="23475129" w:rsidR="00133BC3" w:rsidRPr="00902E83" w:rsidRDefault="00133BC3" w:rsidP="00972812">
            <w:r w:rsidRPr="00902E83">
              <w:rPr>
                <w:rFonts w:ascii="Segoe UI Emoji" w:hAnsi="Segoe UI Emoji" w:cs="Segoe UI Emoji"/>
              </w:rPr>
              <w:t>✔</w:t>
            </w:r>
          </w:p>
        </w:tc>
        <w:tc>
          <w:tcPr>
            <w:tcW w:w="1276" w:type="dxa"/>
          </w:tcPr>
          <w:p w14:paraId="0F9DFEDA" w14:textId="50E7C2EE" w:rsidR="00133BC3" w:rsidRPr="00902E83" w:rsidRDefault="00133BC3" w:rsidP="00972812">
            <w:r w:rsidRPr="00902E83">
              <w:rPr>
                <w:rFonts w:ascii="Segoe UI Emoji" w:hAnsi="Segoe UI Emoji" w:cs="Segoe UI Emoji"/>
              </w:rPr>
              <w:t>✔</w:t>
            </w:r>
          </w:p>
        </w:tc>
        <w:tc>
          <w:tcPr>
            <w:tcW w:w="1134" w:type="dxa"/>
          </w:tcPr>
          <w:p w14:paraId="3B46B010" w14:textId="6FC15AB7" w:rsidR="00133BC3" w:rsidRPr="00902E83" w:rsidRDefault="00133BC3" w:rsidP="00972812">
            <w:r w:rsidRPr="00902E83">
              <w:rPr>
                <w:rFonts w:ascii="Segoe UI Emoji" w:hAnsi="Segoe UI Emoji" w:cs="Segoe UI Emoji"/>
              </w:rPr>
              <w:t>✔</w:t>
            </w:r>
          </w:p>
        </w:tc>
        <w:tc>
          <w:tcPr>
            <w:tcW w:w="992" w:type="dxa"/>
          </w:tcPr>
          <w:p w14:paraId="6E70A0DF" w14:textId="3559AB6E" w:rsidR="00133BC3" w:rsidRPr="00902E83" w:rsidRDefault="00AF3C07" w:rsidP="00972812">
            <w:r>
              <w:rPr>
                <w:rFonts w:ascii="Segoe UI Emoji" w:hAnsi="Segoe UI Emoji" w:cs="Segoe UI Emoji"/>
              </w:rPr>
              <w:t>✔</w:t>
            </w:r>
          </w:p>
        </w:tc>
        <w:tc>
          <w:tcPr>
            <w:tcW w:w="992" w:type="dxa"/>
          </w:tcPr>
          <w:p w14:paraId="2095E8AF" w14:textId="149833ED" w:rsidR="00133BC3" w:rsidRPr="00902E83" w:rsidRDefault="00AF3C07" w:rsidP="00972812">
            <w:r>
              <w:rPr>
                <w:rFonts w:ascii="Segoe UI Emoji" w:hAnsi="Segoe UI Emoji" w:cs="Segoe UI Emoji"/>
              </w:rPr>
              <w:t>❌</w:t>
            </w:r>
          </w:p>
        </w:tc>
        <w:tc>
          <w:tcPr>
            <w:tcW w:w="1228" w:type="dxa"/>
          </w:tcPr>
          <w:p w14:paraId="21DD1880" w14:textId="364217C0" w:rsidR="00133BC3" w:rsidRPr="00902E83" w:rsidRDefault="00133BC3" w:rsidP="00972812">
            <w:r w:rsidRPr="00902E83">
              <w:rPr>
                <w:rFonts w:ascii="Segoe UI Emoji" w:hAnsi="Segoe UI Emoji" w:cs="Segoe UI Emoji"/>
              </w:rPr>
              <w:t>✔</w:t>
            </w:r>
          </w:p>
        </w:tc>
      </w:tr>
      <w:tr w:rsidR="00133BC3" w:rsidRPr="00902E83" w14:paraId="2F042FD1" w14:textId="77777777" w:rsidTr="00133BC3">
        <w:tc>
          <w:tcPr>
            <w:tcW w:w="2263" w:type="dxa"/>
          </w:tcPr>
          <w:p w14:paraId="5BA8A89A" w14:textId="3146CA47" w:rsidR="00133BC3" w:rsidRPr="00902E83" w:rsidRDefault="00133BC3" w:rsidP="00972812">
            <w:r w:rsidRPr="00902E83">
              <w:t xml:space="preserve">Utiliza do contexto </w:t>
            </w:r>
            <w:r>
              <w:t>de ambiente</w:t>
            </w:r>
            <w:r w:rsidRPr="00902E83">
              <w:t>?</w:t>
            </w:r>
          </w:p>
        </w:tc>
        <w:tc>
          <w:tcPr>
            <w:tcW w:w="851" w:type="dxa"/>
          </w:tcPr>
          <w:p w14:paraId="2440BEFF" w14:textId="2A185E34" w:rsidR="00133BC3" w:rsidRPr="00902E83" w:rsidRDefault="00133BC3" w:rsidP="00972812">
            <w:r w:rsidRPr="00902E83">
              <w:rPr>
                <w:rFonts w:ascii="Segoe UI Emoji" w:hAnsi="Segoe UI Emoji" w:cs="Segoe UI Emoji"/>
              </w:rPr>
              <w:t>❌</w:t>
            </w:r>
          </w:p>
        </w:tc>
        <w:tc>
          <w:tcPr>
            <w:tcW w:w="1276" w:type="dxa"/>
          </w:tcPr>
          <w:p w14:paraId="62EC11FA" w14:textId="1A0B3498" w:rsidR="00133BC3" w:rsidRPr="00902E83" w:rsidRDefault="00133BC3" w:rsidP="00972812">
            <w:r w:rsidRPr="00902E83">
              <w:rPr>
                <w:rFonts w:ascii="Segoe UI Emoji" w:hAnsi="Segoe UI Emoji" w:cs="Segoe UI Emoji"/>
              </w:rPr>
              <w:t>❌</w:t>
            </w:r>
          </w:p>
        </w:tc>
        <w:tc>
          <w:tcPr>
            <w:tcW w:w="1134" w:type="dxa"/>
          </w:tcPr>
          <w:p w14:paraId="157A9FC1" w14:textId="164542DD" w:rsidR="00133BC3" w:rsidRPr="00902E83" w:rsidRDefault="00133BC3" w:rsidP="00972812">
            <w:r>
              <w:rPr>
                <w:rFonts w:ascii="Segoe UI Emoji" w:hAnsi="Segoe UI Emoji" w:cs="Segoe UI Emoji"/>
              </w:rPr>
              <w:t>✔</w:t>
            </w:r>
          </w:p>
        </w:tc>
        <w:tc>
          <w:tcPr>
            <w:tcW w:w="992" w:type="dxa"/>
          </w:tcPr>
          <w:p w14:paraId="16CFA34A" w14:textId="426ACED9" w:rsidR="00133BC3" w:rsidRDefault="00AF3C07" w:rsidP="00972812">
            <w:r>
              <w:rPr>
                <w:rFonts w:ascii="Segoe UI Emoji" w:hAnsi="Segoe UI Emoji" w:cs="Segoe UI Emoji"/>
              </w:rPr>
              <w:t>✔</w:t>
            </w:r>
          </w:p>
        </w:tc>
        <w:tc>
          <w:tcPr>
            <w:tcW w:w="992" w:type="dxa"/>
          </w:tcPr>
          <w:p w14:paraId="1B83EC91" w14:textId="51DC33B7" w:rsidR="00133BC3" w:rsidRDefault="00AF3C07" w:rsidP="00972812">
            <w:r>
              <w:rPr>
                <w:rFonts w:ascii="Segoe UI Emoji" w:hAnsi="Segoe UI Emoji" w:cs="Segoe UI Emoji"/>
              </w:rPr>
              <w:t>❌</w:t>
            </w:r>
          </w:p>
        </w:tc>
        <w:tc>
          <w:tcPr>
            <w:tcW w:w="1228" w:type="dxa"/>
          </w:tcPr>
          <w:p w14:paraId="1C4F733A" w14:textId="320C4370" w:rsidR="00133BC3" w:rsidRPr="00902E83" w:rsidRDefault="00133BC3" w:rsidP="00972812">
            <w:r>
              <w:rPr>
                <w:rFonts w:ascii="Segoe UI Emoji" w:hAnsi="Segoe UI Emoji" w:cs="Segoe UI Emoji"/>
              </w:rPr>
              <w:t>✔</w:t>
            </w:r>
          </w:p>
        </w:tc>
      </w:tr>
      <w:tr w:rsidR="00133BC3" w:rsidRPr="00902E83" w14:paraId="4E5C84AD" w14:textId="3660FFD0" w:rsidTr="00133BC3">
        <w:tc>
          <w:tcPr>
            <w:tcW w:w="2263" w:type="dxa"/>
          </w:tcPr>
          <w:p w14:paraId="4AFC0513" w14:textId="0137024F" w:rsidR="00133BC3" w:rsidRPr="00902E83" w:rsidRDefault="00133BC3" w:rsidP="00972812">
            <w:r w:rsidRPr="00902E83">
              <w:t>Utiliza do contexto explicito?</w:t>
            </w:r>
          </w:p>
        </w:tc>
        <w:tc>
          <w:tcPr>
            <w:tcW w:w="851" w:type="dxa"/>
          </w:tcPr>
          <w:p w14:paraId="70BCCBF7" w14:textId="3FA5AB2A" w:rsidR="00133BC3" w:rsidRPr="00902E83" w:rsidRDefault="00133BC3" w:rsidP="00972812">
            <w:r>
              <w:rPr>
                <w:rFonts w:ascii="Segoe UI Emoji" w:hAnsi="Segoe UI Emoji" w:cs="Segoe UI Emoji"/>
              </w:rPr>
              <w:t>❌</w:t>
            </w:r>
          </w:p>
        </w:tc>
        <w:tc>
          <w:tcPr>
            <w:tcW w:w="1276" w:type="dxa"/>
          </w:tcPr>
          <w:p w14:paraId="15E9C0B0" w14:textId="6F53612B" w:rsidR="00133BC3" w:rsidRPr="00902E83" w:rsidRDefault="00133BC3" w:rsidP="00972812">
            <w:r>
              <w:rPr>
                <w:rFonts w:ascii="Segoe UI Emoji" w:hAnsi="Segoe UI Emoji" w:cs="Segoe UI Emoji"/>
              </w:rPr>
              <w:t>❌</w:t>
            </w:r>
          </w:p>
        </w:tc>
        <w:tc>
          <w:tcPr>
            <w:tcW w:w="1134" w:type="dxa"/>
          </w:tcPr>
          <w:p w14:paraId="4391E073" w14:textId="571ED4A4" w:rsidR="00133BC3" w:rsidRPr="00902E83" w:rsidRDefault="00133BC3" w:rsidP="00972812">
            <w:r>
              <w:rPr>
                <w:rFonts w:ascii="Segoe UI Emoji" w:hAnsi="Segoe UI Emoji" w:cs="Segoe UI Emoji"/>
              </w:rPr>
              <w:t>✔</w:t>
            </w:r>
          </w:p>
        </w:tc>
        <w:tc>
          <w:tcPr>
            <w:tcW w:w="992" w:type="dxa"/>
          </w:tcPr>
          <w:p w14:paraId="502F4905" w14:textId="48F01661" w:rsidR="00133BC3" w:rsidRDefault="00AF3C07" w:rsidP="00972812">
            <w:r>
              <w:rPr>
                <w:rFonts w:ascii="Segoe UI Emoji" w:hAnsi="Segoe UI Emoji" w:cs="Segoe UI Emoji"/>
              </w:rPr>
              <w:t>✔</w:t>
            </w:r>
          </w:p>
        </w:tc>
        <w:tc>
          <w:tcPr>
            <w:tcW w:w="992" w:type="dxa"/>
          </w:tcPr>
          <w:p w14:paraId="28CF93C9" w14:textId="779E810C" w:rsidR="00133BC3" w:rsidRDefault="00AF3C07" w:rsidP="00972812">
            <w:r>
              <w:rPr>
                <w:rFonts w:ascii="Segoe UI Emoji" w:hAnsi="Segoe UI Emoji" w:cs="Segoe UI Emoji"/>
              </w:rPr>
              <w:t>❌</w:t>
            </w:r>
          </w:p>
        </w:tc>
        <w:tc>
          <w:tcPr>
            <w:tcW w:w="1228" w:type="dxa"/>
          </w:tcPr>
          <w:p w14:paraId="42428EDA" w14:textId="2F173817" w:rsidR="00133BC3" w:rsidRPr="00902E83" w:rsidRDefault="00133BC3" w:rsidP="00972812">
            <w:r>
              <w:rPr>
                <w:rFonts w:ascii="Segoe UI Emoji" w:hAnsi="Segoe UI Emoji" w:cs="Segoe UI Emoji"/>
              </w:rPr>
              <w:t>✔</w:t>
            </w:r>
          </w:p>
        </w:tc>
      </w:tr>
      <w:tr w:rsidR="00133BC3" w:rsidRPr="00902E83" w14:paraId="682A38D2" w14:textId="77777777" w:rsidTr="00133BC3">
        <w:tc>
          <w:tcPr>
            <w:tcW w:w="2263" w:type="dxa"/>
          </w:tcPr>
          <w:p w14:paraId="20FD37C3" w14:textId="77B4BF07" w:rsidR="00133BC3" w:rsidRPr="00902E83" w:rsidRDefault="00133BC3" w:rsidP="00972812">
            <w:r w:rsidRPr="00902E83">
              <w:t>Utiliza do contexto implícito?</w:t>
            </w:r>
          </w:p>
        </w:tc>
        <w:tc>
          <w:tcPr>
            <w:tcW w:w="851" w:type="dxa"/>
          </w:tcPr>
          <w:p w14:paraId="185BAB56" w14:textId="4A909F3D" w:rsidR="00133BC3" w:rsidRPr="00902E83" w:rsidRDefault="00133BC3" w:rsidP="00972812">
            <w:r>
              <w:rPr>
                <w:rFonts w:ascii="Segoe UI Emoji" w:hAnsi="Segoe UI Emoji" w:cs="Segoe UI Emoji"/>
              </w:rPr>
              <w:t>✔</w:t>
            </w:r>
          </w:p>
        </w:tc>
        <w:tc>
          <w:tcPr>
            <w:tcW w:w="1276" w:type="dxa"/>
          </w:tcPr>
          <w:p w14:paraId="0FC8BBDE" w14:textId="2F514D54" w:rsidR="00133BC3" w:rsidRPr="00902E83" w:rsidRDefault="00133BC3" w:rsidP="00972812">
            <w:r>
              <w:rPr>
                <w:rFonts w:ascii="Segoe UI Emoji" w:hAnsi="Segoe UI Emoji" w:cs="Segoe UI Emoji"/>
              </w:rPr>
              <w:t>✔</w:t>
            </w:r>
          </w:p>
        </w:tc>
        <w:tc>
          <w:tcPr>
            <w:tcW w:w="1134" w:type="dxa"/>
          </w:tcPr>
          <w:p w14:paraId="22DBDAEA" w14:textId="351E7CCE" w:rsidR="00133BC3" w:rsidRPr="00902E83" w:rsidRDefault="00133BC3" w:rsidP="00972812">
            <w:r>
              <w:rPr>
                <w:rFonts w:ascii="Segoe UI Emoji" w:hAnsi="Segoe UI Emoji" w:cs="Segoe UI Emoji"/>
              </w:rPr>
              <w:t>✔</w:t>
            </w:r>
          </w:p>
        </w:tc>
        <w:tc>
          <w:tcPr>
            <w:tcW w:w="992" w:type="dxa"/>
          </w:tcPr>
          <w:p w14:paraId="482B2C34" w14:textId="0619E919" w:rsidR="00133BC3" w:rsidRDefault="00AF3C07" w:rsidP="00972812">
            <w:r>
              <w:rPr>
                <w:rFonts w:ascii="Segoe UI Emoji" w:hAnsi="Segoe UI Emoji" w:cs="Segoe UI Emoji"/>
              </w:rPr>
              <w:t>✔</w:t>
            </w:r>
          </w:p>
        </w:tc>
        <w:tc>
          <w:tcPr>
            <w:tcW w:w="992" w:type="dxa"/>
          </w:tcPr>
          <w:p w14:paraId="5226CC13" w14:textId="2F92CEE1" w:rsidR="00133BC3" w:rsidRDefault="00AF3C07" w:rsidP="00972812">
            <w:r>
              <w:rPr>
                <w:rFonts w:ascii="Segoe UI Emoji" w:hAnsi="Segoe UI Emoji" w:cs="Segoe UI Emoji"/>
              </w:rPr>
              <w:t>❌</w:t>
            </w:r>
          </w:p>
        </w:tc>
        <w:tc>
          <w:tcPr>
            <w:tcW w:w="1228" w:type="dxa"/>
          </w:tcPr>
          <w:p w14:paraId="6769FD60" w14:textId="3E656029" w:rsidR="00133BC3" w:rsidRPr="00902E83" w:rsidRDefault="00133BC3" w:rsidP="00972812">
            <w:r>
              <w:rPr>
                <w:rFonts w:ascii="Segoe UI Emoji" w:hAnsi="Segoe UI Emoji" w:cs="Segoe UI Emoji"/>
              </w:rPr>
              <w:t>✔</w:t>
            </w:r>
          </w:p>
        </w:tc>
      </w:tr>
      <w:tr w:rsidR="00133BC3" w:rsidRPr="00902E83" w14:paraId="1AF7A3F0" w14:textId="77777777" w:rsidTr="00133BC3">
        <w:tc>
          <w:tcPr>
            <w:tcW w:w="2263" w:type="dxa"/>
          </w:tcPr>
          <w:p w14:paraId="5FDD8C1C" w14:textId="1A9EE2A1" w:rsidR="00133BC3" w:rsidRDefault="00133BC3" w:rsidP="00972812">
            <w:commentRangeStart w:id="60"/>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972812">
            <w:r>
              <w:rPr>
                <w:rFonts w:ascii="Segoe UI Emoji" w:hAnsi="Segoe UI Emoji" w:cs="Segoe UI Emoji"/>
              </w:rPr>
              <w:t>❌</w:t>
            </w:r>
          </w:p>
        </w:tc>
        <w:tc>
          <w:tcPr>
            <w:tcW w:w="1276" w:type="dxa"/>
          </w:tcPr>
          <w:p w14:paraId="4194C9EB" w14:textId="12A928F8" w:rsidR="00133BC3" w:rsidRDefault="00133BC3" w:rsidP="00972812">
            <w:r>
              <w:rPr>
                <w:rFonts w:ascii="Segoe UI Emoji" w:hAnsi="Segoe UI Emoji" w:cs="Segoe UI Emoji"/>
              </w:rPr>
              <w:t>❌</w:t>
            </w:r>
          </w:p>
        </w:tc>
        <w:tc>
          <w:tcPr>
            <w:tcW w:w="1134" w:type="dxa"/>
          </w:tcPr>
          <w:p w14:paraId="041307D4" w14:textId="79D83BE7" w:rsidR="00133BC3" w:rsidRDefault="00133BC3" w:rsidP="00972812">
            <w:r>
              <w:rPr>
                <w:rFonts w:ascii="Segoe UI Emoji" w:hAnsi="Segoe UI Emoji" w:cs="Segoe UI Emoji"/>
              </w:rPr>
              <w:t>❌</w:t>
            </w:r>
          </w:p>
        </w:tc>
        <w:tc>
          <w:tcPr>
            <w:tcW w:w="992" w:type="dxa"/>
          </w:tcPr>
          <w:p w14:paraId="6920001E" w14:textId="7444B42E" w:rsidR="00133BC3" w:rsidRDefault="00133BC3" w:rsidP="00972812">
            <w:r>
              <w:rPr>
                <w:rFonts w:ascii="Segoe UI Emoji" w:hAnsi="Segoe UI Emoji" w:cs="Segoe UI Emoji"/>
              </w:rPr>
              <w:t>✔</w:t>
            </w:r>
          </w:p>
        </w:tc>
        <w:tc>
          <w:tcPr>
            <w:tcW w:w="992" w:type="dxa"/>
          </w:tcPr>
          <w:p w14:paraId="0BB17045" w14:textId="59AC683C" w:rsidR="00133BC3" w:rsidRDefault="00133BC3" w:rsidP="00972812">
            <w:r>
              <w:rPr>
                <w:rFonts w:ascii="Segoe UI Emoji" w:hAnsi="Segoe UI Emoji" w:cs="Segoe UI Emoji"/>
              </w:rPr>
              <w:t>✔</w:t>
            </w:r>
          </w:p>
        </w:tc>
        <w:tc>
          <w:tcPr>
            <w:tcW w:w="1228" w:type="dxa"/>
          </w:tcPr>
          <w:p w14:paraId="312CB3BA" w14:textId="4BC4EE04" w:rsidR="00133BC3" w:rsidRDefault="00133BC3" w:rsidP="00972812">
            <w:r>
              <w:rPr>
                <w:rFonts w:ascii="Segoe UI Emoji" w:hAnsi="Segoe UI Emoji" w:cs="Segoe UI Emoji"/>
              </w:rPr>
              <w:t>✔</w:t>
            </w:r>
            <w:commentRangeEnd w:id="60"/>
            <w:r w:rsidR="00CF2134">
              <w:rPr>
                <w:rStyle w:val="Refdecomentrio"/>
              </w:rPr>
              <w:commentReference w:id="60"/>
            </w:r>
          </w:p>
        </w:tc>
      </w:tr>
      <w:tr w:rsidR="00133BC3" w:rsidRPr="00902E83" w14:paraId="42084703" w14:textId="77777777" w:rsidTr="00133BC3">
        <w:tc>
          <w:tcPr>
            <w:tcW w:w="2263" w:type="dxa"/>
          </w:tcPr>
          <w:p w14:paraId="607494FB" w14:textId="62590B7A" w:rsidR="00133BC3" w:rsidRPr="00902E83" w:rsidRDefault="00133BC3" w:rsidP="00972812">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972812">
            <w:r>
              <w:rPr>
                <w:rFonts w:ascii="Segoe UI Emoji" w:hAnsi="Segoe UI Emoji" w:cs="Segoe UI Emoji"/>
              </w:rPr>
              <w:t>❌</w:t>
            </w:r>
          </w:p>
        </w:tc>
        <w:tc>
          <w:tcPr>
            <w:tcW w:w="1276" w:type="dxa"/>
          </w:tcPr>
          <w:p w14:paraId="34E72F30" w14:textId="2F112282" w:rsidR="00133BC3" w:rsidRDefault="00133BC3" w:rsidP="00972812">
            <w:r>
              <w:rPr>
                <w:rFonts w:ascii="Segoe UI Emoji" w:hAnsi="Segoe UI Emoji" w:cs="Segoe UI Emoji"/>
              </w:rPr>
              <w:t>✔</w:t>
            </w:r>
          </w:p>
        </w:tc>
        <w:tc>
          <w:tcPr>
            <w:tcW w:w="1134" w:type="dxa"/>
          </w:tcPr>
          <w:p w14:paraId="240A04A7" w14:textId="2E653236" w:rsidR="00133BC3" w:rsidRDefault="00133BC3" w:rsidP="00972812">
            <w:r>
              <w:rPr>
                <w:rFonts w:ascii="Segoe UI Emoji" w:hAnsi="Segoe UI Emoji" w:cs="Segoe UI Emoji"/>
              </w:rPr>
              <w:t>✔</w:t>
            </w:r>
          </w:p>
        </w:tc>
        <w:tc>
          <w:tcPr>
            <w:tcW w:w="992" w:type="dxa"/>
          </w:tcPr>
          <w:p w14:paraId="43BD8DF6" w14:textId="7F206F4F" w:rsidR="00133BC3" w:rsidRDefault="00C300C3" w:rsidP="00972812">
            <w:r>
              <w:rPr>
                <w:rFonts w:ascii="Segoe UI Emoji" w:hAnsi="Segoe UI Emoji" w:cs="Segoe UI Emoji"/>
              </w:rPr>
              <w:t>❌</w:t>
            </w:r>
          </w:p>
        </w:tc>
        <w:tc>
          <w:tcPr>
            <w:tcW w:w="992" w:type="dxa"/>
          </w:tcPr>
          <w:p w14:paraId="38BC4F4E" w14:textId="763D9098" w:rsidR="00133BC3" w:rsidRDefault="00C300C3" w:rsidP="00972812">
            <w:r>
              <w:rPr>
                <w:rFonts w:ascii="Segoe UI Emoji" w:hAnsi="Segoe UI Emoji" w:cs="Segoe UI Emoji"/>
              </w:rPr>
              <w:t>❌</w:t>
            </w:r>
          </w:p>
        </w:tc>
        <w:tc>
          <w:tcPr>
            <w:tcW w:w="1228" w:type="dxa"/>
          </w:tcPr>
          <w:p w14:paraId="2F6147B2" w14:textId="105F044D" w:rsidR="00133BC3" w:rsidRDefault="00C300C3" w:rsidP="00972812">
            <w:r>
              <w:rPr>
                <w:rFonts w:ascii="Segoe UI Emoji" w:hAnsi="Segoe UI Emoji" w:cs="Segoe UI Emoji"/>
              </w:rPr>
              <w:t>❌</w:t>
            </w:r>
          </w:p>
        </w:tc>
      </w:tr>
      <w:tr w:rsidR="00133BC3" w:rsidRPr="00902E83" w14:paraId="62942329" w14:textId="77777777" w:rsidTr="00133BC3">
        <w:tc>
          <w:tcPr>
            <w:tcW w:w="2263" w:type="dxa"/>
          </w:tcPr>
          <w:p w14:paraId="2EC4E1EE" w14:textId="463E1775" w:rsidR="00133BC3" w:rsidRDefault="00133BC3" w:rsidP="00972812">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972812">
            <w:r>
              <w:rPr>
                <w:rFonts w:ascii="Segoe UI Emoji" w:hAnsi="Segoe UI Emoji" w:cs="Segoe UI Emoji"/>
              </w:rPr>
              <w:t>❌</w:t>
            </w:r>
          </w:p>
        </w:tc>
        <w:tc>
          <w:tcPr>
            <w:tcW w:w="1276" w:type="dxa"/>
          </w:tcPr>
          <w:p w14:paraId="1F69CB03" w14:textId="2F899535" w:rsidR="00133BC3" w:rsidRDefault="00133BC3" w:rsidP="00972812">
            <w:r>
              <w:rPr>
                <w:rFonts w:ascii="Segoe UI Emoji" w:hAnsi="Segoe UI Emoji" w:cs="Segoe UI Emoji"/>
              </w:rPr>
              <w:t>❌</w:t>
            </w:r>
          </w:p>
        </w:tc>
        <w:tc>
          <w:tcPr>
            <w:tcW w:w="1134" w:type="dxa"/>
          </w:tcPr>
          <w:p w14:paraId="389DEEDC" w14:textId="096DFF94" w:rsidR="00133BC3" w:rsidRDefault="00133BC3" w:rsidP="00972812">
            <w:r>
              <w:rPr>
                <w:rFonts w:ascii="Segoe UI Emoji" w:hAnsi="Segoe UI Emoji" w:cs="Segoe UI Emoji"/>
              </w:rPr>
              <w:t>✔</w:t>
            </w:r>
          </w:p>
        </w:tc>
        <w:tc>
          <w:tcPr>
            <w:tcW w:w="992" w:type="dxa"/>
          </w:tcPr>
          <w:p w14:paraId="33405BA6" w14:textId="0AEDF795" w:rsidR="00133BC3" w:rsidRDefault="00A87396" w:rsidP="00972812">
            <w:r>
              <w:rPr>
                <w:rFonts w:ascii="Segoe UI Emoji" w:hAnsi="Segoe UI Emoji" w:cs="Segoe UI Emoji"/>
              </w:rPr>
              <w:t>❌</w:t>
            </w:r>
          </w:p>
        </w:tc>
        <w:tc>
          <w:tcPr>
            <w:tcW w:w="992" w:type="dxa"/>
          </w:tcPr>
          <w:p w14:paraId="171A61E4" w14:textId="14C0F87A" w:rsidR="00133BC3" w:rsidRDefault="00A87396" w:rsidP="00972812">
            <w:r>
              <w:rPr>
                <w:rFonts w:ascii="Segoe UI Emoji" w:hAnsi="Segoe UI Emoji" w:cs="Segoe UI Emoji"/>
              </w:rPr>
              <w:t>❌</w:t>
            </w:r>
          </w:p>
        </w:tc>
        <w:tc>
          <w:tcPr>
            <w:tcW w:w="1228" w:type="dxa"/>
          </w:tcPr>
          <w:p w14:paraId="1DE12D50" w14:textId="59216728" w:rsidR="00133BC3" w:rsidRDefault="00A87396" w:rsidP="00972812">
            <w:r>
              <w:rPr>
                <w:rFonts w:ascii="Segoe UI Emoji" w:hAnsi="Segoe UI Emoji" w:cs="Segoe UI Emoji"/>
              </w:rPr>
              <w:t>❌</w:t>
            </w:r>
          </w:p>
        </w:tc>
      </w:tr>
      <w:tr w:rsidR="00133BC3" w:rsidRPr="00902E83" w14:paraId="531F6F5E" w14:textId="77777777" w:rsidTr="00133BC3">
        <w:tc>
          <w:tcPr>
            <w:tcW w:w="2263" w:type="dxa"/>
          </w:tcPr>
          <w:p w14:paraId="2E4A82AA" w14:textId="7877B97C" w:rsidR="00133BC3" w:rsidRDefault="00133BC3" w:rsidP="00972812">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972812">
            <w:r>
              <w:rPr>
                <w:rFonts w:ascii="Segoe UI Emoji" w:hAnsi="Segoe UI Emoji" w:cs="Segoe UI Emoji"/>
              </w:rPr>
              <w:t>✔</w:t>
            </w:r>
          </w:p>
        </w:tc>
        <w:tc>
          <w:tcPr>
            <w:tcW w:w="1276" w:type="dxa"/>
          </w:tcPr>
          <w:p w14:paraId="7EC2706F" w14:textId="20587CFD" w:rsidR="00133BC3" w:rsidRDefault="00133BC3" w:rsidP="00972812">
            <w:r>
              <w:rPr>
                <w:rFonts w:ascii="Segoe UI Emoji" w:hAnsi="Segoe UI Emoji" w:cs="Segoe UI Emoji"/>
              </w:rPr>
              <w:t>❌</w:t>
            </w:r>
          </w:p>
        </w:tc>
        <w:tc>
          <w:tcPr>
            <w:tcW w:w="1134" w:type="dxa"/>
          </w:tcPr>
          <w:p w14:paraId="04605587" w14:textId="0501A47C" w:rsidR="00133BC3" w:rsidRDefault="00133BC3" w:rsidP="00972812">
            <w:r>
              <w:rPr>
                <w:rFonts w:ascii="Segoe UI Emoji" w:hAnsi="Segoe UI Emoji" w:cs="Segoe UI Emoji"/>
              </w:rPr>
              <w:t>❌</w:t>
            </w:r>
          </w:p>
        </w:tc>
        <w:tc>
          <w:tcPr>
            <w:tcW w:w="992" w:type="dxa"/>
          </w:tcPr>
          <w:p w14:paraId="3519B922" w14:textId="5A9A47A8" w:rsidR="00133BC3" w:rsidRDefault="00107911" w:rsidP="00972812">
            <w:r>
              <w:rPr>
                <w:rFonts w:ascii="Segoe UI Emoji" w:hAnsi="Segoe UI Emoji" w:cs="Segoe UI Emoji"/>
              </w:rPr>
              <w:t>❌</w:t>
            </w:r>
          </w:p>
        </w:tc>
        <w:tc>
          <w:tcPr>
            <w:tcW w:w="992" w:type="dxa"/>
          </w:tcPr>
          <w:p w14:paraId="6C049567" w14:textId="54A46C61" w:rsidR="00133BC3" w:rsidRDefault="00107911" w:rsidP="00972812">
            <w:r>
              <w:rPr>
                <w:rFonts w:ascii="Segoe UI Emoji" w:hAnsi="Segoe UI Emoji" w:cs="Segoe UI Emoji"/>
              </w:rPr>
              <w:t>❌</w:t>
            </w:r>
          </w:p>
        </w:tc>
        <w:tc>
          <w:tcPr>
            <w:tcW w:w="1228" w:type="dxa"/>
          </w:tcPr>
          <w:p w14:paraId="7EBDD19D" w14:textId="6638A38B" w:rsidR="00133BC3" w:rsidRDefault="00107911" w:rsidP="00972812">
            <w:r>
              <w:rPr>
                <w:rFonts w:ascii="Segoe UI Emoji" w:hAnsi="Segoe UI Emoji" w:cs="Segoe UI Emoji"/>
              </w:rPr>
              <w:t>❌</w:t>
            </w:r>
          </w:p>
        </w:tc>
      </w:tr>
      <w:tr w:rsidR="00133BC3" w:rsidRPr="00433FDA" w14:paraId="478F27A7" w14:textId="77777777" w:rsidTr="00133BC3">
        <w:tc>
          <w:tcPr>
            <w:tcW w:w="2263" w:type="dxa"/>
          </w:tcPr>
          <w:p w14:paraId="22705079" w14:textId="2C4D64A4" w:rsidR="00133BC3" w:rsidRPr="00433FDA" w:rsidRDefault="00133BC3" w:rsidP="00972812">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972812">
            <w:r>
              <w:rPr>
                <w:rFonts w:ascii="Segoe UI Emoji" w:hAnsi="Segoe UI Emoji" w:cs="Segoe UI Emoji"/>
              </w:rPr>
              <w:t>✔</w:t>
            </w:r>
          </w:p>
        </w:tc>
        <w:tc>
          <w:tcPr>
            <w:tcW w:w="1276" w:type="dxa"/>
          </w:tcPr>
          <w:p w14:paraId="3097A931" w14:textId="2EA435E5" w:rsidR="00133BC3" w:rsidRPr="00433FDA" w:rsidRDefault="00133BC3" w:rsidP="00972812">
            <w:r>
              <w:rPr>
                <w:rFonts w:ascii="Segoe UI Emoji" w:hAnsi="Segoe UI Emoji" w:cs="Segoe UI Emoji"/>
              </w:rPr>
              <w:t>❌</w:t>
            </w:r>
          </w:p>
        </w:tc>
        <w:tc>
          <w:tcPr>
            <w:tcW w:w="1134" w:type="dxa"/>
          </w:tcPr>
          <w:p w14:paraId="45429285" w14:textId="0B1088D6" w:rsidR="00133BC3" w:rsidRPr="00433FDA" w:rsidRDefault="00133BC3" w:rsidP="00972812">
            <w:r>
              <w:rPr>
                <w:rFonts w:ascii="Segoe UI Emoji" w:hAnsi="Segoe UI Emoji" w:cs="Segoe UI Emoji"/>
              </w:rPr>
              <w:t>❌</w:t>
            </w:r>
          </w:p>
        </w:tc>
        <w:tc>
          <w:tcPr>
            <w:tcW w:w="992" w:type="dxa"/>
          </w:tcPr>
          <w:p w14:paraId="50ED4D3B" w14:textId="6C1A7876" w:rsidR="00133BC3" w:rsidRDefault="00107911" w:rsidP="00972812">
            <w:r>
              <w:rPr>
                <w:rFonts w:ascii="Segoe UI Emoji" w:hAnsi="Segoe UI Emoji" w:cs="Segoe UI Emoji"/>
              </w:rPr>
              <w:t>❌</w:t>
            </w:r>
          </w:p>
        </w:tc>
        <w:tc>
          <w:tcPr>
            <w:tcW w:w="992" w:type="dxa"/>
          </w:tcPr>
          <w:p w14:paraId="077C0D4F" w14:textId="02EF9045" w:rsidR="00133BC3" w:rsidRDefault="00107911" w:rsidP="00972812">
            <w:r>
              <w:rPr>
                <w:rFonts w:ascii="Segoe UI Emoji" w:hAnsi="Segoe UI Emoji" w:cs="Segoe UI Emoji"/>
              </w:rPr>
              <w:t>❌</w:t>
            </w:r>
          </w:p>
        </w:tc>
        <w:tc>
          <w:tcPr>
            <w:tcW w:w="1228" w:type="dxa"/>
          </w:tcPr>
          <w:p w14:paraId="25FBCA5D" w14:textId="552057E9" w:rsidR="00133BC3" w:rsidRPr="00433FDA" w:rsidRDefault="00107911" w:rsidP="00972812">
            <w:r>
              <w:rPr>
                <w:rFonts w:ascii="Segoe UI Emoji" w:hAnsi="Segoe UI Emoji" w:cs="Segoe UI Emoji"/>
              </w:rPr>
              <w:t>❌</w:t>
            </w:r>
          </w:p>
        </w:tc>
      </w:tr>
    </w:tbl>
    <w:p w14:paraId="1ECF9EDE" w14:textId="77777777" w:rsidR="00FB0449" w:rsidRPr="00433FDA" w:rsidRDefault="00105560" w:rsidP="00972812">
      <w:r w:rsidRPr="00433FDA">
        <w:tab/>
      </w:r>
    </w:p>
    <w:p w14:paraId="3CAD5848" w14:textId="53EEF162" w:rsidR="00105560" w:rsidRDefault="00FB0449" w:rsidP="00972812">
      <w:r w:rsidRPr="00433FDA">
        <w:tab/>
      </w:r>
      <w:r w:rsidR="00CE17E8">
        <w:t xml:space="preserve">A definição dos algoritmos apresentados no </w:t>
      </w:r>
      <w:r w:rsidR="00CE17E8">
        <w:fldChar w:fldCharType="begin"/>
      </w:r>
      <w:r w:rsidR="00CE17E8">
        <w:instrText xml:space="preserve"> REF _Ref42381546 \h </w:instrText>
      </w:r>
      <w:r w:rsidR="00CE17E8">
        <w:fldChar w:fldCharType="separate"/>
      </w:r>
      <w:r w:rsidR="00CE17E8">
        <w:t xml:space="preserve">Quadro </w:t>
      </w:r>
      <w:r w:rsidR="00CE17E8">
        <w:rPr>
          <w:noProof/>
        </w:rPr>
        <w:t>1</w:t>
      </w:r>
      <w:r w:rsidR="00CE17E8">
        <w:fldChar w:fldCharType="end"/>
      </w:r>
      <w:r w:rsidR="00CE17E8">
        <w:t xml:space="preserve">, </w:t>
      </w:r>
      <w:r w:rsidR="006F56A4">
        <w:t>n</w:t>
      </w:r>
      <w:r w:rsidR="004F202C">
        <w:t xml:space="preserve">a coluna da </w:t>
      </w:r>
      <w:r w:rsidR="00CE17E8">
        <w:t>proposta desse trabalho, foi atualizada a partir d</w:t>
      </w:r>
      <w:r w:rsidR="00B155E5">
        <w:t xml:space="preserve">as conclusões apresentadas na capitulo </w:t>
      </w:r>
      <w:r w:rsidR="00B155E5">
        <w:fldChar w:fldCharType="begin"/>
      </w:r>
      <w:r w:rsidR="00B155E5">
        <w:instrText xml:space="preserve"> REF _Ref55524703 \r \h </w:instrText>
      </w:r>
      <w:r w:rsidR="00B155E5">
        <w:fldChar w:fldCharType="separate"/>
      </w:r>
      <w:r w:rsidR="00B155E5">
        <w:t>2.6</w:t>
      </w:r>
      <w:r w:rsidR="00B155E5">
        <w:fldChar w:fldCharType="end"/>
      </w:r>
      <w:r w:rsidR="00DB1D70">
        <w:t xml:space="preserve">. </w:t>
      </w:r>
      <w:r w:rsidR="0084149E">
        <w:t xml:space="preserve">Onde é </w:t>
      </w:r>
      <w:r w:rsidR="00062B77">
        <w:t>apresentado</w:t>
      </w:r>
      <w:r w:rsidR="0084149E">
        <w:t xml:space="preserve"> o algoritmo de classificação e o motivo</w:t>
      </w:r>
      <w:r w:rsidR="00062B77">
        <w:t xml:space="preserve"> da escolha</w:t>
      </w:r>
      <w:r w:rsidR="0084149E">
        <w:t>.</w:t>
      </w:r>
    </w:p>
    <w:p w14:paraId="2563C68A" w14:textId="5E1BE8BA" w:rsidR="008B1BE6" w:rsidRDefault="00A92768" w:rsidP="00972812">
      <w:pPr>
        <w:pStyle w:val="Ttulo2"/>
      </w:pPr>
      <w:bookmarkStart w:id="61" w:name="_Toc55523365"/>
      <w:bookmarkStart w:id="62" w:name="_Ref55524691"/>
      <w:bookmarkStart w:id="63" w:name="_Ref55524703"/>
      <w:r>
        <w:t>Conclusões dos trabalhos revisados</w:t>
      </w:r>
      <w:bookmarkEnd w:id="61"/>
      <w:bookmarkEnd w:id="62"/>
      <w:bookmarkEnd w:id="63"/>
    </w:p>
    <w:p w14:paraId="51F57A9F" w14:textId="5F152DE1" w:rsidR="00A92768" w:rsidRDefault="00A92768" w:rsidP="00972812">
      <w:r>
        <w:tab/>
        <w:t>Após a revisão</w:t>
      </w:r>
      <w:r w:rsidR="00DF0B4C">
        <w:t xml:space="preserve"> dos </w:t>
      </w:r>
      <w:r w:rsidR="00CF2134">
        <w:t>5</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00984EDE">
        <w:rPr>
          <w:i/>
        </w:rPr>
        <w:t>KNN</w:t>
      </w:r>
      <w:r w:rsidR="0068487D">
        <w:rPr>
          <w:i/>
        </w:rPr>
        <w:t xml:space="preserve">, </w:t>
      </w:r>
      <w:r w:rsidRPr="00C302A1">
        <w:rPr>
          <w:i/>
        </w:rPr>
        <w:t>SVM</w:t>
      </w:r>
      <w:r>
        <w:t xml:space="preserve">, </w:t>
      </w:r>
      <w:r w:rsidRPr="00433FDA">
        <w:rPr>
          <w:i/>
        </w:rPr>
        <w:t>Random Forest</w:t>
      </w:r>
      <w:r>
        <w:rPr>
          <w:i/>
        </w:rPr>
        <w:t>,</w:t>
      </w:r>
      <w:r w:rsidR="00AA7768">
        <w:rPr>
          <w:i/>
        </w:rPr>
        <w:t xml:space="preserve"> etc.</w:t>
      </w:r>
      <w:r>
        <w:t>)</w:t>
      </w:r>
      <w:r w:rsidR="00DF364E">
        <w:t xml:space="preserve">, </w:t>
      </w:r>
      <w:r w:rsidR="00CF2134">
        <w:t xml:space="preserve">métricas </w:t>
      </w:r>
      <w:r w:rsidR="00DF364E">
        <w:t>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por</w:t>
      </w:r>
      <w:r w:rsidR="00CF2134">
        <w:t>é</w:t>
      </w:r>
      <w:r w:rsidR="001E10C6">
        <w:t xml:space="preserve">m em nenhum momento </w:t>
      </w:r>
      <w:r w:rsidR="00CF2134">
        <w:t xml:space="preserve">foram </w:t>
      </w:r>
      <w:r w:rsidR="001E10C6">
        <w:t>apresentado</w:t>
      </w:r>
      <w:r w:rsidR="00CF2134">
        <w:t>s</w:t>
      </w:r>
      <w:r w:rsidR="001E10C6">
        <w:t xml:space="preserve"> </w:t>
      </w:r>
      <w:r w:rsidR="00CF2134">
        <w:t xml:space="preserve">os </w:t>
      </w:r>
      <w:r w:rsidR="001E10C6">
        <w:t xml:space="preserve">algoritmos de recomendação como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4790A7D" w14:textId="1E631B7D" w:rsidR="00E167C1" w:rsidRPr="00E167C1" w:rsidRDefault="003106D8" w:rsidP="00972812">
      <w:r>
        <w:tab/>
        <w:t>O</w:t>
      </w:r>
      <w:r w:rsidR="001A7A73">
        <w:t>s</w:t>
      </w:r>
      <w:r>
        <w:t xml:space="preserve"> algoritmo</w:t>
      </w:r>
      <w:r w:rsidR="001A7A73">
        <w:t>s</w:t>
      </w:r>
      <w:r>
        <w:t xml:space="preserve"> escolhido</w:t>
      </w:r>
      <w:r w:rsidR="001A7A73">
        <w:t>s</w:t>
      </w:r>
      <w:r>
        <w:t xml:space="preserve"> para realizar a classificação </w:t>
      </w:r>
      <w:r w:rsidR="005B3B87">
        <w:t>foram os mais utilizados nos trabalhos,</w:t>
      </w:r>
      <w:r w:rsidR="001A7A73">
        <w:t xml:space="preserve"> o KNN e SVM,</w:t>
      </w:r>
      <w:r w:rsidR="005B3B87">
        <w:t xml:space="preserve"> </w:t>
      </w:r>
      <w:r w:rsidR="009A2E87">
        <w:t xml:space="preserve">os quais </w:t>
      </w:r>
      <w:r w:rsidR="005B3B87">
        <w:t>apareceram em</w:t>
      </w:r>
      <w:r w:rsidR="001A7A73">
        <w:t xml:space="preserve"> 2 artigos. Por</w:t>
      </w:r>
      <w:r w:rsidR="00CE158D">
        <w:t>é</w:t>
      </w:r>
      <w:r w:rsidR="001A7A73">
        <w:t>m o</w:t>
      </w:r>
      <w:r>
        <w:t xml:space="preserve"> uso do SVM </w:t>
      </w:r>
      <w:r w:rsidR="00D17CF4">
        <w:t>foi descartado</w:t>
      </w:r>
      <w:r w:rsidR="00E167C1">
        <w:t>, devido a</w:t>
      </w:r>
      <w:r w:rsidR="00CE158D">
        <w:t>o</w:t>
      </w:r>
      <w:r w:rsidR="00E167C1">
        <w:t xml:space="preserve"> seu algoritmo tradicional</w:t>
      </w:r>
      <w:r w:rsidR="00CE158D">
        <w:t xml:space="preserve"> </w:t>
      </w:r>
      <w:r w:rsidR="00A926A8">
        <w:t>estar mais voltado para a</w:t>
      </w:r>
      <w:r w:rsidR="00E167C1">
        <w:t xml:space="preserve"> classificação de</w:t>
      </w:r>
      <w:r w:rsidR="00A926A8">
        <w:t xml:space="preserve"> </w:t>
      </w:r>
      <w:r w:rsidR="00E167C1">
        <w:t>classes</w:t>
      </w:r>
      <w:r>
        <w:t xml:space="preserve"> bin</w:t>
      </w:r>
      <w:r w:rsidR="00D74DB2">
        <w:t>á</w:t>
      </w:r>
      <w:r>
        <w:t>rias</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r w:rsidR="00CE158D">
        <w:t>.</w:t>
      </w:r>
      <w:r w:rsidR="007E0003">
        <w:t xml:space="preserve"> </w:t>
      </w:r>
      <w:r w:rsidR="00CE158D">
        <w:t xml:space="preserve">Portanto, nesse trabalho escolheu-se usar </w:t>
      </w:r>
      <w:r w:rsidR="007E0003">
        <w:t>o algoritmo KNN.</w:t>
      </w:r>
    </w:p>
    <w:p w14:paraId="6C6B54A3" w14:textId="2D16912C" w:rsidR="007B0815" w:rsidRPr="008739F4" w:rsidRDefault="008739F4" w:rsidP="00972812">
      <w:pPr>
        <w:pStyle w:val="Ttulo1"/>
      </w:pPr>
      <w:bookmarkStart w:id="64" w:name="_Toc55523366"/>
      <w:r w:rsidRPr="008739F4">
        <w:lastRenderedPageBreak/>
        <w:t>COLETA DO CONTEXTO DOS USUARIOS</w:t>
      </w:r>
      <w:bookmarkEnd w:id="64"/>
    </w:p>
    <w:p w14:paraId="63C6F035" w14:textId="118D6A77" w:rsidR="00A820D4" w:rsidRPr="006C7738" w:rsidRDefault="00396243" w:rsidP="00A820D4">
      <w:r w:rsidRPr="007C31E3">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F93F34">
        <w:t>.</w:t>
      </w:r>
      <w:r w:rsidR="00C15DF2">
        <w:t xml:space="preserve"> </w:t>
      </w:r>
      <w:r w:rsidR="001531B8">
        <w:t xml:space="preserve">Com isso, foi possível entender e desenvolver um modelo </w:t>
      </w:r>
      <w:r w:rsidR="000210A2">
        <w:t>de sistema de recomendação</w:t>
      </w:r>
      <w:r w:rsidR="00C60EE5">
        <w:t xml:space="preserve"> chamado </w:t>
      </w:r>
      <w:r w:rsidR="009348E2">
        <w:rPr>
          <w:i/>
        </w:rPr>
        <w:t>LORS</w:t>
      </w:r>
      <w:r w:rsidR="00E57227">
        <w:t xml:space="preserve"> (</w:t>
      </w:r>
      <w:r w:rsidR="008C675B" w:rsidRPr="008C675B">
        <w:rPr>
          <w:i/>
        </w:rPr>
        <w:t>Loewe’s Recommender System</w:t>
      </w:r>
      <w:r w:rsidR="00E57227">
        <w:t>)</w:t>
      </w:r>
      <w:r w:rsidR="00F267E3">
        <w:t>.</w:t>
      </w:r>
    </w:p>
    <w:p w14:paraId="61FA16BD" w14:textId="77777777" w:rsidR="00A820D4" w:rsidRDefault="00A820D4" w:rsidP="00A820D4">
      <w:pPr>
        <w:pStyle w:val="Figuras"/>
      </w:pPr>
      <w:commentRangeStart w:id="65"/>
      <w:commentRangeStart w:id="66"/>
      <w:commentRangeStart w:id="67"/>
      <w:r>
        <w:drawing>
          <wp:inline distT="0" distB="0" distL="0" distR="0" wp14:anchorId="13E20C60" wp14:editId="62017DE3">
            <wp:extent cx="5486400" cy="2166258"/>
            <wp:effectExtent l="0" t="38100" r="19050" b="62865"/>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3" r:lo="rId34" r:qs="rId35" r:cs="rId36"/>
              </a:graphicData>
            </a:graphic>
          </wp:inline>
        </w:drawing>
      </w:r>
      <w:commentRangeEnd w:id="65"/>
      <w:commentRangeEnd w:id="66"/>
      <w:r>
        <w:rPr>
          <w:rStyle w:val="Refdecomentrio"/>
        </w:rPr>
        <w:commentReference w:id="65"/>
      </w:r>
      <w:r>
        <w:rPr>
          <w:rStyle w:val="Refdecomentrio"/>
        </w:rPr>
        <w:commentReference w:id="66"/>
      </w:r>
      <w:commentRangeEnd w:id="67"/>
      <w:r>
        <w:rPr>
          <w:rStyle w:val="Refdecomentrio"/>
        </w:rPr>
        <w:commentReference w:id="67"/>
      </w:r>
    </w:p>
    <w:p w14:paraId="524749AB" w14:textId="77777777" w:rsidR="00A820D4" w:rsidRDefault="00A820D4" w:rsidP="00A820D4">
      <w:pPr>
        <w:pStyle w:val="Legenda"/>
      </w:pPr>
      <w:bookmarkStart w:id="68" w:name="_Ref42452795"/>
      <w:bookmarkStart w:id="69" w:name="_Toc55260887"/>
      <w:r w:rsidRPr="00390E18">
        <w:rPr>
          <w:highlight w:val="yellow"/>
        </w:rPr>
        <w:t xml:space="preserve">Figura </w:t>
      </w:r>
      <w:r w:rsidRPr="00390E18">
        <w:rPr>
          <w:noProof/>
          <w:highlight w:val="yellow"/>
        </w:rPr>
        <w:fldChar w:fldCharType="begin"/>
      </w:r>
      <w:r w:rsidRPr="00390E18">
        <w:rPr>
          <w:noProof/>
          <w:highlight w:val="yellow"/>
        </w:rPr>
        <w:instrText xml:space="preserve"> SEQ Figura \* ARABIC </w:instrText>
      </w:r>
      <w:r w:rsidRPr="00390E18">
        <w:rPr>
          <w:noProof/>
          <w:highlight w:val="yellow"/>
        </w:rPr>
        <w:fldChar w:fldCharType="separate"/>
      </w:r>
      <w:r w:rsidRPr="00390E18">
        <w:rPr>
          <w:noProof/>
          <w:highlight w:val="yellow"/>
        </w:rPr>
        <w:t>9</w:t>
      </w:r>
      <w:r w:rsidRPr="00390E18">
        <w:rPr>
          <w:noProof/>
          <w:highlight w:val="yellow"/>
        </w:rPr>
        <w:fldChar w:fldCharType="end"/>
      </w:r>
      <w:bookmarkEnd w:id="68"/>
      <w:r w:rsidRPr="00390E18">
        <w:rPr>
          <w:highlight w:val="yellow"/>
        </w:rPr>
        <w:t xml:space="preserve"> Etapas do desenvolvimento</w:t>
      </w:r>
      <w:r w:rsidRPr="00390E18">
        <w:rPr>
          <w:noProof/>
          <w:highlight w:val="yellow"/>
        </w:rPr>
        <w:t xml:space="preserve"> do sistema de recomendação musical</w:t>
      </w:r>
      <w:r w:rsidRPr="00390E18">
        <w:rPr>
          <w:highlight w:val="yellow"/>
        </w:rPr>
        <w:t xml:space="preserve"> </w:t>
      </w:r>
      <w:bookmarkStart w:id="70" w:name="_Hlk42442745"/>
      <w:r w:rsidRPr="00390E18">
        <w:rPr>
          <w:highlight w:val="yellow"/>
        </w:rPr>
        <w:t>(próprio, 2020)</w:t>
      </w:r>
      <w:bookmarkEnd w:id="69"/>
      <w:bookmarkEnd w:id="70"/>
    </w:p>
    <w:p w14:paraId="0A546C2F" w14:textId="6066DF8E" w:rsidR="00A820D4" w:rsidRDefault="00F267E3" w:rsidP="00972812">
      <w:r>
        <w:tab/>
        <w:t>LORS utiliza de uma análise recorrente do contexto, para realizar as recomendações dinâmicas às mudanças desse contexto. Esse modelo será apresentado e detalhado nas seções a seguir. Suas etapas d</w:t>
      </w:r>
      <w:r w:rsidR="00E1438C">
        <w:t>e</w:t>
      </w:r>
      <w:r>
        <w:t xml:space="preserve"> desenvolvimento são apresentadas na </w:t>
      </w:r>
      <w:r w:rsidRPr="00390E18">
        <w:rPr>
          <w:highlight w:val="yellow"/>
        </w:rPr>
        <w:fldChar w:fldCharType="begin"/>
      </w:r>
      <w:r w:rsidRPr="00390E18">
        <w:rPr>
          <w:highlight w:val="yellow"/>
        </w:rPr>
        <w:instrText xml:space="preserve"> REF _Ref42452795 \h </w:instrText>
      </w:r>
      <w:r>
        <w:rPr>
          <w:highlight w:val="yellow"/>
        </w:rPr>
        <w:instrText xml:space="preserve"> \* MERGEFORMAT </w:instrText>
      </w:r>
      <w:r w:rsidRPr="00390E18">
        <w:rPr>
          <w:highlight w:val="yellow"/>
        </w:rPr>
      </w:r>
      <w:r w:rsidRPr="00390E18">
        <w:rPr>
          <w:highlight w:val="yellow"/>
        </w:rPr>
        <w:fldChar w:fldCharType="separate"/>
      </w:r>
      <w:r w:rsidRPr="00390E18">
        <w:rPr>
          <w:highlight w:val="yellow"/>
        </w:rPr>
        <w:t xml:space="preserve">Figura </w:t>
      </w:r>
      <w:r w:rsidRPr="00390E18">
        <w:rPr>
          <w:noProof/>
          <w:highlight w:val="yellow"/>
        </w:rPr>
        <w:t>11</w:t>
      </w:r>
      <w:r w:rsidRPr="00390E18">
        <w:rPr>
          <w:highlight w:val="yellow"/>
        </w:rPr>
        <w:fldChar w:fldCharType="end"/>
      </w:r>
      <w:r>
        <w:t>.</w:t>
      </w:r>
    </w:p>
    <w:p w14:paraId="755D63D7" w14:textId="2C35526C" w:rsidR="002B6979" w:rsidRDefault="00DE09F4" w:rsidP="00972812">
      <w:pPr>
        <w:pStyle w:val="Ttulo2"/>
      </w:pPr>
      <w:bookmarkStart w:id="71" w:name="_Toc55523367"/>
      <w:r>
        <w:t>Contexto</w:t>
      </w:r>
      <w:bookmarkEnd w:id="71"/>
    </w:p>
    <w:p w14:paraId="7D3E268F" w14:textId="555B6FFD" w:rsidR="00A53B06" w:rsidRDefault="00B627FA" w:rsidP="00972812">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972812">
      <w:pPr>
        <w:pStyle w:val="Citao"/>
      </w:pPr>
      <w:commentRangeStart w:id="72"/>
      <w:r>
        <w:t>O</w:t>
      </w:r>
      <w:r w:rsidR="00B54E54">
        <w:t xml:space="preserve"> c</w:t>
      </w:r>
      <w:r w:rsidR="00B54E54" w:rsidRPr="00B54E54">
        <w:t>onjunto de circunstâncias inter-relacionadas de cuja tessitura se depreende determinado fato ou situação; circunstância(s), conjuntura, situação.</w:t>
      </w:r>
      <w:commentRangeEnd w:id="72"/>
      <w:r w:rsidR="00272F79">
        <w:rPr>
          <w:rStyle w:val="Refdecomentrio"/>
          <w:iCs/>
          <w:color w:val="000000"/>
        </w:rPr>
        <w:commentReference w:id="72"/>
      </w:r>
    </w:p>
    <w:p w14:paraId="5331FD33" w14:textId="4E5E5051" w:rsidR="00642AD9" w:rsidRDefault="00642AD9" w:rsidP="00972812">
      <w:r>
        <w:tab/>
      </w:r>
      <w:commentRangeStart w:id="73"/>
      <w:r w:rsidR="00571016">
        <w:t xml:space="preserve">Um sistema de recomendação busca encontrar os melhores itens para um devido fim, onde geralmente se baseia em dados históricos </w:t>
      </w:r>
      <w:r w:rsidR="00535551">
        <w:t>para</w:t>
      </w:r>
      <w:r w:rsidR="00571016">
        <w:t xml:space="preserve"> </w:t>
      </w:r>
      <w:r w:rsidR="00535551">
        <w:t>produzi-</w:t>
      </w:r>
      <w:commentRangeStart w:id="74"/>
      <w:r w:rsidR="00535551">
        <w:t>la</w:t>
      </w:r>
      <w:commentRangeEnd w:id="73"/>
      <w:r w:rsidR="00272F79">
        <w:rPr>
          <w:rStyle w:val="Refdecomentrio"/>
        </w:rPr>
        <w:commentReference w:id="73"/>
      </w:r>
      <w:commentRangeEnd w:id="74"/>
      <w:r w:rsidR="00B25318">
        <w:rPr>
          <w:rStyle w:val="Refdecomentrio"/>
        </w:rPr>
        <w:commentReference w:id="74"/>
      </w:r>
      <w:r w:rsidR="00571016">
        <w:t>.</w:t>
      </w:r>
      <w:r w:rsidR="00EE2360">
        <w:t xml:space="preserve"> </w:t>
      </w:r>
      <w:r w:rsidR="00EE2360">
        <w:fldChar w:fldCharType="begin" w:fldLock="1"/>
      </w:r>
      <w:r w:rsidR="00EE2360">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operties":{"noteIndex":0},"schema":"https://github.com/citation-style-language/schema/raw/master/csl-citation.json"}</w:instrText>
      </w:r>
      <w:r w:rsidR="00EE2360">
        <w:fldChar w:fldCharType="separate"/>
      </w:r>
      <w:r w:rsidR="00EE2360" w:rsidRPr="00EE2360">
        <w:rPr>
          <w:noProof/>
        </w:rPr>
        <w:t>(DIETMAR et al., 2010)</w:t>
      </w:r>
      <w:r w:rsidR="00EE2360">
        <w:fldChar w:fldCharType="end"/>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lastRenderedPageBreak/>
        <w:t>número</w:t>
      </w:r>
      <w:r w:rsidR="004710EA">
        <w:t xml:space="preserve"> de </w:t>
      </w:r>
      <w:commentRangeStart w:id="75"/>
      <w:r w:rsidR="004710EA">
        <w:t xml:space="preserve">dados </w:t>
      </w:r>
      <w:commentRangeEnd w:id="75"/>
      <w:r w:rsidR="001D3FAF">
        <w:rPr>
          <w:rStyle w:val="Refdecomentrio"/>
        </w:rPr>
        <w:commentReference w:id="75"/>
      </w:r>
      <w:r w:rsidR="004710EA">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commentRangeStart w:id="76"/>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commentRangeEnd w:id="76"/>
      <w:r w:rsidR="001D3FAF">
        <w:rPr>
          <w:rStyle w:val="Refdecomentrio"/>
        </w:rPr>
        <w:commentReference w:id="76"/>
      </w:r>
      <w:r w:rsidR="00272F79">
        <w:t xml:space="preserve"> apresenta</w:t>
      </w:r>
      <w:r w:rsidR="00AA7768">
        <w:t xml:space="preserve"> uma visão macro dos contextos que serão considerados neste trabalho.</w:t>
      </w:r>
    </w:p>
    <w:p w14:paraId="328A89FB" w14:textId="77777777" w:rsidR="000E3BBD" w:rsidRDefault="000E3BBD">
      <w:pPr>
        <w:pStyle w:val="Figuras"/>
      </w:pPr>
      <w: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8" r:lo="rId39" r:qs="rId40" r:cs="rId41"/>
              </a:graphicData>
            </a:graphic>
          </wp:inline>
        </w:drawing>
      </w:r>
    </w:p>
    <w:p w14:paraId="4C01A50F" w14:textId="4F6938CD" w:rsidR="000E3BBD" w:rsidRPr="00642AD9" w:rsidRDefault="000E3BBD" w:rsidP="00972812">
      <w:pPr>
        <w:pStyle w:val="Legenda"/>
      </w:pPr>
      <w:bookmarkStart w:id="77" w:name="_Ref42447869"/>
      <w:bookmarkStart w:id="78" w:name="_Toc55260886"/>
      <w:r w:rsidRPr="00390E18">
        <w:rPr>
          <w:highlight w:val="yellow"/>
        </w:rPr>
        <w:t xml:space="preserve">Figura </w:t>
      </w:r>
      <w:r w:rsidR="00C7334A" w:rsidRPr="00390E18">
        <w:rPr>
          <w:iCs/>
          <w:noProof/>
          <w:highlight w:val="yellow"/>
        </w:rPr>
        <w:fldChar w:fldCharType="begin"/>
      </w:r>
      <w:r w:rsidR="00C7334A" w:rsidRPr="00390E18">
        <w:rPr>
          <w:noProof/>
          <w:highlight w:val="yellow"/>
        </w:rPr>
        <w:instrText xml:space="preserve"> SEQ Figura \* ARABIC </w:instrText>
      </w:r>
      <w:r w:rsidR="00C7334A" w:rsidRPr="00390E18">
        <w:rPr>
          <w:iCs/>
          <w:noProof/>
          <w:highlight w:val="yellow"/>
        </w:rPr>
        <w:fldChar w:fldCharType="separate"/>
      </w:r>
      <w:r w:rsidR="00772326" w:rsidRPr="00390E18">
        <w:rPr>
          <w:noProof/>
          <w:highlight w:val="yellow"/>
        </w:rPr>
        <w:t>8</w:t>
      </w:r>
      <w:r w:rsidR="00C7334A" w:rsidRPr="00390E18">
        <w:rPr>
          <w:iCs/>
          <w:noProof/>
          <w:highlight w:val="yellow"/>
        </w:rPr>
        <w:fldChar w:fldCharType="end"/>
      </w:r>
      <w:bookmarkEnd w:id="77"/>
      <w:r w:rsidRPr="00390E18">
        <w:rPr>
          <w:highlight w:val="yellow"/>
        </w:rPr>
        <w:t xml:space="preserve"> Apresentação dos contextos utilizados no trabalho (próprio, 2020)</w:t>
      </w:r>
      <w:bookmarkEnd w:id="78"/>
    </w:p>
    <w:p w14:paraId="2B059024" w14:textId="2BE998B5" w:rsidR="008849DE" w:rsidRDefault="008849DE" w:rsidP="00972812">
      <w:pPr>
        <w:pStyle w:val="Ttulo3"/>
      </w:pPr>
      <w:bookmarkStart w:id="79" w:name="_Ref48855940"/>
      <w:bookmarkStart w:id="80" w:name="_Toc55523368"/>
      <w:r w:rsidRPr="008849DE">
        <w:t>O que é o contexto comportamental?</w:t>
      </w:r>
      <w:bookmarkEnd w:id="79"/>
      <w:bookmarkEnd w:id="80"/>
    </w:p>
    <w:p w14:paraId="0406F967" w14:textId="5612ED9A" w:rsidR="00A5596A" w:rsidRDefault="00A5596A" w:rsidP="00972812">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972812">
      <w:pPr>
        <w:pStyle w:val="Citao"/>
      </w:pPr>
      <w:commentRangeStart w:id="81"/>
      <w:r w:rsidRPr="00A5596A">
        <w:t>Qualquer ação ou reação do organismo ou parte dele</w:t>
      </w:r>
      <w:r w:rsidR="008264A2">
        <w:t>.</w:t>
      </w:r>
      <w:commentRangeEnd w:id="81"/>
      <w:r w:rsidR="00272F79">
        <w:rPr>
          <w:rStyle w:val="Refdecomentrio"/>
          <w:iCs/>
          <w:color w:val="000000"/>
        </w:rPr>
        <w:commentReference w:id="81"/>
      </w:r>
    </w:p>
    <w:p w14:paraId="60D04307" w14:textId="6FBDB7DD" w:rsidR="00A5596A" w:rsidRPr="00A5596A" w:rsidRDefault="00514193" w:rsidP="00972812">
      <w:r>
        <w:tab/>
      </w:r>
      <w:r w:rsidR="00272F79">
        <w:t>A partir da definição de contexto, f</w:t>
      </w:r>
      <w:r>
        <w:t xml:space="preserve">oi realizado </w:t>
      </w:r>
      <w:commentRangeStart w:id="82"/>
      <w:r>
        <w:t xml:space="preserve">um </w:t>
      </w:r>
      <w:r w:rsidR="005B7378">
        <w:t xml:space="preserve">levantamento </w:t>
      </w:r>
      <w:commentRangeEnd w:id="82"/>
      <w:r w:rsidR="00CF5FC9">
        <w:rPr>
          <w:rStyle w:val="Refdecomentrio"/>
        </w:rPr>
        <w:commentReference w:id="82"/>
      </w:r>
      <w:r>
        <w:t xml:space="preserve">das </w:t>
      </w:r>
      <w:r w:rsidR="001F075D">
        <w:t xml:space="preserve">possíveis </w:t>
      </w:r>
      <w:r>
        <w:t xml:space="preserve">ações </w:t>
      </w:r>
      <w:commentRangeStart w:id="83"/>
      <w:r>
        <w:t xml:space="preserve">a serem </w:t>
      </w:r>
      <w:r w:rsidR="00416593">
        <w:t>registradas</w:t>
      </w:r>
      <w:r>
        <w:t xml:space="preserve"> em um</w:t>
      </w:r>
      <w:r w:rsidR="00416593">
        <w:t xml:space="preserve"> sistem</w:t>
      </w:r>
      <w:r w:rsidR="005B7378">
        <w:t>a</w:t>
      </w:r>
      <w:r w:rsidR="00CB3C7F">
        <w:t xml:space="preserve"> baseado no </w:t>
      </w:r>
      <w:r w:rsidR="00CB3C7F" w:rsidRPr="003D3A2A">
        <w:rPr>
          <w:i/>
        </w:rPr>
        <w:t>app</w:t>
      </w:r>
      <w:r w:rsidR="00CB3C7F">
        <w:t xml:space="preserve"> Spotify</w:t>
      </w:r>
      <w:r w:rsidR="00F34CF1">
        <w:t>.</w:t>
      </w:r>
      <w:r w:rsidR="005B7378">
        <w:t xml:space="preserve"> </w:t>
      </w:r>
      <w:r w:rsidR="00F34CF1">
        <w:t>Essa lista foi</w:t>
      </w:r>
      <w:commentRangeStart w:id="84"/>
      <w:r w:rsidR="00E47C29">
        <w:t xml:space="preserve"> colocada no questionário</w:t>
      </w:r>
      <w:commentRangeEnd w:id="84"/>
      <w:r w:rsidR="00CF5FC9">
        <w:rPr>
          <w:rStyle w:val="Refdecomentrio"/>
        </w:rPr>
        <w:commentReference w:id="84"/>
      </w:r>
      <w:commentRangeEnd w:id="83"/>
      <w:r w:rsidR="00912665">
        <w:rPr>
          <w:rStyle w:val="Refdecomentrio"/>
        </w:rPr>
        <w:commentReference w:id="83"/>
      </w:r>
      <w:r w:rsidR="00E2722E">
        <w:t>.</w:t>
      </w:r>
      <w:r w:rsidR="008C15E5">
        <w:t xml:space="preserve"> Esse estudo trouxe a seguinte lista de ações:</w:t>
      </w:r>
    </w:p>
    <w:p w14:paraId="67655CDD" w14:textId="1D4861AD" w:rsidR="00CE4919" w:rsidRDefault="00C700E5" w:rsidP="00972812">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5609ADD0" w:rsidR="008849DE" w:rsidRDefault="00180E28" w:rsidP="00972812">
      <w:pPr>
        <w:pStyle w:val="PargrafodaLista"/>
        <w:numPr>
          <w:ilvl w:val="0"/>
          <w:numId w:val="7"/>
        </w:numPr>
      </w:pPr>
      <w:r>
        <w:t xml:space="preserve">Escolher </w:t>
      </w:r>
      <w:r w:rsidR="00117E6F">
        <w:t>música</w:t>
      </w:r>
      <w:r w:rsidR="00645E4F">
        <w:t>s preferidas</w:t>
      </w:r>
    </w:p>
    <w:p w14:paraId="5CB257C9" w14:textId="5A128209" w:rsidR="007F620B" w:rsidRDefault="007F620B" w:rsidP="00972812">
      <w:pPr>
        <w:pStyle w:val="PargrafodaLista"/>
        <w:numPr>
          <w:ilvl w:val="0"/>
          <w:numId w:val="7"/>
        </w:numPr>
      </w:pPr>
      <w:r>
        <w:t>Definir a atividade</w:t>
      </w:r>
    </w:p>
    <w:p w14:paraId="12F05223" w14:textId="03E8BD91" w:rsidR="007F620B" w:rsidRDefault="007F620B" w:rsidP="00972812">
      <w:pPr>
        <w:pStyle w:val="PargrafodaLista"/>
        <w:numPr>
          <w:ilvl w:val="0"/>
          <w:numId w:val="7"/>
        </w:numPr>
      </w:pPr>
      <w:r>
        <w:t>Definir o humor</w:t>
      </w:r>
    </w:p>
    <w:p w14:paraId="3D2B4D19" w14:textId="3AF61B0B" w:rsidR="008849DE" w:rsidRDefault="008849DE" w:rsidP="00972812">
      <w:pPr>
        <w:pStyle w:val="Ttulo3"/>
      </w:pPr>
      <w:bookmarkStart w:id="85" w:name="_Toc55523369"/>
      <w:r w:rsidRPr="008849DE">
        <w:t>O que é o contexto</w:t>
      </w:r>
      <w:r w:rsidR="00CF5FC9">
        <w:t xml:space="preserve"> de</w:t>
      </w:r>
      <w:r w:rsidRPr="008849DE">
        <w:t xml:space="preserve"> ambiente?</w:t>
      </w:r>
      <w:bookmarkEnd w:id="85"/>
    </w:p>
    <w:p w14:paraId="721FB838" w14:textId="07AA9A7F" w:rsidR="002D7CBA" w:rsidRDefault="002D7CBA" w:rsidP="00972812">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972812">
      <w:pPr>
        <w:pStyle w:val="Citao"/>
      </w:pPr>
      <w:commentRangeStart w:id="86"/>
      <w:r w:rsidRPr="00CF31B0">
        <w:t>Conjunto de condições físicas, biológicas e químicas que rodeiam os seres vivos e as coisas</w:t>
      </w:r>
      <w:r w:rsidR="008264A2">
        <w:t>.</w:t>
      </w:r>
      <w:commentRangeEnd w:id="86"/>
      <w:r w:rsidR="00CF5FC9">
        <w:rPr>
          <w:rStyle w:val="Refdecomentrio"/>
          <w:iCs/>
          <w:color w:val="000000"/>
        </w:rPr>
        <w:commentReference w:id="86"/>
      </w:r>
    </w:p>
    <w:p w14:paraId="6AA72DD0" w14:textId="3E5B04D5" w:rsidR="002D7CBA" w:rsidRPr="00A5596A" w:rsidRDefault="002D7CBA" w:rsidP="00972812">
      <w:r>
        <w:lastRenderedPageBreak/>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w:t>
      </w:r>
      <w:r w:rsidR="00912665">
        <w:t xml:space="preserve">foram </w:t>
      </w:r>
      <w:r w:rsidR="00907761">
        <w:t>identificado</w:t>
      </w:r>
      <w:r w:rsidR="00912665">
        <w:t>s</w:t>
      </w:r>
      <w:commentRangeStart w:id="87"/>
      <w:r w:rsidR="00246A57">
        <w:t xml:space="preserve"> 3 possíveis contextos</w:t>
      </w:r>
      <w:r w:rsidR="00907761">
        <w:t xml:space="preserve"> de ambiente</w:t>
      </w:r>
      <w:r w:rsidR="00246A57">
        <w:t xml:space="preserve"> </w:t>
      </w:r>
      <w:commentRangeEnd w:id="87"/>
      <w:r w:rsidR="00CF5FC9">
        <w:rPr>
          <w:rStyle w:val="Refdecomentrio"/>
        </w:rPr>
        <w:commentReference w:id="87"/>
      </w:r>
      <w:r w:rsidR="00246A57">
        <w:t xml:space="preserve">que podem </w:t>
      </w:r>
      <w:commentRangeStart w:id="88"/>
      <w:r w:rsidR="00246A57">
        <w:t xml:space="preserve">ser </w:t>
      </w:r>
      <w:commentRangeEnd w:id="88"/>
      <w:r w:rsidR="00CF5FC9">
        <w:rPr>
          <w:rStyle w:val="Refdecomentrio"/>
        </w:rPr>
        <w:commentReference w:id="88"/>
      </w:r>
      <w:r w:rsidR="00246A57">
        <w:t>representados na aplicação, que são:</w:t>
      </w:r>
      <w:commentRangeStart w:id="89"/>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89"/>
      <w:r w:rsidR="00CF5FC9">
        <w:rPr>
          <w:rStyle w:val="Refdecomentrio"/>
        </w:rPr>
        <w:commentReference w:id="89"/>
      </w:r>
      <w:r w:rsidR="007641AA">
        <w:t xml:space="preserve"> Devido </w:t>
      </w:r>
      <w:r w:rsidR="00B11C5A">
        <w:t>a um tempo limitado de desenvolvimento</w:t>
      </w:r>
      <w:r w:rsidR="007641AA">
        <w:t xml:space="preserve"> da aplicação só </w:t>
      </w:r>
      <w:r w:rsidR="00706CA6">
        <w:t>será</w:t>
      </w:r>
      <w:r w:rsidR="007641AA">
        <w:t xml:space="preserve"> utilizado o contexto localização.</w:t>
      </w:r>
    </w:p>
    <w:p w14:paraId="550D217F" w14:textId="00067B7F" w:rsidR="008849DE" w:rsidRDefault="008849DE" w:rsidP="00972812">
      <w:pPr>
        <w:pStyle w:val="Ttulo3"/>
      </w:pPr>
      <w:bookmarkStart w:id="90" w:name="_Toc55523370"/>
      <w:r w:rsidRPr="008849DE">
        <w:t xml:space="preserve">Como </w:t>
      </w:r>
      <w:r w:rsidR="00CF5FC9">
        <w:t>serão</w:t>
      </w:r>
      <w:r w:rsidR="00CF5FC9" w:rsidRPr="008849DE">
        <w:t xml:space="preserve"> </w:t>
      </w:r>
      <w:r w:rsidRPr="008849DE">
        <w:t>obtido</w:t>
      </w:r>
      <w:r w:rsidR="00CF5FC9">
        <w:t>s</w:t>
      </w:r>
      <w:r w:rsidRPr="008849DE">
        <w:t xml:space="preserve"> os contextos?</w:t>
      </w:r>
      <w:bookmarkEnd w:id="90"/>
    </w:p>
    <w:p w14:paraId="72669C84" w14:textId="4D308D2E" w:rsidR="00CF04BE" w:rsidRDefault="00BD6225" w:rsidP="00972812">
      <w:r>
        <w:tab/>
      </w:r>
      <w:r w:rsidR="00EF23A5">
        <w:t>Os contextos</w:t>
      </w:r>
      <w:r>
        <w:t xml:space="preserve"> </w:t>
      </w:r>
      <w:r w:rsidR="00CF5FC9">
        <w:t xml:space="preserve">no </w:t>
      </w:r>
      <w:r w:rsidR="004234B0">
        <w:rPr>
          <w:i/>
        </w:rPr>
        <w:t>LORS</w:t>
      </w:r>
      <w:r w:rsidR="00CF5FC9">
        <w:t xml:space="preserve"> </w:t>
      </w:r>
      <w:r>
        <w:t>serão obtidos</w:t>
      </w:r>
      <w:r w:rsidR="00CF5FC9">
        <w:t xml:space="preserve"> </w:t>
      </w:r>
      <w:r>
        <w:t>a</w:t>
      </w:r>
      <w:r w:rsidR="00C23039">
        <w:t xml:space="preserve"> partir da captura de </w:t>
      </w:r>
      <w:r w:rsidR="00233953">
        <w:t>formulários</w:t>
      </w:r>
      <w:r w:rsidR="007276D7">
        <w:t xml:space="preserve"> e</w:t>
      </w:r>
      <w:r>
        <w:t xml:space="preserve"> eventos</w:t>
      </w:r>
      <w:r w:rsidR="00C23039">
        <w:t xml:space="preserve"> de um </w:t>
      </w:r>
      <w:r w:rsidR="00F56039" w:rsidRPr="00F56039">
        <w:rPr>
          <w:i/>
          <w:iCs w:val="0"/>
        </w:rPr>
        <w:t>web</w:t>
      </w:r>
      <w:commentRangeStart w:id="91"/>
      <w:r w:rsidR="00C23039" w:rsidRPr="00F56039">
        <w:rPr>
          <w:i/>
          <w:iCs w:val="0"/>
        </w:rPr>
        <w:t>app</w:t>
      </w:r>
      <w:commentRangeEnd w:id="91"/>
      <w:r w:rsidR="00912665" w:rsidRPr="00F56039">
        <w:rPr>
          <w:rStyle w:val="Refdecomentrio"/>
          <w:i/>
          <w:iCs w:val="0"/>
        </w:rPr>
        <w:commentReference w:id="91"/>
      </w:r>
      <w:r w:rsidR="002367B6">
        <w:t>.</w:t>
      </w:r>
      <w:r w:rsidR="00FE3FBF">
        <w:t xml:space="preserve"> </w:t>
      </w:r>
      <w:r w:rsidR="00E50F49">
        <w:t>Na aplicação</w:t>
      </w:r>
      <w:r w:rsidR="00912665">
        <w:t xml:space="preserve"> </w:t>
      </w:r>
      <w:r w:rsidR="00E50F49">
        <w:t xml:space="preserve">será obtido </w:t>
      </w:r>
      <w:r w:rsidR="00912665">
        <w:t xml:space="preserve">o </w:t>
      </w:r>
      <w:r w:rsidR="0039573D">
        <w:t xml:space="preserve">contexto </w:t>
      </w:r>
      <w:r w:rsidR="00E50F49">
        <w:t>de duas maneiras: (i) explicitamente, onde o usuário irá cadastrar o que está fazendo</w:t>
      </w:r>
      <w:r w:rsidR="00912665">
        <w:t>, e</w:t>
      </w:r>
      <w:r w:rsidR="00E50F49">
        <w:t>x.: emoções, atividades</w:t>
      </w:r>
      <w:r w:rsidR="00E44E8B">
        <w:t xml:space="preserve"> e localização</w:t>
      </w:r>
      <w:r w:rsidR="00912665">
        <w:t>;</w:t>
      </w:r>
      <w:r w:rsidR="00E50F49">
        <w:t xml:space="preserve"> (ii) implicitamente, </w:t>
      </w:r>
      <w:r w:rsidR="00912665">
        <w:t>o</w:t>
      </w:r>
      <w:r w:rsidR="0039573D">
        <w:t xml:space="preserve"> qual </w:t>
      </w:r>
      <w:r w:rsidR="00FB4D12">
        <w:t>será</w:t>
      </w:r>
      <w:r w:rsidR="0039573D">
        <w:t xml:space="preserve"> obtid</w:t>
      </w:r>
      <w:r w:rsidR="00FB4D12">
        <w:t>o</w:t>
      </w:r>
      <w:r w:rsidR="0039573D">
        <w:t xml:space="preserve"> através d</w:t>
      </w:r>
      <w:r w:rsidR="00CF04BE">
        <w:t>as ações do usuário realizadas no aplicativo</w:t>
      </w:r>
      <w:r w:rsidR="00912665">
        <w:t>,</w:t>
      </w:r>
      <w:r w:rsidR="00CE64CC">
        <w:t xml:space="preserve"> </w:t>
      </w:r>
      <w:r w:rsidR="00912665">
        <w:t>ex</w:t>
      </w:r>
      <w:r w:rsidR="00CE64CC">
        <w:t xml:space="preserve">.: </w:t>
      </w:r>
      <w:r w:rsidR="001A18FD" w:rsidRPr="001A18FD">
        <w:t xml:space="preserve">ações sobre os componentes do </w:t>
      </w:r>
      <w:r w:rsidR="00D710C7" w:rsidRPr="00F56039">
        <w:rPr>
          <w:i/>
          <w:iCs w:val="0"/>
        </w:rPr>
        <w:t>web</w:t>
      </w:r>
      <w:commentRangeStart w:id="92"/>
      <w:r w:rsidR="00D710C7" w:rsidRPr="00F56039">
        <w:rPr>
          <w:i/>
          <w:iCs w:val="0"/>
        </w:rPr>
        <w:t>app</w:t>
      </w:r>
      <w:commentRangeEnd w:id="92"/>
      <w:r w:rsidR="00D710C7" w:rsidRPr="00F56039">
        <w:rPr>
          <w:rStyle w:val="Refdecomentrio"/>
          <w:i/>
          <w:iCs w:val="0"/>
        </w:rPr>
        <w:commentReference w:id="92"/>
      </w:r>
      <w:r w:rsidR="00CE64CC">
        <w:t xml:space="preserve">, </w:t>
      </w:r>
      <w:r w:rsidR="007D153C">
        <w:t>localização</w:t>
      </w:r>
      <w:r w:rsidR="00CE64CC">
        <w:t>.</w:t>
      </w:r>
    </w:p>
    <w:p w14:paraId="1ABFA8C1" w14:textId="5F83778E" w:rsidR="00EF1EAD" w:rsidRDefault="00E50F49" w:rsidP="00972812">
      <w:r>
        <w:tab/>
      </w:r>
      <w:r w:rsidR="00EF1EAD">
        <w:t xml:space="preserve">São poucas as ações que auxiliam no entendimento do contexto </w:t>
      </w:r>
      <w:r w:rsidR="008264A2">
        <w:t xml:space="preserve">e </w:t>
      </w:r>
      <w:r w:rsidR="00EF1EAD">
        <w:t xml:space="preserve">que podem ser obtidas </w:t>
      </w:r>
      <w:commentRangeStart w:id="93"/>
      <w:r w:rsidR="00EF1EAD">
        <w:t>implicitamente</w:t>
      </w:r>
      <w:commentRangeEnd w:id="93"/>
      <w:r w:rsidR="00CF5FC9">
        <w:rPr>
          <w:rStyle w:val="Refdecomentrio"/>
        </w:rPr>
        <w:commentReference w:id="93"/>
      </w:r>
      <w:r w:rsidR="008E1661">
        <w:t xml:space="preserve">, </w:t>
      </w:r>
      <w:r w:rsidR="00EF1EAD">
        <w:t xml:space="preserve">isso devido </w:t>
      </w:r>
      <w:r w:rsidR="00912665">
        <w:t>à</w:t>
      </w:r>
      <w:r w:rsidR="00EF1EAD">
        <w:t xml:space="preserve">s limitações dos sensores e dados disponíveis na </w:t>
      </w:r>
      <w:commentRangeStart w:id="94"/>
      <w:r w:rsidR="00EF1EAD">
        <w:t xml:space="preserve">aplicação </w:t>
      </w:r>
      <w:commentRangeEnd w:id="94"/>
      <w:r w:rsidR="00CF5FC9">
        <w:rPr>
          <w:rStyle w:val="Refdecomentrio"/>
        </w:rPr>
        <w:lastRenderedPageBreak/>
        <w:commentReference w:id="94"/>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972812">
      <w:pPr>
        <w:pStyle w:val="Listas1"/>
      </w:pPr>
      <w:r>
        <w:t>Informações adquiridas de maneira implícita:</w:t>
      </w:r>
      <w:r w:rsidR="001D264D">
        <w:t xml:space="preserve"> </w:t>
      </w:r>
    </w:p>
    <w:p w14:paraId="6DCAEC74" w14:textId="52C4A7CD" w:rsidR="00502915" w:rsidRDefault="00502915" w:rsidP="00972812">
      <w:pPr>
        <w:pStyle w:val="PargrafodaLista"/>
        <w:numPr>
          <w:ilvl w:val="1"/>
          <w:numId w:val="8"/>
        </w:numPr>
      </w:pPr>
      <w:r>
        <w:t>localização</w:t>
      </w:r>
    </w:p>
    <w:p w14:paraId="4CDF95E2" w14:textId="034C47B8" w:rsidR="00502915" w:rsidRDefault="00502915" w:rsidP="00972812">
      <w:pPr>
        <w:pStyle w:val="PargrafodaLista"/>
        <w:numPr>
          <w:ilvl w:val="1"/>
          <w:numId w:val="8"/>
        </w:numPr>
      </w:pPr>
      <w:r>
        <w:t>ações</w:t>
      </w:r>
      <w:r w:rsidR="00A8362C">
        <w:t xml:space="preserve"> </w:t>
      </w:r>
      <w:r w:rsidR="00CF5FC9">
        <w:t>sobre os</w:t>
      </w:r>
      <w:r w:rsidR="00A8362C">
        <w:t xml:space="preserve"> componentes do </w:t>
      </w:r>
      <w:r w:rsidR="00D710C7" w:rsidRPr="00F56039">
        <w:rPr>
          <w:i/>
          <w:iCs w:val="0"/>
        </w:rPr>
        <w:t>web</w:t>
      </w:r>
      <w:commentRangeStart w:id="95"/>
      <w:r w:rsidR="00D710C7" w:rsidRPr="00F56039">
        <w:rPr>
          <w:i/>
          <w:iCs w:val="0"/>
        </w:rPr>
        <w:t>app</w:t>
      </w:r>
      <w:commentRangeEnd w:id="95"/>
      <w:r w:rsidR="00D710C7" w:rsidRPr="00F56039">
        <w:rPr>
          <w:rStyle w:val="Refdecomentrio"/>
          <w:i/>
          <w:iCs w:val="0"/>
        </w:rPr>
        <w:commentReference w:id="95"/>
      </w:r>
    </w:p>
    <w:p w14:paraId="56AFEBD8" w14:textId="3FC76D80" w:rsidR="00502915" w:rsidRDefault="00502915" w:rsidP="00972812">
      <w:pPr>
        <w:pStyle w:val="PargrafodaLista"/>
        <w:numPr>
          <w:ilvl w:val="1"/>
          <w:numId w:val="8"/>
        </w:numPr>
      </w:pPr>
      <w:r>
        <w:t>tempo</w:t>
      </w:r>
    </w:p>
    <w:p w14:paraId="3C400799" w14:textId="09D81936" w:rsidR="009A3482" w:rsidRDefault="009A3482" w:rsidP="00972812">
      <w:pPr>
        <w:pStyle w:val="PargrafodaLista"/>
        <w:numPr>
          <w:ilvl w:val="1"/>
          <w:numId w:val="8"/>
        </w:numPr>
      </w:pPr>
      <w:r>
        <w:t>músicas preferidas</w:t>
      </w:r>
    </w:p>
    <w:p w14:paraId="7306FA4D" w14:textId="4A508F5B" w:rsidR="005B61E3" w:rsidRDefault="005B61E3" w:rsidP="00972812">
      <w:pPr>
        <w:pStyle w:val="Listas1"/>
      </w:pPr>
      <w:r>
        <w:t xml:space="preserve">Informações adquiridas de maneira explicita: </w:t>
      </w:r>
    </w:p>
    <w:p w14:paraId="1DDA9A7C" w14:textId="207F3058" w:rsidR="0051636D" w:rsidRDefault="0051636D" w:rsidP="00972812">
      <w:pPr>
        <w:pStyle w:val="PargrafodaLista"/>
        <w:numPr>
          <w:ilvl w:val="1"/>
          <w:numId w:val="8"/>
        </w:numPr>
      </w:pPr>
      <w:commentRangeStart w:id="96"/>
      <w:commentRangeStart w:id="97"/>
      <w:r>
        <w:t>localização</w:t>
      </w:r>
      <w:commentRangeEnd w:id="96"/>
      <w:r w:rsidR="008264A2">
        <w:rPr>
          <w:rStyle w:val="Refdecomentrio"/>
        </w:rPr>
        <w:commentReference w:id="96"/>
      </w:r>
      <w:commentRangeEnd w:id="97"/>
      <w:r w:rsidR="001C6C9A">
        <w:rPr>
          <w:rStyle w:val="Refdecomentrio"/>
        </w:rPr>
        <w:commentReference w:id="97"/>
      </w:r>
    </w:p>
    <w:p w14:paraId="261C9F77" w14:textId="061C673C" w:rsidR="0051636D" w:rsidRDefault="0051636D" w:rsidP="00972812">
      <w:pPr>
        <w:pStyle w:val="PargrafodaLista"/>
        <w:numPr>
          <w:ilvl w:val="1"/>
          <w:numId w:val="8"/>
        </w:numPr>
      </w:pPr>
      <w:r>
        <w:t>humor</w:t>
      </w:r>
    </w:p>
    <w:p w14:paraId="2075FD7D" w14:textId="1C9A3C0E" w:rsidR="0051636D" w:rsidRDefault="0051636D" w:rsidP="00972812">
      <w:pPr>
        <w:pStyle w:val="PargrafodaLista"/>
        <w:numPr>
          <w:ilvl w:val="1"/>
          <w:numId w:val="8"/>
        </w:numPr>
      </w:pPr>
      <w:r>
        <w:t>atividade</w:t>
      </w:r>
    </w:p>
    <w:p w14:paraId="63FEA320" w14:textId="19274DEB" w:rsidR="009A3482" w:rsidRDefault="00356B19" w:rsidP="00972812">
      <w:pPr>
        <w:pStyle w:val="PargrafodaLista"/>
        <w:numPr>
          <w:ilvl w:val="1"/>
          <w:numId w:val="8"/>
        </w:numPr>
      </w:pPr>
      <w:r>
        <w:t xml:space="preserve">músicas </w:t>
      </w:r>
      <w:r w:rsidR="009A3482">
        <w:t>preferidas</w:t>
      </w:r>
    </w:p>
    <w:p w14:paraId="13E4EF17" w14:textId="1E92A6EA" w:rsidR="00B146A6" w:rsidRDefault="00B146A6" w:rsidP="00B146A6">
      <w:r>
        <w:tab/>
        <w:t xml:space="preserve">Os dados de localização obtidos implicitamente são a latitude e longitude do usuário, eles foram salvos na aplicação, porém, devido ao tempo limitado para o desenvolvimento, </w:t>
      </w:r>
      <w:r w:rsidR="00A37EE4">
        <w:t>o dado</w:t>
      </w:r>
      <w:r>
        <w:t xml:space="preserve"> não foi utilizado.</w:t>
      </w:r>
      <w:r w:rsidR="007E6CBF">
        <w:t xml:space="preserve"> O tempo do obtido implicitamente é a data e hora do evento.</w:t>
      </w:r>
    </w:p>
    <w:p w14:paraId="10D98F62" w14:textId="37484297" w:rsidR="00512D8C" w:rsidRDefault="00A4134C" w:rsidP="00972812">
      <w:pPr>
        <w:pStyle w:val="Ttulo3"/>
      </w:pPr>
      <w:bookmarkStart w:id="98" w:name="_Ref42462937"/>
      <w:bookmarkStart w:id="99" w:name="_Toc55523371"/>
      <w:r>
        <w:t>O que são a</w:t>
      </w:r>
      <w:r w:rsidR="00512D8C">
        <w:t xml:space="preserve">s ações do </w:t>
      </w:r>
      <w:r w:rsidR="006B1587">
        <w:t>usuário</w:t>
      </w:r>
      <w:r>
        <w:t>?</w:t>
      </w:r>
      <w:bookmarkEnd w:id="98"/>
      <w:bookmarkEnd w:id="99"/>
    </w:p>
    <w:p w14:paraId="22431373" w14:textId="06157B7B" w:rsidR="00614F8F" w:rsidRDefault="00EF2967" w:rsidP="00972812">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100"/>
      <w:commentRangeEnd w:id="100"/>
      <w:r w:rsidR="008264A2">
        <w:rPr>
          <w:rStyle w:val="Refdecomentrio"/>
        </w:rPr>
        <w:commentReference w:id="10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20DC8361" w:rsidR="00EE5AC3" w:rsidRDefault="00BF1A85" w:rsidP="00972812">
      <w:pPr>
        <w:pStyle w:val="Ttulo2"/>
      </w:pPr>
      <w:bookmarkStart w:id="101" w:name="_Toc55523372"/>
      <w:r>
        <w:t>P</w:t>
      </w:r>
      <w:r w:rsidR="00726572">
        <w:t>esquisa com usuários sobre recomendação musical</w:t>
      </w:r>
      <w:bookmarkEnd w:id="101"/>
      <w:r w:rsidR="00F074F7">
        <w:t xml:space="preserve"> (QUESTION</w:t>
      </w:r>
      <w:r w:rsidR="00DA5E5F">
        <w:t>Á</w:t>
      </w:r>
      <w:r w:rsidR="00F074F7">
        <w:t>RIO)</w:t>
      </w:r>
    </w:p>
    <w:p w14:paraId="24FD8A78" w14:textId="424973D9" w:rsidR="00D902DF" w:rsidRDefault="006C7738" w:rsidP="00972812">
      <w:r>
        <w:tab/>
      </w:r>
      <w:r w:rsidR="00F7313E">
        <w:t>Para validar o modelo de sistema de recomendação</w:t>
      </w:r>
      <w:r w:rsidR="00B2728C">
        <w:t xml:space="preserve"> </w:t>
      </w:r>
      <w:commentRangeStart w:id="102"/>
      <w:r w:rsidR="00B2728C">
        <w:t>foi</w:t>
      </w:r>
      <w:r w:rsidR="00F7313E">
        <w:t xml:space="preserve"> </w:t>
      </w:r>
      <w:r w:rsidR="00B2728C">
        <w:t>desenvolvid</w:t>
      </w:r>
      <w:r w:rsidR="00CE0812">
        <w:t>o</w:t>
      </w:r>
      <w:r w:rsidR="00B2728C">
        <w:t xml:space="preserve"> </w:t>
      </w:r>
      <w:commentRangeEnd w:id="102"/>
      <w:r w:rsidR="00B2728C">
        <w:rPr>
          <w:rStyle w:val="Refdecomentrio"/>
        </w:rPr>
        <w:commentReference w:id="102"/>
      </w:r>
      <w:r w:rsidR="00F7313E">
        <w:t xml:space="preserve">uma </w:t>
      </w:r>
      <w:commentRangeStart w:id="103"/>
      <w:commentRangeStart w:id="104"/>
      <w:r w:rsidR="00F7313E">
        <w:t>aplicação</w:t>
      </w:r>
      <w:commentRangeEnd w:id="103"/>
      <w:r w:rsidR="008264A2">
        <w:rPr>
          <w:rStyle w:val="Refdecomentrio"/>
        </w:rPr>
        <w:commentReference w:id="103"/>
      </w:r>
      <w:commentRangeEnd w:id="104"/>
      <w:r w:rsidR="001C6C9A">
        <w:rPr>
          <w:rStyle w:val="Refdecomentrio"/>
        </w:rPr>
        <w:commentReference w:id="10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foram obtidas</w:t>
      </w:r>
      <w:r w:rsidR="004D3460">
        <w:t xml:space="preserve"> informações sobre </w:t>
      </w:r>
      <w:r w:rsidR="00B2728C">
        <w:t xml:space="preserve">esses </w:t>
      </w:r>
      <w:r w:rsidR="00256539">
        <w:t>usuários</w:t>
      </w:r>
      <w:r w:rsidR="00F7313E">
        <w:t>.</w:t>
      </w:r>
      <w:r w:rsidR="006A34B2">
        <w:t xml:space="preserve"> </w:t>
      </w:r>
      <w:commentRangeStart w:id="105"/>
      <w:r w:rsidR="00D902DF">
        <w:t xml:space="preserve">As perguntas </w:t>
      </w:r>
      <w:r w:rsidR="00215D62">
        <w:t xml:space="preserve">aplicadas </w:t>
      </w:r>
      <w:r w:rsidR="00D902DF">
        <w:t xml:space="preserve">no questionário </w:t>
      </w:r>
      <w:r w:rsidR="00C00AE5">
        <w:t>permitiram</w:t>
      </w:r>
      <w:r w:rsidR="00D902DF">
        <w:t xml:space="preserve"> </w:t>
      </w:r>
      <w:r w:rsidR="00C74645">
        <w:t>conhecer</w:t>
      </w:r>
      <w:r w:rsidR="00D902DF">
        <w:t xml:space="preserve"> melhor os usuários que utilizarão </w:t>
      </w:r>
      <w:r w:rsidR="00215D62">
        <w:t>a aplicação</w:t>
      </w:r>
      <w:r w:rsidR="00D902DF">
        <w:t xml:space="preserve">, sendo assim, </w:t>
      </w:r>
      <w:r w:rsidR="00C00AE5">
        <w:t xml:space="preserve">foram </w:t>
      </w:r>
      <w:r w:rsidR="00215D62">
        <w:lastRenderedPageBreak/>
        <w:t xml:space="preserve">utilizadas </w:t>
      </w:r>
      <w:r w:rsidR="005C6E53">
        <w:t xml:space="preserve">perguntas que </w:t>
      </w:r>
      <w:r w:rsidR="00215D62">
        <w:t>permi</w:t>
      </w:r>
      <w:commentRangeStart w:id="106"/>
      <w:r w:rsidR="00215D62">
        <w:t>ta</w:t>
      </w:r>
      <w:r w:rsidR="00C00AE5">
        <w:t>m</w:t>
      </w:r>
      <w:r w:rsidR="00215D62">
        <w:t xml:space="preserve"> entender </w:t>
      </w:r>
      <w:r w:rsidR="005C6E53">
        <w:t>suas</w:t>
      </w:r>
      <w:r w:rsidR="00D902DF">
        <w:t xml:space="preserve"> </w:t>
      </w:r>
      <w:commentRangeEnd w:id="106"/>
      <w:r w:rsidR="00064C0B">
        <w:rPr>
          <w:rStyle w:val="Refdecomentrio"/>
        </w:rPr>
        <w:commentReference w:id="106"/>
      </w:r>
      <w:r w:rsidR="00D902DF">
        <w:t>prefer</w:t>
      </w:r>
      <w:r w:rsidR="00C00AE5">
        <w:t>ê</w:t>
      </w:r>
      <w:r w:rsidR="00D902DF">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105"/>
      <w:r w:rsidR="00C00AE5">
        <w:rPr>
          <w:rStyle w:val="Refdecomentrio"/>
        </w:rPr>
        <w:commentReference w:id="105"/>
      </w:r>
    </w:p>
    <w:p w14:paraId="49CCDBDD" w14:textId="7E9121F6" w:rsidR="002D4647" w:rsidRDefault="002D4647" w:rsidP="00972812">
      <w:pPr>
        <w:pStyle w:val="Legenda"/>
      </w:pPr>
      <w:bookmarkStart w:id="107" w:name="_Ref48857312"/>
      <w:bookmarkStart w:id="108" w:name="_Toc55524307"/>
      <w:commentRangeStart w:id="109"/>
      <w:r>
        <w:t xml:space="preserve">Quadro </w:t>
      </w:r>
      <w:r w:rsidR="006B25B5">
        <w:fldChar w:fldCharType="begin"/>
      </w:r>
      <w:r w:rsidR="006B25B5">
        <w:instrText xml:space="preserve"> SEQ Quadro \* ARABIC </w:instrText>
      </w:r>
      <w:r w:rsidR="006B25B5">
        <w:fldChar w:fldCharType="separate"/>
      </w:r>
      <w:r w:rsidR="00496F40">
        <w:rPr>
          <w:noProof/>
        </w:rPr>
        <w:t>2</w:t>
      </w:r>
      <w:r w:rsidR="006B25B5">
        <w:rPr>
          <w:noProof/>
        </w:rPr>
        <w:fldChar w:fldCharType="end"/>
      </w:r>
      <w:bookmarkEnd w:id="107"/>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commentRangeEnd w:id="109"/>
      <w:r w:rsidR="00064C0B">
        <w:rPr>
          <w:rStyle w:val="Refdecomentrio"/>
          <w:b w:val="0"/>
          <w:iCs/>
          <w:color w:val="000000"/>
        </w:rPr>
        <w:commentReference w:id="109"/>
      </w:r>
      <w:bookmarkEnd w:id="108"/>
    </w:p>
    <w:tbl>
      <w:tblPr>
        <w:tblStyle w:val="Tabelacomgrade"/>
        <w:tblW w:w="0" w:type="auto"/>
        <w:tblLook w:val="04A0" w:firstRow="1" w:lastRow="0" w:firstColumn="1" w:lastColumn="0" w:noHBand="0" w:noVBand="1"/>
      </w:tblPr>
      <w:tblGrid>
        <w:gridCol w:w="4531"/>
        <w:gridCol w:w="4531"/>
      </w:tblGrid>
      <w:tr w:rsidR="00505BB9" w:rsidRPr="00064C0B" w14:paraId="0E60E6B7" w14:textId="77777777" w:rsidTr="00BA4D0B">
        <w:tc>
          <w:tcPr>
            <w:tcW w:w="4531" w:type="dxa"/>
            <w:shd w:val="clear" w:color="auto" w:fill="D9D9D9" w:themeFill="background1" w:themeFillShade="D9"/>
          </w:tcPr>
          <w:p w14:paraId="0AC744C5" w14:textId="0BF3E9AE" w:rsidR="00505BB9" w:rsidRPr="00390E18" w:rsidRDefault="00505BB9" w:rsidP="00390E18">
            <w:pPr>
              <w:jc w:val="center"/>
              <w:rPr>
                <w:b/>
                <w:bCs/>
              </w:rPr>
            </w:pPr>
            <w:r w:rsidRPr="00390E18">
              <w:rPr>
                <w:b/>
                <w:bCs/>
              </w:rPr>
              <w:lastRenderedPageBreak/>
              <w:t>Pergunta</w:t>
            </w:r>
          </w:p>
        </w:tc>
        <w:tc>
          <w:tcPr>
            <w:tcW w:w="4531" w:type="dxa"/>
            <w:shd w:val="clear" w:color="auto" w:fill="D9D9D9" w:themeFill="background1" w:themeFillShade="D9"/>
          </w:tcPr>
          <w:p w14:paraId="19A5F2D0" w14:textId="74102221" w:rsidR="00505BB9" w:rsidRPr="00390E18" w:rsidRDefault="009C0756" w:rsidP="00390E18">
            <w:pPr>
              <w:jc w:val="center"/>
              <w:rPr>
                <w:b/>
                <w:bCs/>
              </w:rPr>
            </w:pPr>
            <w:r w:rsidRPr="00390E18">
              <w:rPr>
                <w:b/>
                <w:bCs/>
              </w:rPr>
              <w:t>Possíveis r</w:t>
            </w:r>
            <w:r w:rsidR="00616558" w:rsidRPr="00390E18">
              <w:rPr>
                <w:b/>
                <w:bCs/>
              </w:rPr>
              <w:t>espostas</w:t>
            </w:r>
          </w:p>
        </w:tc>
      </w:tr>
      <w:tr w:rsidR="00505BB9" w:rsidRPr="006449D5" w14:paraId="17E52F1E" w14:textId="77777777" w:rsidTr="00113F09">
        <w:tc>
          <w:tcPr>
            <w:tcW w:w="4531" w:type="dxa"/>
          </w:tcPr>
          <w:p w14:paraId="6CACCD3E" w14:textId="67222F38" w:rsidR="00505BB9" w:rsidRDefault="00505BB9" w:rsidP="00972812">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972812">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113F09">
        <w:tc>
          <w:tcPr>
            <w:tcW w:w="4531" w:type="dxa"/>
          </w:tcPr>
          <w:p w14:paraId="4E4D5496" w14:textId="441E1355" w:rsidR="00505BB9" w:rsidRPr="008774E9" w:rsidRDefault="008774E9" w:rsidP="00972812">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972812">
            <w:r>
              <w:t xml:space="preserve">Sim, </w:t>
            </w:r>
            <w:r w:rsidR="00BA1951">
              <w:t>não</w:t>
            </w:r>
          </w:p>
        </w:tc>
      </w:tr>
      <w:tr w:rsidR="00505BB9" w:rsidRPr="008774E9" w14:paraId="0A319CC3" w14:textId="77777777" w:rsidTr="00113F09">
        <w:tc>
          <w:tcPr>
            <w:tcW w:w="4531" w:type="dxa"/>
          </w:tcPr>
          <w:p w14:paraId="07862FA4" w14:textId="1D72A0F9" w:rsidR="00505BB9" w:rsidRPr="008774E9" w:rsidRDefault="00BA1951" w:rsidP="00972812">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972812">
            <w:r>
              <w:t>Sim, não</w:t>
            </w:r>
          </w:p>
        </w:tc>
      </w:tr>
      <w:tr w:rsidR="00505BB9" w:rsidRPr="008774E9" w14:paraId="75D77620" w14:textId="77777777" w:rsidTr="00113F09">
        <w:tc>
          <w:tcPr>
            <w:tcW w:w="4531" w:type="dxa"/>
          </w:tcPr>
          <w:p w14:paraId="2C5797DE" w14:textId="2F30D500" w:rsidR="00505BB9" w:rsidRPr="008774E9" w:rsidRDefault="004A4AF1" w:rsidP="00972812">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972812">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113F09">
        <w:tc>
          <w:tcPr>
            <w:tcW w:w="4531" w:type="dxa"/>
          </w:tcPr>
          <w:p w14:paraId="65DB9BF7" w14:textId="75F70064" w:rsidR="00505BB9" w:rsidRPr="008774E9" w:rsidRDefault="002D33DD" w:rsidP="00972812">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972812">
            <w:r>
              <w:t>Academia, Bar, Biblioteca, Casa, Com os amigos, Escola, Festa, Praia, Restaurante, Trabalho, Outro, qual?</w:t>
            </w:r>
          </w:p>
        </w:tc>
      </w:tr>
      <w:tr w:rsidR="00505BB9" w:rsidRPr="008774E9" w14:paraId="77E33350" w14:textId="77777777" w:rsidTr="00113F09">
        <w:tc>
          <w:tcPr>
            <w:tcW w:w="4531" w:type="dxa"/>
          </w:tcPr>
          <w:p w14:paraId="54480B02" w14:textId="116BD8D2" w:rsidR="00505BB9" w:rsidRPr="008774E9" w:rsidRDefault="0011471A" w:rsidP="00972812">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972812">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113F09">
        <w:tc>
          <w:tcPr>
            <w:tcW w:w="4531" w:type="dxa"/>
          </w:tcPr>
          <w:p w14:paraId="62348743" w14:textId="79F2A7E2" w:rsidR="00505BB9" w:rsidRPr="008774E9" w:rsidRDefault="001A536D" w:rsidP="00972812">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972812">
            <w:r w:rsidRPr="001A536D">
              <w:t>Atividades, Clima, Grupo / Individual, Horário do dia, Humor, Localização, Outro, Qual?</w:t>
            </w:r>
          </w:p>
        </w:tc>
      </w:tr>
      <w:tr w:rsidR="00505BB9" w:rsidRPr="008774E9" w14:paraId="59F28387" w14:textId="77777777" w:rsidTr="00113F09">
        <w:tc>
          <w:tcPr>
            <w:tcW w:w="4531" w:type="dxa"/>
          </w:tcPr>
          <w:p w14:paraId="6EC7E2ED" w14:textId="1ACEFF90" w:rsidR="00505BB9" w:rsidRPr="008774E9" w:rsidRDefault="00FC3EB1" w:rsidP="00972812">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972812">
            <w:r>
              <w:t>Abrir / Fechar o app, Aumentar / Abaixar volume, Definir tempo da música, Escolher música / artista / gênero, Pausar / Tocar música, Passar / Voltar n músicas, Outra, qual?</w:t>
            </w:r>
          </w:p>
        </w:tc>
      </w:tr>
      <w:tr w:rsidR="00FC3EB1" w:rsidRPr="008774E9" w14:paraId="51E1BD68" w14:textId="77777777" w:rsidTr="00113F09">
        <w:tc>
          <w:tcPr>
            <w:tcW w:w="4531" w:type="dxa"/>
          </w:tcPr>
          <w:p w14:paraId="7090BAB0" w14:textId="327D7B69" w:rsidR="00FC3EB1" w:rsidRPr="00FC3EB1" w:rsidRDefault="006F7C5B" w:rsidP="00972812">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972812">
            <w:r>
              <w:t>Sim, não</w:t>
            </w:r>
          </w:p>
        </w:tc>
      </w:tr>
      <w:tr w:rsidR="00FC3EB1" w:rsidRPr="008774E9" w14:paraId="6B5F8F1C" w14:textId="77777777" w:rsidTr="00113F09">
        <w:tc>
          <w:tcPr>
            <w:tcW w:w="4531" w:type="dxa"/>
          </w:tcPr>
          <w:p w14:paraId="2C123B59" w14:textId="728E8535" w:rsidR="00FC3EB1" w:rsidRPr="00FC3EB1" w:rsidRDefault="00722B09" w:rsidP="00972812">
            <w:r w:rsidRPr="00722B09">
              <w:t>10.</w:t>
            </w:r>
            <w:r>
              <w:t xml:space="preserve"> </w:t>
            </w:r>
            <w:r w:rsidRPr="00722B09">
              <w:t>Quanto tempo por semana você escuta música?</w:t>
            </w:r>
          </w:p>
        </w:tc>
        <w:tc>
          <w:tcPr>
            <w:tcW w:w="4531" w:type="dxa"/>
          </w:tcPr>
          <w:p w14:paraId="527B9DBF" w14:textId="469D125A" w:rsidR="00FC3EB1" w:rsidRPr="008774E9" w:rsidRDefault="00FE1C28" w:rsidP="00972812">
            <w:r>
              <w:t>M</w:t>
            </w:r>
            <w:r w:rsidR="00722B09">
              <w:t>enos que 5 horas, de 5 a 10 horas, de 11 a 30 horas, de 31 a 50 horas, mais que 50 horas</w:t>
            </w:r>
          </w:p>
        </w:tc>
      </w:tr>
      <w:tr w:rsidR="00D05002" w:rsidRPr="008774E9" w14:paraId="3B460A2C" w14:textId="77777777" w:rsidTr="00113F09">
        <w:tc>
          <w:tcPr>
            <w:tcW w:w="4531" w:type="dxa"/>
          </w:tcPr>
          <w:p w14:paraId="62082402" w14:textId="28098DA5" w:rsidR="00D05002" w:rsidRPr="00722B09" w:rsidRDefault="00D05002" w:rsidP="00972812">
            <w:r w:rsidRPr="00D05002">
              <w:t>11.</w:t>
            </w:r>
            <w:r>
              <w:t xml:space="preserve"> </w:t>
            </w:r>
            <w:r w:rsidRPr="00D05002">
              <w:t>Quais são os gêneros musicais que gosta de escutar?</w:t>
            </w:r>
          </w:p>
        </w:tc>
        <w:tc>
          <w:tcPr>
            <w:tcW w:w="4531" w:type="dxa"/>
          </w:tcPr>
          <w:p w14:paraId="2D9036DE" w14:textId="5509DE6C" w:rsidR="003C4ACB" w:rsidRDefault="003C4ACB" w:rsidP="00972812">
            <w:r w:rsidRPr="003C4ACB">
              <w:t>Alternativa, Blues, Clássica, Country, Dance, Eletrônica, Folk, Funk, Hip Hop, Latina, MPB, Jazz, Pop, Reggae, R&amp;B, Rock, Soundtrack, Vocal</w:t>
            </w:r>
          </w:p>
          <w:p w14:paraId="6D5A4641" w14:textId="1FE47E96" w:rsidR="00D05002" w:rsidRDefault="00D05002" w:rsidP="00972812"/>
        </w:tc>
      </w:tr>
      <w:tr w:rsidR="00953CD3" w:rsidRPr="008774E9" w14:paraId="2888903F" w14:textId="77777777" w:rsidTr="00113F09">
        <w:tc>
          <w:tcPr>
            <w:tcW w:w="4531" w:type="dxa"/>
          </w:tcPr>
          <w:p w14:paraId="5D2D57A8" w14:textId="442AC843" w:rsidR="00953CD3" w:rsidRPr="00D05002" w:rsidRDefault="00953CD3" w:rsidP="00972812">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972812">
            <w:r w:rsidRPr="004453EE">
              <w:t>Sim, não</w:t>
            </w:r>
          </w:p>
        </w:tc>
      </w:tr>
      <w:tr w:rsidR="003B54D7" w:rsidRPr="008774E9" w14:paraId="517C7263" w14:textId="77777777" w:rsidTr="00113F09">
        <w:tc>
          <w:tcPr>
            <w:tcW w:w="4531" w:type="dxa"/>
          </w:tcPr>
          <w:p w14:paraId="5E68D99D" w14:textId="0380E060" w:rsidR="003B54D7" w:rsidRPr="00953CD3" w:rsidRDefault="003B54D7" w:rsidP="00972812">
            <w:r w:rsidRPr="003B54D7">
              <w:t>13.</w:t>
            </w:r>
            <w:r w:rsidR="005E2318">
              <w:t xml:space="preserve"> </w:t>
            </w:r>
            <w:r w:rsidRPr="003B54D7">
              <w:t>Sua idade</w:t>
            </w:r>
          </w:p>
        </w:tc>
        <w:tc>
          <w:tcPr>
            <w:tcW w:w="4531" w:type="dxa"/>
          </w:tcPr>
          <w:p w14:paraId="777152A5" w14:textId="0F9689FE" w:rsidR="003B54D7" w:rsidRDefault="003B54D7" w:rsidP="00972812"/>
        </w:tc>
      </w:tr>
      <w:tr w:rsidR="003B54D7" w:rsidRPr="008774E9" w14:paraId="7B6C150A" w14:textId="77777777" w:rsidTr="00113F09">
        <w:tc>
          <w:tcPr>
            <w:tcW w:w="4531" w:type="dxa"/>
          </w:tcPr>
          <w:p w14:paraId="2A3E4C0D" w14:textId="7FAE01E3" w:rsidR="003B54D7" w:rsidRPr="00953CD3" w:rsidRDefault="003B54D7" w:rsidP="00972812">
            <w:r w:rsidRPr="003B54D7">
              <w:t>14.</w:t>
            </w:r>
            <w:r w:rsidR="005E2318">
              <w:t xml:space="preserve"> </w:t>
            </w:r>
            <w:r w:rsidRPr="003B54D7">
              <w:t>Dicas e sugestões?</w:t>
            </w:r>
          </w:p>
        </w:tc>
        <w:tc>
          <w:tcPr>
            <w:tcW w:w="4531" w:type="dxa"/>
          </w:tcPr>
          <w:p w14:paraId="32F851EF" w14:textId="1D3890FE" w:rsidR="003B54D7" w:rsidRDefault="003B54D7" w:rsidP="00972812"/>
        </w:tc>
      </w:tr>
    </w:tbl>
    <w:p w14:paraId="155BEDC9" w14:textId="77777777" w:rsidR="004D7BC3" w:rsidRPr="008774E9" w:rsidRDefault="004D7BC3" w:rsidP="00972812"/>
    <w:p w14:paraId="7D759CFE" w14:textId="24C4FEDC" w:rsidR="001B6AE9" w:rsidRDefault="001B6AE9" w:rsidP="00972812">
      <w:r>
        <w:tab/>
      </w:r>
    </w:p>
    <w:p w14:paraId="6101FFAE" w14:textId="3EE3D0AB" w:rsidR="00B021FD" w:rsidRDefault="00B021FD" w:rsidP="00972812">
      <w:pPr>
        <w:pStyle w:val="Ttulo3"/>
      </w:pPr>
      <w:bookmarkStart w:id="110" w:name="_Toc55523373"/>
      <w:r>
        <w:t>Pré-teste</w:t>
      </w:r>
      <w:r w:rsidR="00DB0C61">
        <w:t xml:space="preserve"> do questionário</w:t>
      </w:r>
      <w:bookmarkEnd w:id="110"/>
    </w:p>
    <w:p w14:paraId="559DBF22" w14:textId="684ADE92" w:rsidR="002419AF" w:rsidRDefault="00B021FD" w:rsidP="00972812">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commentRangeStart w:id="111"/>
      <w:r w:rsidR="00D0162D">
        <w:t>delas</w:t>
      </w:r>
      <w:r w:rsidR="00C00AE5">
        <w:t>.</w:t>
      </w:r>
      <w:commentRangeEnd w:id="111"/>
      <w:r w:rsidR="00064C0B">
        <w:rPr>
          <w:rStyle w:val="Refdecomentrio"/>
        </w:rPr>
        <w:commentReference w:id="111"/>
      </w:r>
      <w:r w:rsidR="00824EE7">
        <w:t xml:space="preserve"> As melhorias levantadas foram referentes a utilizar uma linguagem mais simples</w:t>
      </w:r>
      <w:r w:rsidR="00BD6A99">
        <w:t xml:space="preserve"> nas perguntas e respostas,</w:t>
      </w:r>
      <w:r w:rsidR="00824EE7">
        <w:t xml:space="preserve"> </w:t>
      </w:r>
      <w:r w:rsidR="00BD6A99">
        <w:t>explicar o que é contexto e melhorar a descrição</w:t>
      </w:r>
      <w:r w:rsidR="000D287B">
        <w:t xml:space="preserve"> </w:t>
      </w:r>
      <w:r w:rsidR="000B4A17">
        <w:t xml:space="preserve">do </w:t>
      </w:r>
      <w:r w:rsidR="00E50CCF">
        <w:t>questionário</w:t>
      </w:r>
      <w:r w:rsidR="00824EE7">
        <w:t xml:space="preserve">. </w:t>
      </w:r>
    </w:p>
    <w:p w14:paraId="6DFEE646" w14:textId="75BD6881" w:rsidR="00F72CBA" w:rsidRDefault="00F72CBA" w:rsidP="00972812">
      <w:pPr>
        <w:pStyle w:val="Ttulo3"/>
      </w:pPr>
      <w:bookmarkStart w:id="112" w:name="_Toc55523374"/>
      <w:r>
        <w:t xml:space="preserve">Resultados do </w:t>
      </w:r>
      <w:r w:rsidR="00123767">
        <w:t>questionário</w:t>
      </w:r>
      <w:bookmarkEnd w:id="112"/>
    </w:p>
    <w:p w14:paraId="3715E4DD" w14:textId="672F3D08" w:rsidR="005859BD" w:rsidRDefault="005859BD" w:rsidP="00972812">
      <w:r>
        <w:tab/>
      </w:r>
      <w:commentRangeStart w:id="113"/>
      <w:r>
        <w:t xml:space="preserve">Com um alcance maior do que 1000 pessoas, sendo 800 funcionários da CWI que possuem acesso ao Slack, 200 pessoas alcançadas através do Instagram e demais divulgações que tiveram, </w:t>
      </w:r>
      <w:commentRangeEnd w:id="113"/>
      <w:r>
        <w:rPr>
          <w:rStyle w:val="Refdecomentrio"/>
        </w:rPr>
        <w:commentReference w:id="113"/>
      </w:r>
      <w:r>
        <w:t xml:space="preserve">o questionário teve uma adesão de 222 respostas. O público respondente tinha </w:t>
      </w:r>
      <w:r>
        <w:lastRenderedPageBreak/>
        <w:t>entre 14 e 71 anos e um gosto musical bem diversificado, foram obtidos em torno de 60 estilos musicais, sendo o mais votado o Rock, com 181 marcações.</w:t>
      </w:r>
    </w:p>
    <w:p w14:paraId="7E777760" w14:textId="0CB0F6E6" w:rsidR="008A0B65" w:rsidRDefault="001F52F1" w:rsidP="00972812">
      <w:r>
        <w:tab/>
        <w:t>O questionário foi aberto no dia 6 de julho de 2020, nesse dia foi realizada uma publicação no Instagram para apresentá-lo ao público, e no decorrer</w:t>
      </w:r>
      <w:r w:rsidR="00064C0B">
        <w:t xml:space="preserve"> dos dias posteriores</w:t>
      </w:r>
      <w:r>
        <w:t xml:space="preserve">, foi enviado a outras redes sociais, como WhatsApp, Slack (empresarial), Twitter e Facebook. O </w:t>
      </w:r>
      <w:r>
        <w:lastRenderedPageBreak/>
        <w:t>seu fechamento foi realizado no dia 18 de julho de 2020, somando o total de 12 dias em que o ele ficou aberto.</w:t>
      </w:r>
      <w:r w:rsidR="009107AE">
        <w:rPr>
          <w:rStyle w:val="Refdenotaderodap"/>
        </w:rPr>
        <w:footnoteReference w:id="1"/>
      </w:r>
      <w:r w:rsidR="009107AE">
        <w:t xml:space="preserve"> </w:t>
      </w:r>
      <w:commentRangeStart w:id="114"/>
      <w:commentRangeEnd w:id="114"/>
      <w:r>
        <w:rPr>
          <w:rStyle w:val="Refdecomentrio"/>
        </w:rPr>
        <w:commentReference w:id="114"/>
      </w:r>
      <w:r w:rsidR="008E468C">
        <w:t xml:space="preserve"> </w:t>
      </w:r>
      <w:commentRangeStart w:id="115"/>
      <w:commentRangeEnd w:id="115"/>
      <w:r w:rsidR="00064C0B">
        <w:rPr>
          <w:rStyle w:val="Refdecomentrio"/>
        </w:rPr>
        <w:commentReference w:id="115"/>
      </w:r>
    </w:p>
    <w:p w14:paraId="1B013D79" w14:textId="03351EA3" w:rsidR="00AF1DF6" w:rsidRDefault="00AF1DF6" w:rsidP="00972812">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2794C290" w:rsidR="001B2E39" w:rsidRDefault="001B2E39" w:rsidP="00972812">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116"/>
      <w:r>
        <w:t xml:space="preserve">de </w:t>
      </w:r>
      <w:r w:rsidR="00EF0264">
        <w:t>recomendação</w:t>
      </w:r>
      <w:r>
        <w:t xml:space="preserve"> musical</w:t>
      </w:r>
      <w:commentRangeEnd w:id="116"/>
      <w:r w:rsidR="00F372BC">
        <w:rPr>
          <w:rStyle w:val="Refdecomentrio"/>
        </w:rPr>
        <w:commentReference w:id="116"/>
      </w:r>
      <w:r w:rsidR="00064C0B">
        <w:t>.</w:t>
      </w:r>
      <w:r w:rsidR="0033089C">
        <w:t xml:space="preserve"> </w:t>
      </w:r>
      <w:r w:rsidR="00064C0B">
        <w:t>A pergunta</w:t>
      </w:r>
      <w:r w:rsidR="0033089C">
        <w:t xml:space="preserve"> “</w:t>
      </w:r>
      <w:r w:rsidR="0033089C" w:rsidRPr="0033089C">
        <w:t>Você acredita que o contexto poderia melhorar essas recomendações?</w:t>
      </w:r>
      <w:r w:rsidR="0033089C">
        <w:t>”</w:t>
      </w:r>
      <w:r w:rsidR="00064C0B">
        <w:t xml:space="preserve"> </w:t>
      </w:r>
      <w:r w:rsidR="0033089C">
        <w:t>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w:t>
      </w:r>
      <w:r w:rsidR="00064C0B">
        <w:t xml:space="preserve">há </w:t>
      </w:r>
      <w:r w:rsidR="007E689E">
        <w:t xml:space="preserve">espaço para agregar qualidade </w:t>
      </w:r>
      <w:r w:rsidR="00A510E7">
        <w:t xml:space="preserve">às </w:t>
      </w:r>
      <w:r w:rsidR="007E689E">
        <w:t>recomendações musicais</w:t>
      </w:r>
      <w:r w:rsidR="00064C0B">
        <w:t>, segundo a opinião dos respondentes</w:t>
      </w:r>
      <w:r>
        <w:t>.</w:t>
      </w:r>
    </w:p>
    <w:p w14:paraId="094FABD9" w14:textId="295BBC75" w:rsidR="003A615F" w:rsidRDefault="003A615F" w:rsidP="00972812">
      <w:r>
        <w:tab/>
      </w:r>
      <w:commentRangeStart w:id="117"/>
      <w:r w:rsidR="00710204">
        <w:t xml:space="preserve">Para aperfeiçoar a visão do trabalho </w:t>
      </w:r>
      <w:r w:rsidR="00064C0B">
        <w:t xml:space="preserve">sobre as </w:t>
      </w:r>
      <w:r w:rsidR="00710204">
        <w:t xml:space="preserve">características </w:t>
      </w:r>
      <w:r w:rsidR="00064C0B">
        <w:t xml:space="preserve">que </w:t>
      </w:r>
      <w:r w:rsidR="00710204">
        <w:t xml:space="preserve">possuem maior importância, </w:t>
      </w:r>
      <w:r w:rsidR="00064C0B">
        <w:t xml:space="preserve">foram realizadas </w:t>
      </w:r>
      <w:r w:rsidR="00710204">
        <w:t xml:space="preserve">as perguntas </w:t>
      </w:r>
      <w:commentRangeStart w:id="118"/>
      <w:r w:rsidR="00710204">
        <w:t>“</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novas características (a partir do campo “outro”)</w:t>
      </w:r>
      <w:r w:rsidR="00315E4F">
        <w:t>, como “Tomando banho”</w:t>
      </w:r>
      <w:r w:rsidR="00440190">
        <w:t xml:space="preserve">, e foi possível obter características </w:t>
      </w:r>
      <w:r w:rsidR="006C6BA1">
        <w:t>que mais influenciam</w:t>
      </w:r>
      <w:r w:rsidR="00440190">
        <w:t xml:space="preserve"> os usuários na escolha de uma </w:t>
      </w:r>
      <w:r w:rsidR="00B46B67">
        <w:t>música</w:t>
      </w:r>
      <w:r w:rsidR="00470F8E">
        <w:t xml:space="preserve">, como </w:t>
      </w:r>
      <w:r w:rsidR="00315E4F">
        <w:t>“</w:t>
      </w:r>
      <w:r w:rsidR="00470F8E">
        <w:t>Trabalh</w:t>
      </w:r>
      <w:r w:rsidR="00A17A94">
        <w:t>ando</w:t>
      </w:r>
      <w:r w:rsidR="00315E4F">
        <w:t>”</w:t>
      </w:r>
      <w:r w:rsidR="00BE7FA5">
        <w:t xml:space="preserve">, a atividade mais votada </w:t>
      </w:r>
      <w:r w:rsidR="00470F8E">
        <w:t>com 74%</w:t>
      </w:r>
      <w:r w:rsidR="00440190">
        <w:t>.</w:t>
      </w:r>
      <w:commentRangeEnd w:id="117"/>
      <w:r w:rsidR="00726572">
        <w:rPr>
          <w:rStyle w:val="Refdecomentrio"/>
        </w:rPr>
        <w:commentReference w:id="117"/>
      </w:r>
      <w:commentRangeEnd w:id="118"/>
      <w:r w:rsidR="00064C0B">
        <w:rPr>
          <w:rStyle w:val="Refdecomentrio"/>
        </w:rPr>
        <w:commentReference w:id="118"/>
      </w:r>
    </w:p>
    <w:p w14:paraId="0EE24784" w14:textId="17AB092A" w:rsidR="00D26EEE" w:rsidRDefault="00CF14F8" w:rsidP="00972812">
      <w:r>
        <w:tab/>
        <w:t xml:space="preserve">Visando entender o comportamento do público, </w:t>
      </w:r>
      <w:r w:rsidR="00064C0B">
        <w:t xml:space="preserve">foram feitas </w:t>
      </w:r>
      <w:r>
        <w:t>a</w:t>
      </w:r>
      <w:r w:rsidR="00716764">
        <w:t>s</w:t>
      </w:r>
      <w:r>
        <w:t xml:space="preserve"> pergunta</w:t>
      </w:r>
      <w:r w:rsidR="00716764">
        <w:t>s</w:t>
      </w:r>
      <w:r>
        <w:t xml:space="preserve"> “</w:t>
      </w:r>
      <w:r w:rsidR="00D26EEE" w:rsidRPr="00D26EEE">
        <w:t>O que costuma te influenciar na escolha da música?</w:t>
      </w:r>
      <w:r>
        <w:t>”</w:t>
      </w:r>
      <w:r w:rsidR="00064C0B">
        <w:t>,</w:t>
      </w:r>
      <w:r w:rsidR="00716764">
        <w:t xml:space="preserve"> e “</w:t>
      </w:r>
      <w:r w:rsidR="00716764" w:rsidRPr="00D26EEE">
        <w:t>O que você faz quando gosta ou não de uma música?</w:t>
      </w:r>
      <w:r w:rsidR="00716764">
        <w:t>”.</w:t>
      </w:r>
      <w:r w:rsidR="00FD7277">
        <w:t xml:space="preserve"> Dessa maneira, foi possível compreender as características mais importantes a serem consideradas no modelo e ordem da aplicação</w:t>
      </w:r>
      <w:r w:rsidR="005544E9">
        <w:t xml:space="preserve">, isso é, Humor e Atividades, as quais </w:t>
      </w:r>
      <w:r w:rsidR="00AB3F6D">
        <w:t xml:space="preserve">estão presentes no questionário do </w:t>
      </w:r>
      <w:r w:rsidR="00AB3F6D" w:rsidRPr="00AB3F6D">
        <w:rPr>
          <w:i/>
          <w:iCs w:val="0"/>
        </w:rPr>
        <w:t>plugin</w:t>
      </w:r>
      <w:r w:rsidR="00AB3F6D">
        <w:t>.</w:t>
      </w:r>
    </w:p>
    <w:p w14:paraId="167F0D89" w14:textId="1679EE06" w:rsidR="00D26EEE" w:rsidRDefault="006813F3" w:rsidP="00972812">
      <w:r>
        <w:tab/>
        <w:t>A pergunta “</w:t>
      </w:r>
      <w:r w:rsidR="00D26EEE" w:rsidRPr="00D26EEE">
        <w:t>As músicas que você escuta sozinho são diferentes das que escuta com os amigos?</w:t>
      </w:r>
      <w:r>
        <w:t xml:space="preserve">” foi desenvolvida para realizar uma avaliação se a </w:t>
      </w:r>
      <w:r w:rsidRPr="006813F3">
        <w:rPr>
          <w:i/>
          <w:iCs w:val="0"/>
        </w:rPr>
        <w:t>feature</w:t>
      </w:r>
      <w:r>
        <w:t xml:space="preserve"> “amigos ou sozinho” seria </w:t>
      </w:r>
      <w:r>
        <w:lastRenderedPageBreak/>
        <w:t>desenvolvida.</w:t>
      </w:r>
      <w:r w:rsidR="003E2D2F">
        <w:t xml:space="preserve"> Devido ao tempo disponível para desenvolvimento, ela acabou não sendo utilizada.</w:t>
      </w:r>
    </w:p>
    <w:p w14:paraId="7489439F" w14:textId="75C80DA3" w:rsidR="00254129" w:rsidRDefault="00410A8F" w:rsidP="00972812">
      <w:r>
        <w:tab/>
        <w:t xml:space="preserve">Para obter um conhecimento </w:t>
      </w:r>
      <w:r w:rsidR="00D07245">
        <w:t>da intensidade musical</w:t>
      </w:r>
      <w:r>
        <w:t xml:space="preserve"> do público que lidamos, foi feito a pergunta “</w:t>
      </w:r>
      <w:r w:rsidR="00E164B4" w:rsidRPr="00E164B4">
        <w:t>Quanto tempo por semana você escuta música?</w:t>
      </w:r>
      <w:r>
        <w:t>”.</w:t>
      </w:r>
      <w:r w:rsidR="00D07245">
        <w:t xml:space="preserve"> Com ela foi possível </w:t>
      </w:r>
      <w:r w:rsidR="00390E18">
        <w:t>entender que</w:t>
      </w:r>
      <w:r w:rsidR="00D07245">
        <w:t xml:space="preserve"> mais de 50%</w:t>
      </w:r>
      <w:r w:rsidR="00064C0B">
        <w:t xml:space="preserve"> dos respondentes</w:t>
      </w:r>
      <w:r w:rsidR="00D07245">
        <w:t xml:space="preserve"> ouvia de 0 a 10horas por semana.</w:t>
      </w:r>
      <w:r w:rsidR="00C05858">
        <w:t xml:space="preserve"> </w:t>
      </w:r>
    </w:p>
    <w:p w14:paraId="066C13DF" w14:textId="403F8AA5" w:rsidR="00E164B4" w:rsidRDefault="00005CD2" w:rsidP="00972812">
      <w:r>
        <w:tab/>
        <w:t xml:space="preserve">Visando realizar um </w:t>
      </w:r>
      <w:commentRangeStart w:id="119"/>
      <w:r w:rsidRPr="00390E18">
        <w:rPr>
          <w:i/>
          <w:iCs w:val="0"/>
        </w:rPr>
        <w:t>Cold Start</w:t>
      </w:r>
      <w:r w:rsidR="001A52FC">
        <w:rPr>
          <w:rStyle w:val="Refdenotaderodap"/>
        </w:rPr>
        <w:footnoteReference w:id="2"/>
      </w:r>
      <w:r>
        <w:t xml:space="preserve"> </w:t>
      </w:r>
      <w:commentRangeEnd w:id="119"/>
      <w:r w:rsidR="00CB5A3E">
        <w:rPr>
          <w:rStyle w:val="Refdecomentrio"/>
        </w:rPr>
        <w:commentReference w:id="119"/>
      </w:r>
      <w:r>
        <w:t>na aplicação, foi criad</w:t>
      </w:r>
      <w:r w:rsidR="00CB5A3E">
        <w:t>a</w:t>
      </w:r>
      <w:r>
        <w:t xml:space="preserve"> a pergunta “</w:t>
      </w:r>
      <w:r w:rsidR="00E164B4" w:rsidRPr="00E164B4">
        <w:t>Quais são os gêneros musicais que gosta de escutar?</w:t>
      </w:r>
      <w:r>
        <w:t xml:space="preserve">”, </w:t>
      </w:r>
      <w:r w:rsidR="00CB5A3E">
        <w:t xml:space="preserve">e </w:t>
      </w:r>
      <w:r>
        <w:t xml:space="preserve">colocar as principais respostas </w:t>
      </w:r>
      <w:r w:rsidR="00CB5A3E">
        <w:t xml:space="preserve">no </w:t>
      </w:r>
      <w:r w:rsidRPr="00390E18">
        <w:rPr>
          <w:i/>
          <w:iCs w:val="0"/>
        </w:rPr>
        <w:t>plugin</w:t>
      </w:r>
      <w:r w:rsidR="00CB5A3E">
        <w:t xml:space="preserve"> a ser criado</w:t>
      </w:r>
      <w:r>
        <w:t xml:space="preserve">. Porém, devido ao tempo limitado de desenvolvimento, a </w:t>
      </w:r>
      <w:r w:rsidRPr="00E54780">
        <w:rPr>
          <w:i/>
          <w:iCs w:val="0"/>
        </w:rPr>
        <w:t>feature</w:t>
      </w:r>
      <w:r>
        <w:t xml:space="preserve"> não foi </w:t>
      </w:r>
      <w:r w:rsidR="00E54780">
        <w:t>feita</w:t>
      </w:r>
      <w:r>
        <w:t>.</w:t>
      </w:r>
    </w:p>
    <w:p w14:paraId="08CDF2F8" w14:textId="70D3CC07" w:rsidR="00C049E1" w:rsidRDefault="00C05858" w:rsidP="00972812">
      <w:r>
        <w:tab/>
      </w:r>
      <w:r w:rsidR="00173EA6">
        <w:t xml:space="preserve">Respeitando a privacidade do público, foi </w:t>
      </w:r>
      <w:r w:rsidR="00CB5A3E">
        <w:t xml:space="preserve">feita </w:t>
      </w:r>
      <w:r w:rsidR="00173EA6">
        <w:t>a pergunta “</w:t>
      </w:r>
      <w:r w:rsidR="00C049E1" w:rsidRPr="00C049E1">
        <w:t>Gostaria de participar de uma pesquisa que visa melhorar a recomendação musical?</w:t>
      </w:r>
      <w:r w:rsidR="00173EA6">
        <w:t xml:space="preserve">”, a qual foi utilizada para filtrar somente os usuários que aceitaram ela para enviar o convite </w:t>
      </w:r>
      <w:r w:rsidR="00CB5A3E">
        <w:t>de uso futuro do</w:t>
      </w:r>
      <w:r w:rsidR="00173EA6">
        <w:t xml:space="preserve"> </w:t>
      </w:r>
      <w:r w:rsidR="00173EA6" w:rsidRPr="003E5C3C">
        <w:rPr>
          <w:i/>
          <w:iCs w:val="0"/>
        </w:rPr>
        <w:t>plugin</w:t>
      </w:r>
      <w:r w:rsidR="00173EA6">
        <w:t>.</w:t>
      </w:r>
    </w:p>
    <w:p w14:paraId="032559F2" w14:textId="4DA48A93" w:rsidR="00C049E1" w:rsidRDefault="00F9027D" w:rsidP="00972812">
      <w:r>
        <w:tab/>
      </w:r>
      <w:r w:rsidR="00C635FB">
        <w:t>A pergunta “</w:t>
      </w:r>
      <w:r w:rsidR="00C049E1" w:rsidRPr="00C049E1">
        <w:t>Sua idade</w:t>
      </w:r>
      <w:r w:rsidR="00C635FB">
        <w:t>” foi feita para obter conhecimento d</w:t>
      </w:r>
      <w:r w:rsidR="00CB5A3E">
        <w:t xml:space="preserve">a faixa </w:t>
      </w:r>
      <w:r w:rsidR="00C635FB">
        <w:t>de idade.</w:t>
      </w:r>
      <w:r w:rsidR="00172141">
        <w:t xml:space="preserve"> </w:t>
      </w:r>
      <w:r w:rsidR="00D47A09">
        <w:t>Durante o envio do questionário, o escopo do trabalho estava em aberto, por isso, foi feit</w:t>
      </w:r>
      <w:r w:rsidR="00CB5A3E">
        <w:t>a</w:t>
      </w:r>
      <w:r w:rsidR="00D47A09">
        <w:t xml:space="preserve"> a pergunta “</w:t>
      </w:r>
      <w:r w:rsidR="00C049E1" w:rsidRPr="00C049E1">
        <w:t>Dicas e sugestões?</w:t>
      </w:r>
      <w:r w:rsidR="00D47A09">
        <w:t xml:space="preserve">”. </w:t>
      </w:r>
      <w:commentRangeStart w:id="120"/>
      <w:r w:rsidR="00D47A09">
        <w:t xml:space="preserve">Assim, </w:t>
      </w:r>
      <w:r w:rsidR="002D745F">
        <w:t>obteve-se</w:t>
      </w:r>
      <w:r w:rsidR="00D47A09">
        <w:t xml:space="preserve"> ideias do público </w:t>
      </w:r>
      <w:r w:rsidR="002D745F">
        <w:t>para auxiliar no trabalho, como a resposta “</w:t>
      </w:r>
      <w:r w:rsidR="002D745F" w:rsidRPr="002D745F">
        <w:t>Opções de respostas meio confusas</w:t>
      </w:r>
      <w:r w:rsidR="002D745F">
        <w:t>” que</w:t>
      </w:r>
      <w:r w:rsidR="00BC39B8">
        <w:t xml:space="preserve"> ao </w:t>
      </w:r>
      <w:r w:rsidR="00376470">
        <w:t>recebê-la</w:t>
      </w:r>
      <w:r w:rsidR="00BC39B8">
        <w:t>, entrou-se em contato para</w:t>
      </w:r>
      <w:r w:rsidR="00960E8F">
        <w:t xml:space="preserve"> retirar a </w:t>
      </w:r>
      <w:r w:rsidR="000F64C8">
        <w:t>dúvida</w:t>
      </w:r>
      <w:r w:rsidR="00960E8F">
        <w:t xml:space="preserve"> e</w:t>
      </w:r>
      <w:r w:rsidR="00BC39B8">
        <w:t xml:space="preserve"> aperfeiçoar o </w:t>
      </w:r>
      <w:r w:rsidR="00717E5B">
        <w:t>questionário</w:t>
      </w:r>
      <w:r w:rsidR="006B706A">
        <w:t>.</w:t>
      </w:r>
      <w:commentRangeEnd w:id="120"/>
      <w:r w:rsidR="00CB5A3E">
        <w:rPr>
          <w:rStyle w:val="Refdecomentrio"/>
        </w:rPr>
        <w:commentReference w:id="120"/>
      </w:r>
    </w:p>
    <w:p w14:paraId="4C4127A1" w14:textId="453592F1" w:rsidR="00C076B3" w:rsidRDefault="00C076B3" w:rsidP="00972812">
      <w:pPr>
        <w:pStyle w:val="Ttulo2"/>
      </w:pPr>
      <w:bookmarkStart w:id="121" w:name="_Toc55523375"/>
      <w:r>
        <w:t>Desenvolvimento Do plugin</w:t>
      </w:r>
      <w:bookmarkEnd w:id="121"/>
    </w:p>
    <w:p w14:paraId="4EB2049E" w14:textId="0F84BCA9" w:rsidR="00411CBF" w:rsidRDefault="00C076B3" w:rsidP="00972812">
      <w:r>
        <w:tab/>
        <w:t>Para obter os dados dos usuários, foi desenvolvid</w:t>
      </w:r>
      <w:r w:rsidR="00B002DA">
        <w:t>a</w:t>
      </w:r>
      <w:r>
        <w:t xml:space="preserve">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3" w:history="1">
        <w:r w:rsidR="00411CBF" w:rsidRPr="007D557C">
          <w:rPr>
            <w:rStyle w:val="Hyperlink"/>
          </w:rPr>
          <w:t>https://ericoloewe.github.io/computer-science-tcc/</w:t>
        </w:r>
      </w:hyperlink>
      <w:r w:rsidR="00EA172B">
        <w:t>.</w:t>
      </w:r>
    </w:p>
    <w:p w14:paraId="7F44ED90" w14:textId="125AAC52" w:rsidR="00B002DA" w:rsidRDefault="00B002DA" w:rsidP="00972812"/>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10577A93" w14:textId="77777777" w:rsidTr="00390E18">
        <w:trPr>
          <w:jc w:val="center"/>
        </w:trPr>
        <w:tc>
          <w:tcPr>
            <w:tcW w:w="4531" w:type="dxa"/>
          </w:tcPr>
          <w:p w14:paraId="03EAEDC4" w14:textId="434FAE4C" w:rsidR="00B002DA" w:rsidRDefault="00B002DA" w:rsidP="00972812">
            <w:r>
              <w:rPr>
                <w:noProof/>
              </w:rPr>
              <w:drawing>
                <wp:inline distT="0" distB="0" distL="0" distR="0" wp14:anchorId="62DE7AF0" wp14:editId="0C1F4785">
                  <wp:extent cx="2186258" cy="5064981"/>
                  <wp:effectExtent l="0" t="0" r="5080" b="2540"/>
                  <wp:docPr id="27"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4"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66B03112" w14:textId="619F2B88" w:rsidR="00B002DA" w:rsidRDefault="00B002DA" w:rsidP="00390E18">
            <w:pPr>
              <w:jc w:val="right"/>
            </w:pPr>
            <w:r>
              <w:rPr>
                <w:noProof/>
              </w:rPr>
              <w:drawing>
                <wp:inline distT="0" distB="0" distL="0" distR="0" wp14:anchorId="3255DB5F" wp14:editId="22CD929F">
                  <wp:extent cx="2554735" cy="5035400"/>
                  <wp:effectExtent l="0" t="0" r="0" b="0"/>
                  <wp:docPr id="28"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t="3591" b="5441"/>
                          <a:stretch/>
                        </pic:blipFill>
                        <pic:spPr bwMode="auto">
                          <a:xfrm>
                            <a:off x="0" y="0"/>
                            <a:ext cx="2570261" cy="5066001"/>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30EC6070" w14:textId="44202009" w:rsidR="00F31D61" w:rsidRDefault="00F31D61" w:rsidP="00390E18">
      <w:pPr>
        <w:pStyle w:val="Figuras"/>
        <w:jc w:val="both"/>
      </w:pPr>
    </w:p>
    <w:p w14:paraId="58A279DC" w14:textId="330632CE" w:rsidR="00F31D61" w:rsidRPr="00F31D61" w:rsidRDefault="00B61F3A" w:rsidP="00F31D61">
      <w:pPr>
        <w:pStyle w:val="Legenda"/>
      </w:pPr>
      <w:bookmarkStart w:id="122" w:name="_Ref54973492"/>
      <w:bookmarkStart w:id="123" w:name="_Toc55260888"/>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0</w:t>
      </w:r>
      <w:r w:rsidR="00463D35" w:rsidRPr="00390E18">
        <w:rPr>
          <w:noProof/>
          <w:highlight w:val="yellow"/>
        </w:rPr>
        <w:fldChar w:fldCharType="end"/>
      </w:r>
      <w:bookmarkEnd w:id="122"/>
      <w:r w:rsidRPr="00390E18">
        <w:rPr>
          <w:highlight w:val="yellow"/>
        </w:rPr>
        <w:t xml:space="preserve"> </w:t>
      </w:r>
      <w:r w:rsidR="00F31D61" w:rsidRPr="00390E18">
        <w:rPr>
          <w:highlight w:val="yellow"/>
        </w:rPr>
        <w:t>A esquerda, t</w:t>
      </w:r>
      <w:r w:rsidRPr="00390E18">
        <w:rPr>
          <w:highlight w:val="yellow"/>
        </w:rPr>
        <w:t xml:space="preserve">ela </w:t>
      </w:r>
      <w:r w:rsidR="002C4866" w:rsidRPr="00390E18">
        <w:rPr>
          <w:highlight w:val="yellow"/>
        </w:rPr>
        <w:t>introdutória</w:t>
      </w:r>
      <w:r w:rsidRPr="00390E18">
        <w:rPr>
          <w:highlight w:val="yellow"/>
        </w:rPr>
        <w:t xml:space="preserve"> da aplicação (próprio, 2020)</w:t>
      </w:r>
      <w:bookmarkStart w:id="124" w:name="_Ref54973486"/>
      <w:r w:rsidR="00F31D61"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F31D61" w:rsidRPr="00390E18">
        <w:rPr>
          <w:noProof/>
          <w:highlight w:val="yellow"/>
        </w:rPr>
        <w:t>11</w:t>
      </w:r>
      <w:r w:rsidR="00463D35" w:rsidRPr="00390E18">
        <w:rPr>
          <w:noProof/>
          <w:highlight w:val="yellow"/>
        </w:rPr>
        <w:fldChar w:fldCharType="end"/>
      </w:r>
      <w:bookmarkEnd w:id="124"/>
      <w:r w:rsidR="00F31D61" w:rsidRPr="00390E18">
        <w:rPr>
          <w:highlight w:val="yellow"/>
        </w:rPr>
        <w:t xml:space="preserve"> A direita, tela de login da aplicação (próprio, </w:t>
      </w:r>
      <w:commentRangeStart w:id="125"/>
      <w:r w:rsidR="00F31D61" w:rsidRPr="00390E18">
        <w:rPr>
          <w:highlight w:val="yellow"/>
        </w:rPr>
        <w:t>2020</w:t>
      </w:r>
      <w:commentRangeEnd w:id="125"/>
      <w:r w:rsidR="00B002DA">
        <w:rPr>
          <w:rStyle w:val="Refdecomentrio"/>
          <w:b w:val="0"/>
          <w:iCs/>
          <w:color w:val="000000"/>
        </w:rPr>
        <w:commentReference w:id="125"/>
      </w:r>
      <w:r w:rsidR="00F31D61" w:rsidRPr="00390E18">
        <w:rPr>
          <w:highlight w:val="yellow"/>
        </w:rPr>
        <w:t>)</w:t>
      </w:r>
      <w:bookmarkEnd w:id="123"/>
    </w:p>
    <w:p w14:paraId="312FD9DB" w14:textId="7A8EA938" w:rsidR="0041211D" w:rsidRPr="0041211D" w:rsidRDefault="0041211D" w:rsidP="00972812">
      <w:pPr>
        <w:pStyle w:val="Ttulo3"/>
      </w:pPr>
      <w:bookmarkStart w:id="126" w:name="_Toc55523376"/>
      <w:r>
        <w:t>Telas da aplicação</w:t>
      </w:r>
      <w:r w:rsidR="00B002DA">
        <w:t xml:space="preserve"> (</w:t>
      </w:r>
      <w:r w:rsidR="00B002DA" w:rsidRPr="00390E18">
        <w:rPr>
          <w:i/>
          <w:iCs w:val="0"/>
        </w:rPr>
        <w:t>plugin</w:t>
      </w:r>
      <w:r w:rsidR="00B002DA">
        <w:t>)</w:t>
      </w:r>
      <w:bookmarkEnd w:id="126"/>
    </w:p>
    <w:p w14:paraId="42EBB0A8" w14:textId="266F72CA" w:rsidR="002C4866" w:rsidRDefault="00AC1AD2" w:rsidP="00972812">
      <w:r>
        <w:tab/>
        <w:t xml:space="preserve">A aplicação foi dividida em 5 telas, e ela inicia com a tela apresentada na </w:t>
      </w:r>
      <w:r w:rsidR="00C15AF2">
        <w:fldChar w:fldCharType="begin"/>
      </w:r>
      <w:r w:rsidR="00C15AF2">
        <w:instrText xml:space="preserve"> REF _Ref54973492 \h </w:instrText>
      </w:r>
      <w:r w:rsidR="00C15AF2">
        <w:fldChar w:fldCharType="separate"/>
      </w:r>
      <w:r w:rsidR="00C15AF2">
        <w:t xml:space="preserve">Figura </w:t>
      </w:r>
      <w:r w:rsidR="00C15AF2">
        <w:rPr>
          <w:noProof/>
        </w:rPr>
        <w:t>10</w:t>
      </w:r>
      <w:r w:rsidR="00C15AF2">
        <w:fldChar w:fldCharType="end"/>
      </w:r>
      <w:r>
        <w:t xml:space="preserve">, a qual apresenta instruções para os usuários de como </w:t>
      </w:r>
      <w:r w:rsidR="00B002DA">
        <w:t>utilizá-la</w:t>
      </w:r>
      <w:r w:rsidR="00872ACD">
        <w:t>.</w:t>
      </w:r>
      <w:r w:rsidR="00A93862">
        <w:t xml:space="preserve"> A segunda tela, é representada na </w:t>
      </w:r>
      <w:r w:rsidR="00C15AF2" w:rsidRPr="00390E18">
        <w:rPr>
          <w:highlight w:val="yellow"/>
        </w:rPr>
        <w:fldChar w:fldCharType="begin"/>
      </w:r>
      <w:r w:rsidR="00C15AF2" w:rsidRPr="00390E18">
        <w:rPr>
          <w:highlight w:val="yellow"/>
        </w:rPr>
        <w:instrText xml:space="preserve"> REF _Ref54973486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1</w:t>
      </w:r>
      <w:r w:rsidR="00C15AF2" w:rsidRPr="00390E18">
        <w:rPr>
          <w:highlight w:val="yellow"/>
        </w:rPr>
        <w:fldChar w:fldCharType="end"/>
      </w:r>
      <w:r w:rsidR="00A93862">
        <w:t xml:space="preserve">, </w:t>
      </w:r>
      <w:r w:rsidR="00D36033">
        <w:t xml:space="preserve">a qual </w:t>
      </w:r>
      <w:r w:rsidR="00A93862">
        <w:t>disponibiliza opções de login no Spotify.</w:t>
      </w:r>
    </w:p>
    <w:p w14:paraId="09CC183E" w14:textId="1C937392" w:rsidR="00EF3570" w:rsidRDefault="002A357A" w:rsidP="00972812">
      <w:r>
        <w:tab/>
      </w:r>
      <w:r w:rsidR="004E768F">
        <w:t xml:space="preserve">A </w:t>
      </w:r>
      <w:r w:rsidR="00C15AF2">
        <w:fldChar w:fldCharType="begin"/>
      </w:r>
      <w:r w:rsidR="00C15AF2">
        <w:instrText xml:space="preserve"> REF _Ref54973479 \h </w:instrText>
      </w:r>
      <w:r w:rsidR="00C15AF2">
        <w:fldChar w:fldCharType="separate"/>
      </w:r>
      <w:r w:rsidR="00C15AF2">
        <w:t xml:space="preserve">Figura </w:t>
      </w:r>
      <w:r w:rsidR="00C15AF2">
        <w:rPr>
          <w:noProof/>
        </w:rPr>
        <w:t>12</w:t>
      </w:r>
      <w:r w:rsidR="00C15AF2">
        <w:fldChar w:fldCharType="end"/>
      </w:r>
      <w:r w:rsidR="004E768F">
        <w:t xml:space="preserve">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O que você está fazendo nesse momento?</w:t>
      </w:r>
      <w:r w:rsidR="004E768F">
        <w:t>”; (iii) “</w:t>
      </w:r>
      <w:r w:rsidR="004E768F" w:rsidRPr="004E768F">
        <w:t>Onde você está nesse momento?</w:t>
      </w:r>
      <w:r w:rsidR="004E768F">
        <w:t>”</w:t>
      </w:r>
      <w:r w:rsidR="00BB2D52">
        <w:t>.</w:t>
      </w:r>
      <w:r w:rsidR="00AF56EC">
        <w:t xml:space="preserve"> A partir dessas perguntas, é possível </w:t>
      </w:r>
      <w:r w:rsidR="00AF56EC">
        <w:lastRenderedPageBreak/>
        <w:t xml:space="preserve">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B002DA">
        <w:t xml:space="preserve"> de uso do </w:t>
      </w:r>
      <w:r w:rsidR="00B002DA" w:rsidRPr="00390E18">
        <w:rPr>
          <w:i/>
          <w:iCs w:val="0"/>
        </w:rPr>
        <w:t>plugin</w:t>
      </w:r>
      <w:r w:rsidR="00B002DA">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1"/>
        <w:gridCol w:w="4531"/>
      </w:tblGrid>
      <w:tr w:rsidR="00B002DA" w14:paraId="699379C0" w14:textId="77777777" w:rsidTr="00390E18">
        <w:tc>
          <w:tcPr>
            <w:tcW w:w="4531" w:type="dxa"/>
          </w:tcPr>
          <w:p w14:paraId="533069A3" w14:textId="597A910A" w:rsidR="00B002DA" w:rsidRDefault="00B002DA" w:rsidP="00972812">
            <w:r>
              <w:rPr>
                <w:noProof/>
              </w:rPr>
              <w:drawing>
                <wp:inline distT="0" distB="0" distL="0" distR="0" wp14:anchorId="4E1B1C94" wp14:editId="012426F2">
                  <wp:extent cx="2130950" cy="4203300"/>
                  <wp:effectExtent l="0" t="0" r="3175" b="6985"/>
                  <wp:docPr id="29"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4531" w:type="dxa"/>
          </w:tcPr>
          <w:p w14:paraId="03518622" w14:textId="0DA56AA6" w:rsidR="00B002DA" w:rsidRDefault="00B002DA" w:rsidP="00390E18">
            <w:pPr>
              <w:jc w:val="right"/>
            </w:pPr>
            <w:r>
              <w:rPr>
                <w:noProof/>
              </w:rPr>
              <w:drawing>
                <wp:inline distT="0" distB="0" distL="0" distR="0" wp14:anchorId="1DF92D9C" wp14:editId="7B578233">
                  <wp:extent cx="2003304" cy="4200825"/>
                  <wp:effectExtent l="0" t="0" r="0" b="0"/>
                  <wp:docPr id="30"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219"/>
                          <a:stretch/>
                        </pic:blipFill>
                        <pic:spPr bwMode="auto">
                          <a:xfrm>
                            <a:off x="0" y="0"/>
                            <a:ext cx="2020948" cy="4237823"/>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76374698" w14:textId="66E1AE8C" w:rsidR="009F5DDE" w:rsidRPr="009F5DDE" w:rsidRDefault="004F5E97" w:rsidP="009F5DDE">
      <w:pPr>
        <w:pStyle w:val="Legenda"/>
      </w:pPr>
      <w:bookmarkStart w:id="127" w:name="_Ref54973479"/>
      <w:bookmarkStart w:id="128" w:name="_Toc55260889"/>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2</w:t>
      </w:r>
      <w:r w:rsidR="00463D35" w:rsidRPr="00390E18">
        <w:rPr>
          <w:noProof/>
          <w:highlight w:val="yellow"/>
        </w:rPr>
        <w:fldChar w:fldCharType="end"/>
      </w:r>
      <w:bookmarkEnd w:id="127"/>
      <w:r w:rsidRPr="00390E18">
        <w:rPr>
          <w:highlight w:val="yellow"/>
        </w:rPr>
        <w:t xml:space="preserve"> </w:t>
      </w:r>
      <w:r w:rsidR="009F5DDE" w:rsidRPr="00390E18">
        <w:rPr>
          <w:highlight w:val="yellow"/>
        </w:rPr>
        <w:t>A esquerda, t</w:t>
      </w:r>
      <w:r w:rsidRPr="00390E18">
        <w:rPr>
          <w:highlight w:val="yellow"/>
        </w:rPr>
        <w:t>ela de preenchimento do contexto (próprio, 2020)</w:t>
      </w:r>
      <w:bookmarkStart w:id="129" w:name="_Ref54973469"/>
      <w:r w:rsidR="009F5DDE" w:rsidRPr="00390E18">
        <w:rPr>
          <w:highlight w:val="yellow"/>
        </w:rPr>
        <w:t xml:space="preserve"> 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9F5DDE" w:rsidRPr="00390E18">
        <w:rPr>
          <w:noProof/>
          <w:highlight w:val="yellow"/>
        </w:rPr>
        <w:t>13</w:t>
      </w:r>
      <w:r w:rsidR="00463D35" w:rsidRPr="00390E18">
        <w:rPr>
          <w:noProof/>
          <w:highlight w:val="yellow"/>
        </w:rPr>
        <w:fldChar w:fldCharType="end"/>
      </w:r>
      <w:bookmarkEnd w:id="129"/>
      <w:r w:rsidR="009F5DDE" w:rsidRPr="00390E18">
        <w:rPr>
          <w:highlight w:val="yellow"/>
        </w:rPr>
        <w:t xml:space="preserve"> A direita, tela da lista de dispositivos do Spotify</w:t>
      </w:r>
      <w:r w:rsidR="009F5DDE" w:rsidRPr="00390E18">
        <w:rPr>
          <w:noProof/>
          <w:highlight w:val="yellow"/>
        </w:rPr>
        <w:t xml:space="preserve"> (próprio, </w:t>
      </w:r>
      <w:commentRangeStart w:id="130"/>
      <w:r w:rsidR="009F5DDE" w:rsidRPr="00390E18">
        <w:rPr>
          <w:noProof/>
          <w:highlight w:val="yellow"/>
        </w:rPr>
        <w:t>2020</w:t>
      </w:r>
      <w:commentRangeEnd w:id="130"/>
      <w:r w:rsidR="00B002DA">
        <w:rPr>
          <w:rStyle w:val="Refdecomentrio"/>
          <w:b w:val="0"/>
          <w:iCs/>
          <w:color w:val="000000"/>
        </w:rPr>
        <w:commentReference w:id="130"/>
      </w:r>
      <w:r w:rsidR="009F5DDE" w:rsidRPr="00390E18">
        <w:rPr>
          <w:noProof/>
          <w:highlight w:val="yellow"/>
        </w:rPr>
        <w:t>)</w:t>
      </w:r>
      <w:bookmarkEnd w:id="128"/>
    </w:p>
    <w:p w14:paraId="08241E74" w14:textId="3B41AE54" w:rsidR="00C75F43" w:rsidRDefault="002A357A" w:rsidP="00972812">
      <w:r>
        <w:tab/>
      </w:r>
      <w:r w:rsidR="00D52683">
        <w:t xml:space="preserve">Para realizar a reprodução musical, é necessário exigir do Spotify que reproduza as </w:t>
      </w:r>
      <w:r w:rsidR="00A0216E">
        <w:t>músicas</w:t>
      </w:r>
      <w:r w:rsidR="00D52683">
        <w:t xml:space="preserve"> no </w:t>
      </w:r>
      <w:r w:rsidR="00D52683" w:rsidRPr="00390E18">
        <w:rPr>
          <w:i/>
          <w:iCs w:val="0"/>
        </w:rPr>
        <w:t>plugin</w:t>
      </w:r>
      <w:r w:rsidR="00D52683">
        <w:t xml:space="preserve">. Para isso, foi criado a tela apresentada na </w:t>
      </w:r>
      <w:r w:rsidR="00C15AF2">
        <w:fldChar w:fldCharType="begin"/>
      </w:r>
      <w:r w:rsidR="00C15AF2">
        <w:instrText xml:space="preserve"> REF _Ref54973469 \h </w:instrText>
      </w:r>
      <w:r w:rsidR="00C15AF2">
        <w:fldChar w:fldCharType="separate"/>
      </w:r>
      <w:r w:rsidR="00C15AF2">
        <w:t xml:space="preserve">Figura </w:t>
      </w:r>
      <w:r w:rsidR="00C15AF2">
        <w:rPr>
          <w:noProof/>
        </w:rPr>
        <w:t>13</w:t>
      </w:r>
      <w:r w:rsidR="00C15AF2">
        <w:fldChar w:fldCharType="end"/>
      </w:r>
      <w:r w:rsidR="00D52683">
        <w:t xml:space="preserve">, a qual possui um botão “USAR PLUGIN PARA TOCAR </w:t>
      </w:r>
      <w:r w:rsidR="00A0216E">
        <w:t>MÚSICAS”</w:t>
      </w:r>
      <w:r w:rsidR="00D52683">
        <w:t xml:space="preserve"> que ao ser pressionado, habilita a reprodução no </w:t>
      </w:r>
      <w:r w:rsidR="00D52683" w:rsidRPr="00390E18">
        <w:rPr>
          <w:i/>
          <w:iCs w:val="0"/>
        </w:rPr>
        <w:t>plugin</w:t>
      </w:r>
      <w:r w:rsidR="00D52683">
        <w:t>.</w:t>
      </w:r>
    </w:p>
    <w:p w14:paraId="3A93C852" w14:textId="373F3F32" w:rsidR="00171C68" w:rsidRDefault="00106097" w:rsidP="00972812">
      <w:r>
        <w:tab/>
        <w:t>Por fim, foi desenvolvid</w:t>
      </w:r>
      <w:r w:rsidR="00B002DA">
        <w:t>a</w:t>
      </w:r>
      <w:r>
        <w:t xml:space="preserve"> a tela principal, que é apresentad</w:t>
      </w:r>
      <w:r w:rsidR="00B002DA">
        <w:t>a</w:t>
      </w:r>
      <w:r>
        <w:t xml:space="preserve"> na </w:t>
      </w:r>
      <w:r w:rsidR="00C15AF2" w:rsidRPr="00390E18">
        <w:rPr>
          <w:highlight w:val="yellow"/>
        </w:rPr>
        <w:fldChar w:fldCharType="begin"/>
      </w:r>
      <w:r w:rsidR="00C15AF2" w:rsidRPr="00390E18">
        <w:rPr>
          <w:highlight w:val="yellow"/>
        </w:rPr>
        <w:instrText xml:space="preserve"> REF _Ref54973458 \h </w:instrText>
      </w:r>
      <w:r w:rsidR="00B002DA">
        <w:rPr>
          <w:highlight w:val="yellow"/>
        </w:rPr>
        <w:instrText xml:space="preserve"> \* MERGEFORMAT </w:instrText>
      </w:r>
      <w:r w:rsidR="00C15AF2" w:rsidRPr="00390E18">
        <w:rPr>
          <w:highlight w:val="yellow"/>
        </w:rPr>
      </w:r>
      <w:r w:rsidR="00C15AF2" w:rsidRPr="00390E18">
        <w:rPr>
          <w:highlight w:val="yellow"/>
        </w:rPr>
        <w:fldChar w:fldCharType="separate"/>
      </w:r>
      <w:r w:rsidR="00C15AF2" w:rsidRPr="00390E18">
        <w:rPr>
          <w:highlight w:val="yellow"/>
        </w:rPr>
        <w:t xml:space="preserve">Figura </w:t>
      </w:r>
      <w:r w:rsidR="00C15AF2" w:rsidRPr="00390E18">
        <w:rPr>
          <w:noProof/>
          <w:highlight w:val="yellow"/>
        </w:rPr>
        <w:t>14</w:t>
      </w:r>
      <w:r w:rsidR="00C15AF2" w:rsidRPr="00390E18">
        <w:rPr>
          <w:highlight w:val="yellow"/>
        </w:rPr>
        <w:fldChar w:fldCharType="end"/>
      </w:r>
      <w:r>
        <w:t>. Nessa tela, é realizad</w:t>
      </w:r>
      <w:r w:rsidR="00B002DA">
        <w:t>a</w:t>
      </w:r>
      <w:r>
        <w:t xml:space="preserve">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972812">
      <w:pPr>
        <w:pStyle w:val="PargrafodaLista"/>
        <w:numPr>
          <w:ilvl w:val="0"/>
          <w:numId w:val="25"/>
        </w:numPr>
      </w:pPr>
      <w:r>
        <w:t>Gost</w:t>
      </w:r>
      <w:r w:rsidR="00FB5593">
        <w:t>ar da música</w:t>
      </w:r>
    </w:p>
    <w:p w14:paraId="776FA56E" w14:textId="7264D29D" w:rsidR="002F19D4" w:rsidRDefault="002F19D4" w:rsidP="00972812">
      <w:pPr>
        <w:pStyle w:val="PargrafodaLista"/>
        <w:numPr>
          <w:ilvl w:val="0"/>
          <w:numId w:val="25"/>
        </w:numPr>
      </w:pPr>
      <w:r>
        <w:t>Não gost</w:t>
      </w:r>
      <w:r w:rsidR="00FB5593">
        <w:t>ar da música</w:t>
      </w:r>
    </w:p>
    <w:p w14:paraId="29184E1A" w14:textId="444C2900" w:rsidR="002F19D4" w:rsidRDefault="002F19D4" w:rsidP="00972812">
      <w:pPr>
        <w:pStyle w:val="PargrafodaLista"/>
        <w:numPr>
          <w:ilvl w:val="0"/>
          <w:numId w:val="25"/>
        </w:numPr>
      </w:pPr>
      <w:r>
        <w:t>Passar / Voltar música</w:t>
      </w:r>
    </w:p>
    <w:p w14:paraId="38CDB014" w14:textId="5141A6C9" w:rsidR="002F19D4" w:rsidRDefault="002F19D4" w:rsidP="00972812">
      <w:pPr>
        <w:pStyle w:val="PargrafodaLista"/>
        <w:numPr>
          <w:ilvl w:val="0"/>
          <w:numId w:val="25"/>
        </w:numPr>
      </w:pPr>
      <w:r>
        <w:t xml:space="preserve">Buscar </w:t>
      </w:r>
      <w:r w:rsidR="00FB5593">
        <w:t>música</w:t>
      </w:r>
    </w:p>
    <w:p w14:paraId="27F1765D" w14:textId="7AF4FD99" w:rsidR="00680EC6" w:rsidRDefault="00680EC6" w:rsidP="00972812">
      <w:pPr>
        <w:pStyle w:val="PargrafodaLista"/>
        <w:numPr>
          <w:ilvl w:val="0"/>
          <w:numId w:val="25"/>
        </w:numPr>
      </w:pPr>
      <w:r>
        <w:t xml:space="preserve">Pausar / Tocar </w:t>
      </w:r>
      <w:r w:rsidR="00FB5593">
        <w:t>música</w:t>
      </w:r>
    </w:p>
    <w:p w14:paraId="5D9383A0" w14:textId="0881747D" w:rsidR="006955F2" w:rsidRDefault="006955F2" w:rsidP="00972812">
      <w:r>
        <w:tab/>
      </w:r>
      <w:r w:rsidR="00601CDE">
        <w:t xml:space="preserve">Ao clicar no botão </w:t>
      </w:r>
      <w:r w:rsidR="00356538">
        <w:t>“</w:t>
      </w:r>
      <w:r w:rsidR="00601CDE">
        <w:t>gostei</w:t>
      </w:r>
      <w:r w:rsidR="00356538">
        <w:t>”</w:t>
      </w:r>
      <w:r w:rsidR="00601CDE">
        <w:t>, é salv</w:t>
      </w:r>
      <w:r w:rsidR="00B002DA">
        <w:t>a</w:t>
      </w:r>
      <w:r w:rsidR="00601CDE">
        <w:t xml:space="preserve"> a informação de que o usuário gostou da </w:t>
      </w:r>
      <w:r w:rsidR="00356538">
        <w:t>música</w:t>
      </w:r>
      <w:r w:rsidR="00601CDE">
        <w:t xml:space="preserve"> naquele contexto.</w:t>
      </w:r>
      <w:r w:rsidR="00356538">
        <w:t xml:space="preserve"> Ao clicar no botão “não gostei” é salv</w:t>
      </w:r>
      <w:r w:rsidR="00B002DA">
        <w:t>a</w:t>
      </w:r>
      <w:r w:rsidR="00356538">
        <w:t xml:space="preserve"> a informação que o </w:t>
      </w:r>
      <w:r w:rsidR="002D1363">
        <w:t>usuário</w:t>
      </w:r>
      <w:r w:rsidR="00356538">
        <w:t xml:space="preserve"> não gostou </w:t>
      </w:r>
      <w:r w:rsidR="00356538">
        <w:lastRenderedPageBreak/>
        <w:t xml:space="preserve">e é levado </w:t>
      </w:r>
      <w:r w:rsidR="00B002DA">
        <w:t>a</w:t>
      </w:r>
      <w:r w:rsidR="00356538">
        <w:t xml:space="preserve">o </w:t>
      </w:r>
      <w:r w:rsidR="002D1363">
        <w:t>usuário</w:t>
      </w:r>
      <w:r w:rsidR="00356538">
        <w:t xml:space="preserve"> a tela de busca de </w:t>
      </w:r>
      <w:r w:rsidR="002D1363">
        <w:t>música</w:t>
      </w:r>
      <w:r w:rsidR="00B002DA">
        <w:t>, representada na</w:t>
      </w:r>
      <w:r w:rsidR="00DF5289">
        <w:t xml:space="preserve"> </w:t>
      </w:r>
      <w:r w:rsidR="00C15AF2">
        <w:fldChar w:fldCharType="begin"/>
      </w:r>
      <w:r w:rsidR="00C15AF2">
        <w:instrText xml:space="preserve"> REF _Ref54973404 \h </w:instrText>
      </w:r>
      <w:r w:rsidR="00C15AF2">
        <w:fldChar w:fldCharType="separate"/>
      </w:r>
      <w:r w:rsidR="00C15AF2">
        <w:t xml:space="preserve">Figura </w:t>
      </w:r>
      <w:r w:rsidR="00C15AF2">
        <w:rPr>
          <w:noProof/>
        </w:rPr>
        <w:t>15</w:t>
      </w:r>
      <w:r w:rsidR="00C15AF2">
        <w:fldChar w:fldCharType="end"/>
      </w:r>
      <w:r w:rsidR="00356538">
        <w:t xml:space="preserve">, para o </w:t>
      </w:r>
      <w:r w:rsidR="002D1363">
        <w:t>usuário</w:t>
      </w:r>
      <w:r w:rsidR="00356538">
        <w:t xml:space="preserve"> apresentar uma </w:t>
      </w:r>
      <w:r w:rsidR="003C6841">
        <w:t>música</w:t>
      </w:r>
      <w:r w:rsidR="00356538">
        <w:t xml:space="preserve"> </w:t>
      </w:r>
      <w:r w:rsidR="00B002DA">
        <w:t xml:space="preserve">que </w:t>
      </w:r>
      <w:r w:rsidR="00356538">
        <w:t>se identifique melhor naquele momento.</w:t>
      </w:r>
    </w:p>
    <w:p w14:paraId="27C66969" w14:textId="77777777" w:rsidR="0051171F" w:rsidRDefault="006955F2">
      <w:pPr>
        <w:pStyle w:val="Figuras"/>
      </w:pPr>
      <w:r>
        <w:drawing>
          <wp:inline distT="0" distB="0" distL="0" distR="0" wp14:anchorId="24B4B1B1" wp14:editId="4941ED98">
            <wp:extent cx="2667937" cy="5780599"/>
            <wp:effectExtent l="0" t="0" r="0" b="4445"/>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2667937" cy="5780599"/>
                    </a:xfrm>
                    <a:prstGeom prst="rect">
                      <a:avLst/>
                    </a:prstGeom>
                    <a:noFill/>
                    <a:ln>
                      <a:noFill/>
                    </a:ln>
                  </pic:spPr>
                </pic:pic>
              </a:graphicData>
            </a:graphic>
          </wp:inline>
        </w:drawing>
      </w:r>
      <w:r w:rsidR="0051171F">
        <w:drawing>
          <wp:inline distT="0" distB="0" distL="0" distR="0" wp14:anchorId="4BE27EED" wp14:editId="0C600198">
            <wp:extent cx="2754566" cy="5763255"/>
            <wp:effectExtent l="0" t="0" r="8255"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468" b="-32"/>
                    <a:stretch/>
                  </pic:blipFill>
                  <pic:spPr bwMode="auto">
                    <a:xfrm>
                      <a:off x="0" y="0"/>
                      <a:ext cx="2754566" cy="5763255"/>
                    </a:xfrm>
                    <a:prstGeom prst="rect">
                      <a:avLst/>
                    </a:prstGeom>
                    <a:noFill/>
                    <a:ln>
                      <a:noFill/>
                    </a:ln>
                    <a:extLst>
                      <a:ext uri="{53640926-AAD7-44D8-BBD7-CCE9431645EC}">
                        <a14:shadowObscured xmlns:a14="http://schemas.microsoft.com/office/drawing/2010/main"/>
                      </a:ext>
                    </a:extLst>
                  </pic:spPr>
                </pic:pic>
              </a:graphicData>
            </a:graphic>
          </wp:inline>
        </w:drawing>
      </w:r>
    </w:p>
    <w:p w14:paraId="0F2A5D32" w14:textId="5B63DD0C" w:rsidR="006955F2" w:rsidRDefault="0051171F" w:rsidP="00972812">
      <w:pPr>
        <w:pStyle w:val="Legenda"/>
      </w:pPr>
      <w:bookmarkStart w:id="131" w:name="_Ref54973458"/>
      <w:bookmarkStart w:id="132" w:name="_Toc55260890"/>
      <w:commentRangeStart w:id="133"/>
      <w:r>
        <w:t xml:space="preserve">Figura </w:t>
      </w:r>
      <w:r w:rsidR="006B25B5">
        <w:fldChar w:fldCharType="begin"/>
      </w:r>
      <w:r w:rsidR="006B25B5">
        <w:instrText xml:space="preserve"> SEQ Figura \* ARABIC </w:instrText>
      </w:r>
      <w:r w:rsidR="006B25B5">
        <w:fldChar w:fldCharType="separate"/>
      </w:r>
      <w:r>
        <w:rPr>
          <w:noProof/>
        </w:rPr>
        <w:t>14</w:t>
      </w:r>
      <w:r w:rsidR="006B25B5">
        <w:rPr>
          <w:noProof/>
        </w:rPr>
        <w:fldChar w:fldCharType="end"/>
      </w:r>
      <w:bookmarkEnd w:id="131"/>
      <w:r>
        <w:t xml:space="preserve"> A esquerda, tela principal, a qual apresenta a música sendo reproduzida ao usuário </w:t>
      </w:r>
      <w:r w:rsidRPr="00A73EA3">
        <w:t>(próprio, 2020)</w:t>
      </w:r>
      <w:bookmarkStart w:id="134" w:name="_Ref54973404"/>
      <w:r>
        <w:t xml:space="preserve"> </w:t>
      </w:r>
      <w:r w:rsidR="006955F2">
        <w:t xml:space="preserve">Figura </w:t>
      </w:r>
      <w:r w:rsidR="006B25B5">
        <w:fldChar w:fldCharType="begin"/>
      </w:r>
      <w:r w:rsidR="006B25B5">
        <w:instrText xml:space="preserve"> SEQ Figura \* ARAB</w:instrText>
      </w:r>
      <w:r w:rsidR="006B25B5">
        <w:instrText xml:space="preserve">IC </w:instrText>
      </w:r>
      <w:r w:rsidR="006B25B5">
        <w:fldChar w:fldCharType="separate"/>
      </w:r>
      <w:r w:rsidR="00772326">
        <w:rPr>
          <w:noProof/>
        </w:rPr>
        <w:t>15</w:t>
      </w:r>
      <w:r w:rsidR="006B25B5">
        <w:rPr>
          <w:noProof/>
        </w:rPr>
        <w:fldChar w:fldCharType="end"/>
      </w:r>
      <w:bookmarkEnd w:id="134"/>
      <w:r w:rsidR="006955F2">
        <w:t xml:space="preserve"> </w:t>
      </w:r>
      <w:r>
        <w:t>A direita, t</w:t>
      </w:r>
      <w:r w:rsidR="006955F2">
        <w:t xml:space="preserve">ela de busca de músicas que encaixem melhor no momento </w:t>
      </w:r>
      <w:r w:rsidR="006955F2" w:rsidRPr="00A73EA3">
        <w:t>(próprio, 2020)</w:t>
      </w:r>
      <w:bookmarkEnd w:id="132"/>
      <w:commentRangeEnd w:id="133"/>
      <w:r w:rsidR="00B002DA">
        <w:rPr>
          <w:rStyle w:val="Refdecomentrio"/>
          <w:b w:val="0"/>
          <w:iCs/>
          <w:color w:val="000000"/>
        </w:rPr>
        <w:commentReference w:id="133"/>
      </w:r>
    </w:p>
    <w:p w14:paraId="27958F37" w14:textId="6D219588" w:rsidR="006A158D" w:rsidRDefault="006A158D" w:rsidP="00972812">
      <w:r>
        <w:tab/>
        <w:t>A ação de buscar música, irá levar para a tela apresentada na</w:t>
      </w:r>
      <w:r w:rsidR="00474DE0">
        <w:t xml:space="preserve"> </w:t>
      </w:r>
      <w:r w:rsidR="00474DE0" w:rsidRPr="00390E18">
        <w:rPr>
          <w:highlight w:val="yellow"/>
        </w:rPr>
        <w:fldChar w:fldCharType="begin"/>
      </w:r>
      <w:r w:rsidR="00474DE0" w:rsidRPr="00390E18">
        <w:rPr>
          <w:highlight w:val="yellow"/>
        </w:rPr>
        <w:instrText xml:space="preserve"> REF _Ref54973404 \h </w:instrText>
      </w:r>
      <w:r w:rsidR="00B002DA">
        <w:rPr>
          <w:highlight w:val="yellow"/>
        </w:rPr>
        <w:instrText xml:space="preserve"> \* MERGEFORMAT </w:instrText>
      </w:r>
      <w:r w:rsidR="00474DE0" w:rsidRPr="00390E18">
        <w:rPr>
          <w:highlight w:val="yellow"/>
        </w:rPr>
      </w:r>
      <w:r w:rsidR="00474DE0" w:rsidRPr="00390E18">
        <w:rPr>
          <w:highlight w:val="yellow"/>
        </w:rPr>
        <w:fldChar w:fldCharType="separate"/>
      </w:r>
      <w:r w:rsidR="00474DE0" w:rsidRPr="00390E18">
        <w:rPr>
          <w:highlight w:val="yellow"/>
        </w:rPr>
        <w:t xml:space="preserve">Figura </w:t>
      </w:r>
      <w:r w:rsidR="00474DE0" w:rsidRPr="00390E18">
        <w:rPr>
          <w:noProof/>
          <w:highlight w:val="yellow"/>
        </w:rPr>
        <w:t>15</w:t>
      </w:r>
      <w:r w:rsidR="00474DE0" w:rsidRPr="00390E18">
        <w:rPr>
          <w:highlight w:val="yellow"/>
        </w:rPr>
        <w:fldChar w:fldCharType="end"/>
      </w:r>
      <w:r>
        <w:t xml:space="preserve">, a qual possibilita </w:t>
      </w:r>
      <w:r w:rsidR="00B002DA">
        <w:t>a</w:t>
      </w:r>
      <w:r>
        <w:t xml:space="preserve">o usuário apresentar uma </w:t>
      </w:r>
      <w:r w:rsidR="003C6841">
        <w:t>música</w:t>
      </w:r>
      <w:r>
        <w:t xml:space="preserve"> que se enquadre melhor no contexto que ele </w:t>
      </w:r>
      <w:r w:rsidR="00EF5E3C">
        <w:t>está</w:t>
      </w:r>
      <w:r>
        <w:t xml:space="preserve"> </w:t>
      </w:r>
      <w:r>
        <w:lastRenderedPageBreak/>
        <w:t>vivendo. Ao selecionar as músicas</w:t>
      </w:r>
      <w:r w:rsidR="00483170">
        <w:t xml:space="preserve"> e clicar em próximo</w:t>
      </w:r>
      <w:r>
        <w:t xml:space="preserve">, </w:t>
      </w:r>
      <w:r w:rsidR="00B002DA">
        <w:t xml:space="preserve">são salvas </w:t>
      </w:r>
      <w:r>
        <w:t>as informações</w:t>
      </w:r>
      <w:r w:rsidR="00483170">
        <w:t xml:space="preserve"> de sua relação com o contexto vivido.</w:t>
      </w:r>
    </w:p>
    <w:p w14:paraId="69F03113" w14:textId="2F94BF61" w:rsidR="00D631AA" w:rsidRDefault="00D631AA" w:rsidP="00972812">
      <w:pPr>
        <w:pStyle w:val="Ttulo3"/>
      </w:pPr>
      <w:bookmarkStart w:id="135" w:name="_Toc55523377"/>
      <w:r>
        <w:t>Tecnologias utilizadas no desenvolvimento</w:t>
      </w:r>
      <w:bookmarkEnd w:id="135"/>
    </w:p>
    <w:p w14:paraId="47EF48E6" w14:textId="3C726324" w:rsidR="00393A4C" w:rsidRDefault="00393A4C" w:rsidP="00972812">
      <w:r>
        <w:tab/>
        <w:t>Para desenvolver a aplicação web, foi utilizad</w:t>
      </w:r>
      <w:r w:rsidR="00B002DA">
        <w:t>a</w:t>
      </w:r>
      <w:r>
        <w:t xml:space="preserve"> a </w:t>
      </w:r>
      <w:r w:rsidRPr="00393A4C">
        <w:rPr>
          <w:i/>
        </w:rPr>
        <w:t>library React</w:t>
      </w:r>
      <w:r>
        <w:t xml:space="preserve"> que auxilia na construção de componentes e interfaces.</w:t>
      </w:r>
      <w:r w:rsidR="00666D5A">
        <w:t xml:space="preserve"> Para estilizar os componentes e </w:t>
      </w:r>
      <w:r w:rsidR="00E16D40">
        <w:t>páginas</w:t>
      </w:r>
      <w:r w:rsidR="00666D5A">
        <w:t xml:space="preserve"> do </w:t>
      </w:r>
      <w:r w:rsidR="00666D5A" w:rsidRPr="00390E18">
        <w:rPr>
          <w:i/>
          <w:iCs w:val="0"/>
        </w:rPr>
        <w:t>React</w:t>
      </w:r>
      <w:r w:rsidR="00666D5A">
        <w:t xml:space="preserve">, foi utilizado o </w:t>
      </w:r>
      <w:r w:rsidR="00666D5A" w:rsidRPr="00390E18">
        <w:rPr>
          <w:i/>
          <w:iCs w:val="0"/>
        </w:rPr>
        <w:t>framework</w:t>
      </w:r>
      <w:r w:rsidR="00666D5A">
        <w:t xml:space="preserve"> Material ui, o qual possui estilos prontos baseados no Material (interface do Android)</w:t>
      </w:r>
      <w:r w:rsidR="00854E03">
        <w:t>.</w:t>
      </w:r>
    </w:p>
    <w:p w14:paraId="651F64C8" w14:textId="0B5222BD" w:rsidR="00565DA2" w:rsidRDefault="00565DA2" w:rsidP="00972812">
      <w:r>
        <w:tab/>
        <w:t xml:space="preserve">Inicialmente, para persistir os eventos do usuário, foi utilizado o </w:t>
      </w:r>
      <w:r w:rsidRPr="00565DA2">
        <w:rPr>
          <w:i/>
        </w:rPr>
        <w:t xml:space="preserve">Google </w:t>
      </w:r>
      <w:r w:rsidR="00163AF4" w:rsidRPr="00565DA2">
        <w:rPr>
          <w:i/>
        </w:rPr>
        <w:t>Analytics</w:t>
      </w:r>
      <w:r w:rsidR="00ED2866">
        <w:rPr>
          <w:i/>
        </w:rPr>
        <w:t xml:space="preserve"> </w:t>
      </w:r>
      <w:r w:rsidR="00ED2866" w:rsidRPr="006B1D33">
        <w:t xml:space="preserve">(uma ferramenta </w:t>
      </w:r>
      <w:r w:rsidR="006B1D33" w:rsidRPr="006B1D33">
        <w:t>específica</w:t>
      </w:r>
      <w:r w:rsidR="00ED2866" w:rsidRPr="006B1D33">
        <w:t xml:space="preserve"> para eventos)</w:t>
      </w:r>
      <w:r w:rsidR="00163AF4">
        <w:t xml:space="preserve">. </w:t>
      </w:r>
      <w:r w:rsidR="00ED2866">
        <w:t>Porém</w:t>
      </w:r>
      <w:r>
        <w:t xml:space="preserve">, devido </w:t>
      </w:r>
      <w:r w:rsidR="00163AF4">
        <w:t>à</w:t>
      </w:r>
      <w:r>
        <w:t xml:space="preserve"> falta de customização da ferramenta, foi trocado para o </w:t>
      </w:r>
      <w:r w:rsidRPr="00565DA2">
        <w:rPr>
          <w:i/>
        </w:rPr>
        <w:t>Realtime Database</w:t>
      </w:r>
      <w:r>
        <w:t xml:space="preserve"> do Firebase</w:t>
      </w:r>
      <w:r w:rsidR="00856BCD">
        <w:t xml:space="preserve"> (</w:t>
      </w:r>
      <w:r w:rsidR="00856BCD" w:rsidRPr="00856BCD">
        <w:rPr>
          <w:i/>
        </w:rPr>
        <w:t>Realtime DB</w:t>
      </w:r>
      <w:r w:rsidR="00856BCD">
        <w:t>)</w:t>
      </w:r>
      <w:r w:rsidR="00163AF4">
        <w:t>, o qua</w:t>
      </w:r>
      <w:r w:rsidR="00BC58FE">
        <w:t>l possui uma vasta opção de customização</w:t>
      </w:r>
      <w:r w:rsidR="00B17CC3">
        <w:t xml:space="preserve">, e </w:t>
      </w:r>
      <w:r w:rsidR="00B002DA">
        <w:t xml:space="preserve">tornou </w:t>
      </w:r>
      <w:r w:rsidR="00B17CC3">
        <w:t xml:space="preserve">possível a adição do </w:t>
      </w:r>
      <w:r w:rsidR="00B17CC3" w:rsidRPr="00AB5A4A">
        <w:rPr>
          <w:i/>
        </w:rPr>
        <w:t>timestamp</w:t>
      </w:r>
      <w:r w:rsidR="00B17CC3">
        <w:t xml:space="preserve"> a cada evento</w:t>
      </w:r>
      <w:r w:rsidR="00BC58FE">
        <w:t>.</w:t>
      </w:r>
      <w:r w:rsidR="00AC62AB">
        <w:t xml:space="preserve"> </w:t>
      </w:r>
      <w:r w:rsidR="002B6519">
        <w:t>Com ela foi possível persistir os eventos em um formato NoSQL</w:t>
      </w:r>
      <w:r w:rsidR="00B002DA">
        <w:t xml:space="preserve"> (</w:t>
      </w:r>
      <w:r w:rsidR="00B002DA" w:rsidRPr="00390E18">
        <w:rPr>
          <w:i/>
          <w:iCs w:val="0"/>
        </w:rPr>
        <w:t>Not Only SQL</w:t>
      </w:r>
      <w:r w:rsidR="00B002DA">
        <w:t>)</w:t>
      </w:r>
      <w:r w:rsidR="002B6519">
        <w:t>.</w:t>
      </w:r>
    </w:p>
    <w:p w14:paraId="1A822A87" w14:textId="22878B97" w:rsidR="00A619F7" w:rsidRPr="00393A4C" w:rsidRDefault="006B1D33" w:rsidP="00972812">
      <w:r>
        <w:tab/>
      </w:r>
      <w:r w:rsidR="00DA5C86">
        <w:t>No início</w:t>
      </w:r>
      <w:r>
        <w:t xml:space="preserve">, </w:t>
      </w:r>
      <w:r w:rsidR="00DA5C86">
        <w:t>p</w:t>
      </w:r>
      <w:r>
        <w:t xml:space="preserve">ara enviar o evento </w:t>
      </w:r>
      <w:r w:rsidR="00B002DA">
        <w:t>à</w:t>
      </w:r>
      <w:r>
        <w:t xml:space="preserve"> plataforma, foi </w:t>
      </w:r>
      <w:r w:rsidR="00DA5C86">
        <w:t xml:space="preserve">utilizado o </w:t>
      </w:r>
      <w:r w:rsidR="004B4B18">
        <w:t>GTM (</w:t>
      </w:r>
      <w:r w:rsidR="00DA5C86" w:rsidRPr="00390E18">
        <w:rPr>
          <w:i/>
          <w:iCs w:val="0"/>
        </w:rPr>
        <w:t>Google Tag Manager</w:t>
      </w:r>
      <w:r w:rsidR="004B4B18">
        <w:t>)</w:t>
      </w:r>
      <w:r w:rsidR="00B002DA">
        <w:t>.</w:t>
      </w:r>
      <w:r w:rsidR="00DA5C86">
        <w:t xml:space="preserve"> </w:t>
      </w:r>
      <w:r w:rsidR="00140BA4">
        <w:t>P</w:t>
      </w:r>
      <w:r w:rsidR="00DA5C86">
        <w:t>orém, devido a algumas limitações da ferramenta</w:t>
      </w:r>
      <w:r w:rsidR="00140BA4">
        <w:t xml:space="preserve"> GTM</w:t>
      </w:r>
      <w:r w:rsidR="00DA5C86">
        <w:t>, foi removid</w:t>
      </w:r>
      <w:r w:rsidR="00140BA4">
        <w:t>a</w:t>
      </w:r>
      <w:r w:rsidR="00DA5C86">
        <w:t xml:space="preserve"> essa dependência e os eventos </w:t>
      </w:r>
      <w:r w:rsidR="00140BA4">
        <w:t xml:space="preserve">foram enviados </w:t>
      </w:r>
      <w:r w:rsidR="00DA5C86">
        <w:t>diretamente</w:t>
      </w:r>
      <w:r w:rsidR="00140BA4">
        <w:t xml:space="preserve"> a partir</w:t>
      </w:r>
      <w:r w:rsidR="00DA5C86">
        <w:t xml:space="preserve"> do </w:t>
      </w:r>
      <w:r w:rsidR="00DA5C86" w:rsidRPr="00DA5C86">
        <w:rPr>
          <w:i/>
        </w:rPr>
        <w:t>Javascript</w:t>
      </w:r>
      <w:r w:rsidR="00DA5C86" w:rsidRPr="00AD472A">
        <w:t>.</w:t>
      </w:r>
    </w:p>
    <w:p w14:paraId="5BB408CD" w14:textId="720C02F3" w:rsidR="00A75870" w:rsidRDefault="00A75870" w:rsidP="00972812">
      <w:pPr>
        <w:pStyle w:val="Ttulo2"/>
      </w:pPr>
      <w:bookmarkStart w:id="136" w:name="_Toc55523378"/>
      <w:r>
        <w:t>Distribuição d</w:t>
      </w:r>
      <w:r w:rsidR="00A94338">
        <w:t>a aplicação</w:t>
      </w:r>
      <w:r w:rsidR="00251F73">
        <w:t xml:space="preserve"> e coleta de dados</w:t>
      </w:r>
      <w:bookmarkEnd w:id="136"/>
    </w:p>
    <w:p w14:paraId="7E073C0F" w14:textId="42E5B471" w:rsidR="00A75870" w:rsidRDefault="00A94338" w:rsidP="00972812">
      <w:r>
        <w:tab/>
      </w:r>
      <w:r w:rsidR="00A75870">
        <w:t>A aplicação foi disponibilizada no período do dia 28/09 até o dia 02/10 através de um e-mail</w:t>
      </w:r>
      <w:r w:rsidR="00F544DF">
        <w:t xml:space="preserve"> com instruções de como </w:t>
      </w:r>
      <w:r w:rsidR="008F7BE4">
        <w:t xml:space="preserve">utilizá-la. Ela </w:t>
      </w:r>
      <w:r w:rsidR="00F544DF">
        <w:t>foi</w:t>
      </w:r>
      <w:r w:rsidR="00A75870">
        <w:t xml:space="preserve"> enviad</w:t>
      </w:r>
      <w:r w:rsidR="008F7BE4">
        <w:t>a</w:t>
      </w:r>
      <w:r w:rsidR="00A75870">
        <w:t xml:space="preserve"> para os</w:t>
      </w:r>
      <w:r w:rsidR="00FB7BF8">
        <w:t xml:space="preserve"> 144</w:t>
      </w:r>
      <w:r w:rsidR="00A75870">
        <w:t xml:space="preserve"> usuários</w:t>
      </w:r>
      <w:r w:rsidR="00FB7BF8">
        <w:t xml:space="preserve"> que participaram do questionário e optaram por participar da pesquisa</w:t>
      </w:r>
      <w:r w:rsidR="00481C56">
        <w:t>.</w:t>
      </w:r>
    </w:p>
    <w:p w14:paraId="1B1A8FF3" w14:textId="0D1CE097" w:rsidR="00ED623E" w:rsidRDefault="00ED623E" w:rsidP="00972812">
      <w:pPr>
        <w:pStyle w:val="Ttulo3"/>
      </w:pPr>
      <w:bookmarkStart w:id="137" w:name="_Toc55523379"/>
      <w:r>
        <w:t>Pré-teste</w:t>
      </w:r>
      <w:bookmarkEnd w:id="137"/>
    </w:p>
    <w:p w14:paraId="189A78AB" w14:textId="6206F98C" w:rsidR="00ED623E" w:rsidRPr="00ED623E" w:rsidRDefault="00844E77" w:rsidP="00972812">
      <w:r>
        <w:tab/>
        <w:t xml:space="preserve">Com a aplicação finalizada e hospedada, </w:t>
      </w:r>
      <w:r w:rsidR="008F7BE4">
        <w:t xml:space="preserve">ela </w:t>
      </w:r>
      <w:r>
        <w:t xml:space="preserve">foi </w:t>
      </w:r>
      <w:r w:rsidR="008F7BE4">
        <w:t xml:space="preserve">enviada </w:t>
      </w:r>
      <w:r>
        <w:t>inicialmente para o professor orientador para validar o desenvolvimento feito.</w:t>
      </w:r>
      <w:r w:rsidR="004D3E38">
        <w:t xml:space="preserve"> Com isso, foi encontrado certos ajustes a serem </w:t>
      </w:r>
      <w:r w:rsidR="008F7BE4">
        <w:t xml:space="preserve">realizados </w:t>
      </w:r>
      <w:r w:rsidR="004D3E38">
        <w:t>antes de ser divulgad</w:t>
      </w:r>
      <w:r w:rsidR="008F7BE4">
        <w:t>a</w:t>
      </w:r>
      <w:r w:rsidR="004D3E38">
        <w:t xml:space="preserve"> a aplicação</w:t>
      </w:r>
      <w:r w:rsidR="00212413">
        <w:t xml:space="preserve">. </w:t>
      </w:r>
      <w:r w:rsidR="008F7BE4">
        <w:t>Depois de corrigida</w:t>
      </w:r>
      <w:r w:rsidR="00A64E1B">
        <w:t>,</w:t>
      </w:r>
      <w:r w:rsidR="00212413">
        <w:t xml:space="preserve"> </w:t>
      </w:r>
      <w:r w:rsidR="008F7BE4">
        <w:t xml:space="preserve">ela foi enviada </w:t>
      </w:r>
      <w:r w:rsidR="00212413">
        <w:t xml:space="preserve">para mais 5 pessoas testarem e novamente </w:t>
      </w:r>
      <w:r w:rsidR="008F7BE4">
        <w:t xml:space="preserve">foram </w:t>
      </w:r>
      <w:r w:rsidR="00212413">
        <w:t>encontrado</w:t>
      </w:r>
      <w:r w:rsidR="008F7BE4">
        <w:t>s</w:t>
      </w:r>
      <w:r w:rsidR="00212413">
        <w:t xml:space="preserve"> alguns pontos a serem corrigidos.</w:t>
      </w:r>
      <w:r w:rsidR="00240FAE">
        <w:t xml:space="preserve"> </w:t>
      </w:r>
      <w:r w:rsidR="00693198">
        <w:t>Após, f</w:t>
      </w:r>
      <w:r w:rsidR="00240FAE">
        <w:t xml:space="preserve">oi enviado o e-mail para um </w:t>
      </w:r>
      <w:commentRangeStart w:id="138"/>
      <w:r w:rsidR="00240FAE">
        <w:t xml:space="preserve">grupo </w:t>
      </w:r>
      <w:r w:rsidR="00D6512A">
        <w:t xml:space="preserve">supervisionado </w:t>
      </w:r>
      <w:r w:rsidR="00240FAE">
        <w:t>de 8 pessoas</w:t>
      </w:r>
      <w:commentRangeEnd w:id="138"/>
      <w:r w:rsidR="008F7BE4">
        <w:rPr>
          <w:rStyle w:val="Refdecomentrio"/>
        </w:rPr>
        <w:commentReference w:id="138"/>
      </w:r>
      <w:r w:rsidR="00AB7DD7">
        <w:t>,</w:t>
      </w:r>
      <w:r w:rsidR="00240FAE">
        <w:t xml:space="preserve"> para validar</w:t>
      </w:r>
      <w:r w:rsidR="00463F8D">
        <w:t xml:space="preserve"> sua aceitação e </w:t>
      </w:r>
      <w:r w:rsidR="00463F8D">
        <w:lastRenderedPageBreak/>
        <w:t xml:space="preserve">entendimento do </w:t>
      </w:r>
      <w:r w:rsidR="00D6512A">
        <w:t>funcionamento da aplicação</w:t>
      </w:r>
      <w:r w:rsidR="00463F8D">
        <w:t>.</w:t>
      </w:r>
      <w:r w:rsidR="00E713B0">
        <w:t xml:space="preserve"> Por fim, o </w:t>
      </w:r>
      <w:r w:rsidR="009C15ED">
        <w:t>e-mail</w:t>
      </w:r>
      <w:r w:rsidR="00E713B0">
        <w:t xml:space="preserve"> foi enviado para a base completa de usuários optantes por participar do teste.</w:t>
      </w:r>
    </w:p>
    <w:p w14:paraId="2E8CA26A" w14:textId="6CD434A6" w:rsidR="00AD7C18" w:rsidRDefault="00AD7C18" w:rsidP="00972812">
      <w:pPr>
        <w:pStyle w:val="Ttulo3"/>
      </w:pPr>
      <w:bookmarkStart w:id="139" w:name="_Toc55523380"/>
      <w:r>
        <w:t>Hospedagem</w:t>
      </w:r>
      <w:bookmarkEnd w:id="139"/>
    </w:p>
    <w:p w14:paraId="37DE1F44" w14:textId="40283511" w:rsidR="000E20F6" w:rsidRDefault="000E20F6" w:rsidP="00972812">
      <w:r>
        <w:tab/>
        <w:t>A aplicação foi publicada na ferramenta</w:t>
      </w:r>
      <w:r w:rsidR="008F7BE4">
        <w:t>,</w:t>
      </w:r>
      <w:r>
        <w:t xml:space="preserve"> disponível no Github</w:t>
      </w:r>
      <w:r w:rsidR="008F7BE4">
        <w:t>,</w:t>
      </w:r>
      <w:r>
        <w:t xml:space="preserve"> chamada </w:t>
      </w:r>
      <w:r w:rsidRPr="000E20F6">
        <w:rPr>
          <w:i/>
        </w:rPr>
        <w:t>Github Pages</w:t>
      </w:r>
      <w:r>
        <w:t xml:space="preserve">. Essa é uma ferramenta gratuita, que possibilita a publicação de </w:t>
      </w:r>
      <w:r w:rsidR="00503984">
        <w:t>páginas</w:t>
      </w:r>
      <w:r>
        <w:t xml:space="preserve"> estáticas.</w:t>
      </w:r>
      <w:r w:rsidR="00503984">
        <w:t xml:space="preserve"> O link final de acesso </w:t>
      </w:r>
      <w:r w:rsidR="008F7BE4">
        <w:t xml:space="preserve">para </w:t>
      </w:r>
      <w:r w:rsidR="00503984">
        <w:t xml:space="preserve">a aplicação ficou: </w:t>
      </w:r>
      <w:hyperlink r:id="rId50" w:history="1">
        <w:r w:rsidR="00503984" w:rsidRPr="005568B5">
          <w:rPr>
            <w:rStyle w:val="Hyperlink"/>
          </w:rPr>
          <w:t>https://ericoloewe.github.io/computer-science-tcc/</w:t>
        </w:r>
      </w:hyperlink>
      <w:r w:rsidR="00503984">
        <w:t xml:space="preserve"> </w:t>
      </w:r>
    </w:p>
    <w:p w14:paraId="4F44E766" w14:textId="6AC858C5" w:rsidR="009D5C44" w:rsidRPr="000E20F6" w:rsidRDefault="00503984" w:rsidP="00972812">
      <w:r>
        <w:tab/>
        <w:t>Os eventos</w:t>
      </w:r>
      <w:r w:rsidR="00F72843">
        <w:t xml:space="preserve"> das </w:t>
      </w:r>
      <w:r w:rsidR="00E16D40">
        <w:t>músicas</w:t>
      </w:r>
      <w:r>
        <w:t xml:space="preserve"> foram salvos em outra plataforma chamada Firebase. </w:t>
      </w:r>
      <w:r w:rsidR="00441FD9">
        <w:t>Ela</w:t>
      </w:r>
      <w:r>
        <w:t xml:space="preserve"> é uma ferramenta paga, </w:t>
      </w:r>
      <w:r w:rsidR="002D7D4B">
        <w:t>porém</w:t>
      </w:r>
      <w:r>
        <w:t>, para o trabalho foi utilizad</w:t>
      </w:r>
      <w:r w:rsidR="008F7BE4">
        <w:t>a</w:t>
      </w:r>
      <w:r>
        <w:t xml:space="preserve"> a versão gratuita, que suporta o acesso de até 100 </w:t>
      </w:r>
      <w:r w:rsidR="002D7D4B">
        <w:t>usuários</w:t>
      </w:r>
      <w:r>
        <w:t xml:space="preserve"> simultâneos.</w:t>
      </w:r>
      <w:r w:rsidR="009724AA">
        <w:t xml:space="preserve"> Demais eventos como “quantidade de </w:t>
      </w:r>
      <w:r w:rsidR="008405E6">
        <w:t>usuários</w:t>
      </w:r>
      <w:r w:rsidR="009724AA">
        <w:t xml:space="preserve"> acessando o </w:t>
      </w:r>
      <w:r w:rsidR="00D710C7" w:rsidRPr="00F56039">
        <w:rPr>
          <w:i/>
          <w:iCs w:val="0"/>
        </w:rPr>
        <w:t>web</w:t>
      </w:r>
      <w:commentRangeStart w:id="140"/>
      <w:r w:rsidR="00D710C7" w:rsidRPr="00F56039">
        <w:rPr>
          <w:i/>
          <w:iCs w:val="0"/>
        </w:rPr>
        <w:t>app</w:t>
      </w:r>
      <w:commentRangeEnd w:id="140"/>
      <w:r w:rsidR="00D710C7" w:rsidRPr="00F56039">
        <w:rPr>
          <w:rStyle w:val="Refdecomentrio"/>
          <w:i/>
          <w:iCs w:val="0"/>
        </w:rPr>
        <w:commentReference w:id="140"/>
      </w:r>
      <w:r w:rsidR="009724AA">
        <w:t>” foram salvos utilizando as aplicações GTM e Google Analytics.</w:t>
      </w:r>
    </w:p>
    <w:p w14:paraId="66BD8074" w14:textId="15BFF6A5" w:rsidR="00360E5F" w:rsidRDefault="00360E5F" w:rsidP="00972812">
      <w:pPr>
        <w:pStyle w:val="Ttulo3"/>
      </w:pPr>
      <w:bookmarkStart w:id="141" w:name="_Toc55523381"/>
      <w:r>
        <w:t xml:space="preserve">Coleta do </w:t>
      </w:r>
      <w:r w:rsidR="000C1A86">
        <w:t>F</w:t>
      </w:r>
      <w:r>
        <w:t>irebase</w:t>
      </w:r>
      <w:bookmarkEnd w:id="141"/>
    </w:p>
    <w:p w14:paraId="6733EB29" w14:textId="217BDEFA" w:rsidR="009D5C44" w:rsidRDefault="007C31E3" w:rsidP="00972812">
      <w:r>
        <w:tab/>
        <w:t xml:space="preserve">Ao final do experimento, os eventos dos usuários </w:t>
      </w:r>
      <w:r w:rsidR="008F7BE4">
        <w:t xml:space="preserve">foram exportados </w:t>
      </w:r>
      <w:r>
        <w:t xml:space="preserve">em um </w:t>
      </w:r>
      <w:r w:rsidR="008F7BE4">
        <w:t xml:space="preserve">formato </w:t>
      </w:r>
      <w:r>
        <w:t>JSON</w:t>
      </w:r>
      <w:r w:rsidR="008F7BE4">
        <w:t>, por meio</w:t>
      </w:r>
      <w:r>
        <w:t xml:space="preserve"> d</w:t>
      </w:r>
      <w:r w:rsidR="007916D5">
        <w:t>o</w:t>
      </w:r>
      <w:r>
        <w:t xml:space="preserve"> console do </w:t>
      </w:r>
      <w:r w:rsidRPr="00CA6B94">
        <w:rPr>
          <w:i/>
        </w:rPr>
        <w:t>Realtime Database</w:t>
      </w:r>
      <w:r>
        <w:t xml:space="preserve"> do Firebase</w:t>
      </w:r>
      <w:r w:rsidR="009D5C44">
        <w:t xml:space="preserve">. A </w:t>
      </w:r>
      <w:r w:rsidR="00462633">
        <w:fldChar w:fldCharType="begin"/>
      </w:r>
      <w:r w:rsidR="00462633">
        <w:instrText xml:space="preserve"> REF _Ref53931970 \h </w:instrText>
      </w:r>
      <w:r w:rsidR="00462633">
        <w:fldChar w:fldCharType="separate"/>
      </w:r>
      <w:r w:rsidR="00462633">
        <w:t xml:space="preserve">Figura </w:t>
      </w:r>
      <w:r w:rsidR="00462633">
        <w:rPr>
          <w:noProof/>
        </w:rPr>
        <w:t>17</w:t>
      </w:r>
      <w:r w:rsidR="00462633">
        <w:fldChar w:fldCharType="end"/>
      </w:r>
      <w:r w:rsidR="00462633">
        <w:t xml:space="preserve"> </w:t>
      </w:r>
      <w:r w:rsidR="009D5C44">
        <w:t xml:space="preserve">apresenta o console, a estrutura de dados dos eventos e o botão de exportar do </w:t>
      </w:r>
      <w:r w:rsidR="009D5C44" w:rsidRPr="001C6C85">
        <w:rPr>
          <w:i/>
        </w:rPr>
        <w:t>Realtime DB</w:t>
      </w:r>
      <w:r w:rsidR="009D5C44">
        <w:t>.</w:t>
      </w:r>
    </w:p>
    <w:p w14:paraId="04966EDC" w14:textId="77777777" w:rsidR="009D5C44" w:rsidRDefault="009D5C44">
      <w:pPr>
        <w:pStyle w:val="Figuras"/>
      </w:pPr>
      <w:r w:rsidRPr="009D5C44">
        <w:drawing>
          <wp:inline distT="0" distB="0" distL="0" distR="0" wp14:anchorId="035A337C" wp14:editId="6BCBF450">
            <wp:extent cx="5760720" cy="2821305"/>
            <wp:effectExtent l="0" t="0" r="0" b="0"/>
            <wp:docPr id="24" name="Imagem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60720" cy="2821305"/>
                    </a:xfrm>
                    <a:prstGeom prst="rect">
                      <a:avLst/>
                    </a:prstGeom>
                  </pic:spPr>
                </pic:pic>
              </a:graphicData>
            </a:graphic>
          </wp:inline>
        </w:drawing>
      </w:r>
    </w:p>
    <w:p w14:paraId="4C696C57" w14:textId="5AFD617E" w:rsidR="00360E5F" w:rsidRDefault="009D5C44" w:rsidP="00972812">
      <w:pPr>
        <w:pStyle w:val="Legenda"/>
      </w:pPr>
      <w:bookmarkStart w:id="142" w:name="_Ref53931970"/>
      <w:bookmarkStart w:id="143" w:name="_Toc55260891"/>
      <w:r w:rsidRPr="00390E18">
        <w:rPr>
          <w:highlight w:val="yellow"/>
        </w:rPr>
        <w:t xml:space="preserve">Figura </w:t>
      </w:r>
      <w:r w:rsidR="00463D35" w:rsidRPr="00390E18">
        <w:rPr>
          <w:highlight w:val="yellow"/>
        </w:rPr>
        <w:fldChar w:fldCharType="begin"/>
      </w:r>
      <w:r w:rsidR="00463D35" w:rsidRPr="00390E18">
        <w:rPr>
          <w:highlight w:val="yellow"/>
        </w:rPr>
        <w:instrText xml:space="preserve"> SEQ Figura \* ARABIC </w:instrText>
      </w:r>
      <w:r w:rsidR="00463D35" w:rsidRPr="00390E18">
        <w:rPr>
          <w:highlight w:val="yellow"/>
        </w:rPr>
        <w:fldChar w:fldCharType="separate"/>
      </w:r>
      <w:r w:rsidR="00772326" w:rsidRPr="00390E18">
        <w:rPr>
          <w:noProof/>
          <w:highlight w:val="yellow"/>
        </w:rPr>
        <w:t>16</w:t>
      </w:r>
      <w:r w:rsidR="00463D35" w:rsidRPr="00390E18">
        <w:rPr>
          <w:noProof/>
          <w:highlight w:val="yellow"/>
        </w:rPr>
        <w:fldChar w:fldCharType="end"/>
      </w:r>
      <w:bookmarkEnd w:id="142"/>
      <w:r w:rsidRPr="00390E18">
        <w:rPr>
          <w:highlight w:val="yellow"/>
        </w:rPr>
        <w:t xml:space="preserve"> Console do </w:t>
      </w:r>
      <w:r w:rsidRPr="00390E18">
        <w:rPr>
          <w:i/>
          <w:iCs/>
          <w:highlight w:val="yellow"/>
        </w:rPr>
        <w:t>Realtime</w:t>
      </w:r>
      <w:r w:rsidRPr="00390E18">
        <w:rPr>
          <w:i/>
          <w:iCs/>
          <w:noProof/>
          <w:highlight w:val="yellow"/>
        </w:rPr>
        <w:t xml:space="preserve"> Database</w:t>
      </w:r>
      <w:r w:rsidRPr="00390E18">
        <w:rPr>
          <w:noProof/>
          <w:highlight w:val="yellow"/>
        </w:rPr>
        <w:t xml:space="preserve"> do Firebase</w:t>
      </w:r>
      <w:r w:rsidRPr="00390E18">
        <w:rPr>
          <w:highlight w:val="yellow"/>
        </w:rPr>
        <w:t xml:space="preserve"> (próprio, 2020)</w:t>
      </w:r>
      <w:bookmarkEnd w:id="143"/>
    </w:p>
    <w:p w14:paraId="7FB894DE" w14:textId="70695CBA" w:rsidR="009D5C44" w:rsidRDefault="001C6C85" w:rsidP="00972812">
      <w:r>
        <w:tab/>
        <w:t xml:space="preserve">Com o JSON e a estrutura de dados pronta, </w:t>
      </w:r>
      <w:r w:rsidR="008F7BE4">
        <w:t xml:space="preserve">foram </w:t>
      </w:r>
      <w:r>
        <w:t>realizado</w:t>
      </w:r>
      <w:r w:rsidR="008F7BE4">
        <w:t>s</w:t>
      </w:r>
      <w:r>
        <w:t xml:space="preserve"> alguns estudos em </w:t>
      </w:r>
      <w:r w:rsidRPr="001C6C85">
        <w:rPr>
          <w:i/>
        </w:rPr>
        <w:t>python</w:t>
      </w:r>
      <w:r>
        <w:t xml:space="preserve"> </w:t>
      </w:r>
      <w:r w:rsidR="003514F9">
        <w:t xml:space="preserve">para adquirir conhecimento </w:t>
      </w:r>
      <w:r w:rsidR="008F7BE4">
        <w:t xml:space="preserve">e </w:t>
      </w:r>
      <w:r w:rsidR="003514F9">
        <w:t>obter os dados necessários do Spotify</w:t>
      </w:r>
      <w:r w:rsidR="008F7BE4">
        <w:t xml:space="preserve">, a fim </w:t>
      </w:r>
      <w:r w:rsidR="003514F9">
        <w:t xml:space="preserve"> </w:t>
      </w:r>
      <w:r w:rsidR="008F7BE4">
        <w:t>d</w:t>
      </w:r>
      <w:r w:rsidR="003514F9">
        <w:t>e rodar o algoritmo KNN nos dados obtidos.</w:t>
      </w:r>
      <w:r w:rsidR="00E36D2A">
        <w:t xml:space="preserve"> O</w:t>
      </w:r>
      <w:r w:rsidR="00C5547D">
        <w:t>s primeiros testes</w:t>
      </w:r>
      <w:r w:rsidR="00E36D2A">
        <w:t xml:space="preserve"> </w:t>
      </w:r>
      <w:r w:rsidR="008F7BE4">
        <w:t xml:space="preserve">para compreensão do </w:t>
      </w:r>
      <w:r w:rsidR="00E36D2A">
        <w:t>algoritmo</w:t>
      </w:r>
      <w:r w:rsidR="008F7BE4">
        <w:t xml:space="preserve"> KNN</w:t>
      </w:r>
      <w:r w:rsidR="00E36D2A">
        <w:t xml:space="preserve"> fo</w:t>
      </w:r>
      <w:r w:rsidR="00C5547D">
        <w:t>ram</w:t>
      </w:r>
      <w:r w:rsidR="00E36D2A">
        <w:t xml:space="preserve"> realizado</w:t>
      </w:r>
      <w:r w:rsidR="00C5547D">
        <w:t>s</w:t>
      </w:r>
      <w:r w:rsidR="00E36D2A">
        <w:t xml:space="preserve"> utilizando a base </w:t>
      </w:r>
      <w:r w:rsidR="00E36D2A" w:rsidRPr="00390E18">
        <w:rPr>
          <w:i/>
          <w:iCs w:val="0"/>
        </w:rPr>
        <w:t>íris</w:t>
      </w:r>
      <w:r w:rsidR="008F7BE4">
        <w:rPr>
          <w:i/>
          <w:iCs w:val="0"/>
        </w:rPr>
        <w:t>,</w:t>
      </w:r>
      <w:r w:rsidR="00E36D2A">
        <w:t xml:space="preserve"> disponível no </w:t>
      </w:r>
      <w:r w:rsidR="00E36D2A" w:rsidRPr="00E36D2A">
        <w:rPr>
          <w:i/>
        </w:rPr>
        <w:t>sklearn</w:t>
      </w:r>
      <w:r w:rsidR="00C5547D">
        <w:t xml:space="preserve">, e então, após obter o conhecimento do </w:t>
      </w:r>
      <w:r w:rsidR="00C5547D">
        <w:lastRenderedPageBreak/>
        <w:t xml:space="preserve">funcionamento do algoritmo no </w:t>
      </w:r>
      <w:r w:rsidR="00C5547D" w:rsidRPr="005338D4">
        <w:rPr>
          <w:i/>
        </w:rPr>
        <w:t>python</w:t>
      </w:r>
      <w:r w:rsidR="00C5547D">
        <w:t xml:space="preserve">, </w:t>
      </w:r>
      <w:r w:rsidR="008F7BE4">
        <w:t>ele posteriormente f</w:t>
      </w:r>
      <w:r w:rsidR="00C5547D">
        <w:t xml:space="preserve">oi aplicado a base </w:t>
      </w:r>
      <w:r w:rsidR="00DB58FF">
        <w:t>extraída</w:t>
      </w:r>
      <w:r w:rsidR="00C5547D">
        <w:t xml:space="preserve"> e preparada</w:t>
      </w:r>
      <w:r w:rsidR="008F7BE4">
        <w:t>, em formato JSON</w:t>
      </w:r>
      <w:r w:rsidR="00C5547D">
        <w:t>.</w:t>
      </w:r>
    </w:p>
    <w:p w14:paraId="599D52D2" w14:textId="2B72C921" w:rsidR="00DC433D" w:rsidRDefault="00DC433D" w:rsidP="00972812">
      <w:pPr>
        <w:pStyle w:val="Ttulo1"/>
      </w:pPr>
      <w:bookmarkStart w:id="144" w:name="_Toc55523382"/>
      <w:r w:rsidRPr="00DC433D">
        <w:lastRenderedPageBreak/>
        <w:t>SISTEMA LORS</w:t>
      </w:r>
      <w:bookmarkEnd w:id="144"/>
    </w:p>
    <w:p w14:paraId="0183C3E9" w14:textId="20655495" w:rsidR="00825ED7" w:rsidRDefault="006161E8" w:rsidP="00972812">
      <w:r>
        <w:tab/>
      </w:r>
      <w:r w:rsidR="00825ED7">
        <w:t xml:space="preserve">Com a estrutura dos </w:t>
      </w:r>
      <w:r w:rsidR="00240D3E">
        <w:t>dados</w:t>
      </w:r>
      <w:r w:rsidR="00825ED7">
        <w:t xml:space="preserve"> pronta e o levantamento dos dados dos usuários, foi </w:t>
      </w:r>
      <w:r w:rsidR="00850509">
        <w:t xml:space="preserve">feito </w:t>
      </w:r>
      <w:r w:rsidR="001E46D5">
        <w:t xml:space="preserve">um tratamento dos dados </w:t>
      </w:r>
      <w:r w:rsidR="00B7349A">
        <w:t>e realizado um</w:t>
      </w:r>
      <w:r w:rsidR="00BE0D3F">
        <w:t xml:space="preserve"> estudo das técnicas de recomendação levantadas nos trabalhos anteriores. </w:t>
      </w:r>
      <w:r w:rsidR="00C01DFA">
        <w:t xml:space="preserve">Com isso, foi modelado o sistema LORS, </w:t>
      </w:r>
      <w:r w:rsidR="00B7349A" w:rsidRPr="00B7349A">
        <w:t>que utiliza de uma análise recorrente do contexto, para realizar as recomendações dinâmicas às mudanças do contexto</w:t>
      </w:r>
      <w:r w:rsidR="00B7349A">
        <w:t>.</w:t>
      </w:r>
      <w:r w:rsidR="00D34BF2">
        <w:t xml:space="preserve"> Serão apresentadas mais informações das etapas de </w:t>
      </w:r>
      <w:r w:rsidR="0099072A">
        <w:t xml:space="preserve">modelagem e </w:t>
      </w:r>
      <w:r w:rsidR="00D34BF2">
        <w:t>desenvolvimento do sistema nas seções a seguir.</w:t>
      </w:r>
    </w:p>
    <w:p w14:paraId="77885D84" w14:textId="597C45CB" w:rsidR="00B55A9C" w:rsidRDefault="00B55A9C" w:rsidP="00972812">
      <w:pPr>
        <w:pStyle w:val="Ttulo2"/>
      </w:pPr>
      <w:bookmarkStart w:id="145" w:name="_Toc55523383"/>
      <w:r>
        <w:t>O Algoritmo KNN</w:t>
      </w:r>
      <w:bookmarkEnd w:id="145"/>
    </w:p>
    <w:p w14:paraId="4578993F" w14:textId="7716E074" w:rsidR="00B55A9C" w:rsidRDefault="00B55A9C" w:rsidP="00972812">
      <w:r>
        <w:tab/>
        <w:t xml:space="preserve">O </w:t>
      </w:r>
      <w:r w:rsidRPr="00A30447">
        <w:rPr>
          <w:i/>
        </w:rPr>
        <w:t>k-Nearest Neighbor</w:t>
      </w:r>
      <w:r>
        <w:t xml:space="preserve"> (KNN) é um método de classificação que busca os k pontos dos dados de treino mais pertos do ponto de teste, e então, uma classe é atrelada a esse ponto através de uma votação majoritária dos k pontos vizinhos. </w:t>
      </w:r>
      <w:r>
        <w:fldChar w:fldCharType="begin" w:fldLock="1"/>
      </w:r>
      <w:r>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fldChar w:fldCharType="separate"/>
      </w:r>
      <w:r w:rsidRPr="005B6139">
        <w:rPr>
          <w:noProof/>
        </w:rPr>
        <w:t>(T.M. COVER, 1967)</w:t>
      </w:r>
      <w:r>
        <w:fldChar w:fldCharType="end"/>
      </w:r>
      <w:r>
        <w:t xml:space="preserve">  Na</w:t>
      </w:r>
      <w:r w:rsidR="00DA1DF3">
        <w:t xml:space="preserve">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rsidR="00C23575">
        <w:t xml:space="preserve"> </w:t>
      </w:r>
      <w:r>
        <w:t>é exemplificado graficamente o funcionamento do algoritmo.</w:t>
      </w:r>
    </w:p>
    <w:p w14:paraId="3E9BEF50" w14:textId="77777777" w:rsidR="00B55A9C" w:rsidRDefault="00B55A9C">
      <w:pPr>
        <w:pStyle w:val="Figuras"/>
      </w:pPr>
      <w:r>
        <w:drawing>
          <wp:inline distT="0" distB="0" distL="0" distR="0" wp14:anchorId="1B8BA82C" wp14:editId="57BF72A1">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7F389957" w14:textId="098E30C4" w:rsidR="00B55A9C" w:rsidRDefault="00B55A9C" w:rsidP="00972812">
      <w:pPr>
        <w:pStyle w:val="Legenda"/>
        <w:rPr>
          <w:bCs/>
          <w:iCs/>
          <w:caps/>
          <w:snapToGrid w:val="0"/>
          <w:color w:val="000000"/>
          <w:spacing w:val="10"/>
          <w:kern w:val="28"/>
          <w:szCs w:val="20"/>
        </w:rPr>
      </w:pPr>
      <w:bookmarkStart w:id="146" w:name="_Ref52742150"/>
      <w:bookmarkStart w:id="147" w:name="_Toc55260892"/>
      <w:bookmarkStart w:id="148" w:name="_Ref52742133"/>
      <w:r>
        <w:t xml:space="preserve">Figura </w:t>
      </w:r>
      <w:r w:rsidR="006B25B5">
        <w:fldChar w:fldCharType="begin"/>
      </w:r>
      <w:r w:rsidR="006B25B5">
        <w:instrText xml:space="preserve"> SEQ Figura \* ARABIC </w:instrText>
      </w:r>
      <w:r w:rsidR="006B25B5">
        <w:fldChar w:fldCharType="separate"/>
      </w:r>
      <w:r w:rsidR="00772326">
        <w:rPr>
          <w:noProof/>
        </w:rPr>
        <w:t>17</w:t>
      </w:r>
      <w:r w:rsidR="006B25B5">
        <w:rPr>
          <w:noProof/>
        </w:rPr>
        <w:fldChar w:fldCharType="end"/>
      </w:r>
      <w:bookmarkEnd w:id="146"/>
      <w:r>
        <w:t xml:space="preserve"> – Representação gráfica da classificação do algoritmo KNN sobre um plano x1 e x2. No plano, os pontos amarelos são a representação da classe A, roxos classe B e vermelho é o ponto de teste </w:t>
      </w:r>
      <w:r>
        <w:rPr>
          <w:noProof/>
        </w:rPr>
        <w:t xml:space="preserve"> </w:t>
      </w:r>
      <w:r w:rsidRPr="00DE3DAA">
        <w:rPr>
          <w:bCs/>
          <w:iCs/>
          <w:caps/>
          <w:snapToGrid w:val="0"/>
          <w:color w:val="000000"/>
          <w:spacing w:val="10"/>
          <w:kern w:val="28"/>
          <w:szCs w:val="20"/>
        </w:rPr>
        <w:fldChar w:fldCharType="begin" w:fldLock="1"/>
      </w:r>
      <w:r w:rsidR="00EE2360">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EE2360">
        <w:rPr>
          <w:bCs/>
          <w:iCs/>
          <w:caps/>
          <w:noProof/>
          <w:snapToGrid w:val="0"/>
          <w:color w:val="000000"/>
          <w:spacing w:val="10"/>
          <w:kern w:val="28"/>
          <w:szCs w:val="20"/>
        </w:rPr>
        <w:t>(JOSÉ, 2018)</w:t>
      </w:r>
      <w:bookmarkEnd w:id="147"/>
      <w:r w:rsidRPr="00DE3DAA">
        <w:rPr>
          <w:bCs/>
          <w:iCs/>
          <w:caps/>
          <w:snapToGrid w:val="0"/>
          <w:color w:val="000000"/>
          <w:spacing w:val="10"/>
          <w:kern w:val="28"/>
          <w:szCs w:val="20"/>
        </w:rPr>
        <w:fldChar w:fldCharType="end"/>
      </w:r>
      <w:bookmarkEnd w:id="148"/>
    </w:p>
    <w:p w14:paraId="395F912C" w14:textId="664A0267" w:rsidR="00B55A9C" w:rsidRDefault="00B55A9C" w:rsidP="00972812">
      <w:r>
        <w:tab/>
        <w:t xml:space="preserve">Como é apresentado na </w:t>
      </w:r>
      <w:r w:rsidR="00C23575">
        <w:fldChar w:fldCharType="begin"/>
      </w:r>
      <w:r w:rsidR="00C23575">
        <w:instrText xml:space="preserve"> REF _Ref52742150 \h </w:instrText>
      </w:r>
      <w:r w:rsidR="00C23575">
        <w:fldChar w:fldCharType="separate"/>
      </w:r>
      <w:r w:rsidR="00C23575">
        <w:t xml:space="preserve">Figura </w:t>
      </w:r>
      <w:r w:rsidR="00C23575">
        <w:rPr>
          <w:noProof/>
        </w:rPr>
        <w:t>17</w:t>
      </w:r>
      <w:r w:rsidR="00C23575">
        <w:fldChar w:fldCharType="end"/>
      </w:r>
      <w:r>
        <w:t xml:space="preserve"> o algoritmo funciona através da disposição das características x1 e x2 sobre um plano, e atribuindo classes a eles (no caso: classe A e classe </w:t>
      </w:r>
      <w:r>
        <w:lastRenderedPageBreak/>
        <w:t>B), então, a partir da predição do ponto de teste é encontrado a classe que o representa. (TODO_REF)</w:t>
      </w:r>
    </w:p>
    <w:p w14:paraId="2251147C" w14:textId="77777777" w:rsidR="00B55A9C" w:rsidRPr="00AF3C8D" w:rsidRDefault="00B55A9C" w:rsidP="00972812">
      <w:r>
        <w:tab/>
        <w:t xml:space="preserve">Para rodar o algoritmo de classificação nesse trabalho será utilizado a implementação da biblioteca em </w:t>
      </w:r>
      <w:r w:rsidRPr="00BE1B35">
        <w:rPr>
          <w:i/>
        </w:rPr>
        <w:t>python</w:t>
      </w:r>
      <w:r>
        <w:t xml:space="preserve"> do </w:t>
      </w:r>
      <w:r w:rsidRPr="00BE1B35">
        <w:rPr>
          <w:i/>
        </w:rPr>
        <w:t>scikit-learn</w:t>
      </w:r>
      <w:r>
        <w:rPr>
          <w:i/>
        </w:rPr>
        <w:t>.</w:t>
      </w:r>
      <w:r>
        <w:t xml:space="preserve"> A qual se encontra na classe </w:t>
      </w:r>
      <w:r w:rsidRPr="000F2C68">
        <w:rPr>
          <w:i/>
        </w:rPr>
        <w:t>KNeighborsClassifier</w:t>
      </w:r>
      <w:r>
        <w:t xml:space="preserve"> do modulo </w:t>
      </w:r>
      <w:r w:rsidRPr="000F2C68">
        <w:rPr>
          <w:i/>
        </w:rPr>
        <w:t>sklearn.neighbors</w:t>
      </w:r>
      <w:r>
        <w:rPr>
          <w:i/>
        </w:rPr>
        <w:t xml:space="preserve">. </w:t>
      </w:r>
      <w:r>
        <w:rPr>
          <w:i/>
        </w:rPr>
        <w:fldChar w:fldCharType="begin" w:fldLock="1"/>
      </w:r>
      <w:r>
        <w:rPr>
          <w:i/>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Pr>
          <w:i/>
        </w:rPr>
        <w:fldChar w:fldCharType="separate"/>
      </w:r>
      <w:r w:rsidRPr="00D07B92">
        <w:rPr>
          <w:noProof/>
        </w:rPr>
        <w:t>(PEDREGOSA et al., 2011)</w:t>
      </w:r>
      <w:r>
        <w:rPr>
          <w:i/>
        </w:rPr>
        <w:fldChar w:fldCharType="end"/>
      </w:r>
    </w:p>
    <w:p w14:paraId="66D4A536" w14:textId="21C94085" w:rsidR="00360E5F" w:rsidRDefault="00F44028" w:rsidP="00972812">
      <w:pPr>
        <w:pStyle w:val="Ttulo3"/>
      </w:pPr>
      <w:bookmarkStart w:id="149" w:name="_Ref54920131"/>
      <w:bookmarkStart w:id="150" w:name="_Toc55523384"/>
      <w:r>
        <w:t>Preparação dos dados para o KNN</w:t>
      </w:r>
      <w:bookmarkEnd w:id="149"/>
      <w:bookmarkEnd w:id="150"/>
    </w:p>
    <w:p w14:paraId="602EF07C" w14:textId="083006A6" w:rsidR="00044C36" w:rsidRDefault="00CC3D32" w:rsidP="00972812">
      <w:r>
        <w:tab/>
        <w:t xml:space="preserve">Para salvar os eventos da aplicação, foi criado uma lista chamada </w:t>
      </w:r>
      <w:r w:rsidRPr="00CC3D32">
        <w:rPr>
          <w:i/>
        </w:rPr>
        <w:t>events</w:t>
      </w:r>
      <w:r>
        <w:t xml:space="preserve">, essa lista é </w:t>
      </w:r>
      <w:r w:rsidR="00AD3436">
        <w:t>composta</w:t>
      </w:r>
      <w:r>
        <w:t xml:space="preserve"> pela lista de usuários, onde cada usuário possui a lista de eventos dentro.</w:t>
      </w:r>
      <w:r w:rsidR="00074D32">
        <w:t xml:space="preserve"> Cada eventos é composto pela seguinte estrutura: (i) </w:t>
      </w:r>
      <w:r w:rsidR="00074D32" w:rsidRPr="00D71A59">
        <w:rPr>
          <w:i/>
        </w:rPr>
        <w:t>action</w:t>
      </w:r>
      <w:r w:rsidR="00074D32">
        <w:t xml:space="preserve">, </w:t>
      </w:r>
      <w:r w:rsidR="004312F9">
        <w:t>ação realizada pelo usuário, apresentadas no</w:t>
      </w:r>
      <w:r w:rsidR="00156CBC">
        <w:t xml:space="preserve"> </w:t>
      </w:r>
      <w:r w:rsidR="00156CBC">
        <w:fldChar w:fldCharType="begin"/>
      </w:r>
      <w:r w:rsidR="00156CBC">
        <w:instrText xml:space="preserve"> REF _Ref55256921 \h </w:instrText>
      </w:r>
      <w:r w:rsidR="00156CBC">
        <w:fldChar w:fldCharType="separate"/>
      </w:r>
      <w:r w:rsidR="00156CBC">
        <w:t xml:space="preserve">Quadro </w:t>
      </w:r>
      <w:r w:rsidR="00156CBC">
        <w:rPr>
          <w:noProof/>
        </w:rPr>
        <w:t>3</w:t>
      </w:r>
      <w:r w:rsidR="00156CBC">
        <w:fldChar w:fldCharType="end"/>
      </w:r>
      <w:r w:rsidR="004312F9">
        <w:t>; (ii)</w:t>
      </w:r>
      <w:r w:rsidR="005514A9">
        <w:t xml:space="preserve"> </w:t>
      </w:r>
      <w:r w:rsidR="005514A9" w:rsidRPr="00592A9A">
        <w:rPr>
          <w:i/>
        </w:rPr>
        <w:t>createdDateTime</w:t>
      </w:r>
      <w:r w:rsidR="005514A9">
        <w:t>, data d</w:t>
      </w:r>
      <w:r w:rsidR="00955B47">
        <w:t>a execução do</w:t>
      </w:r>
      <w:r w:rsidR="005514A9">
        <w:t xml:space="preserve"> evento;</w:t>
      </w:r>
      <w:r w:rsidR="00BC05A0">
        <w:t xml:space="preserve"> (iii) </w:t>
      </w:r>
      <w:r w:rsidR="00BC05A0" w:rsidRPr="00592A9A">
        <w:rPr>
          <w:i/>
        </w:rPr>
        <w:t>value</w:t>
      </w:r>
      <w:r w:rsidR="00BC05A0">
        <w:t>, valores do evento separados por “;”.</w:t>
      </w:r>
    </w:p>
    <w:p w14:paraId="357BB9C4" w14:textId="7051E2B9" w:rsidR="002A41B9" w:rsidRPr="00334FD9" w:rsidRDefault="002A41B9" w:rsidP="00972812">
      <w:r>
        <w:tab/>
      </w:r>
      <w:r w:rsidRPr="002A41B9">
        <w:t>A ação LOAD_LOCATION foi ignorada</w:t>
      </w:r>
      <w:r>
        <w:t xml:space="preserve"> nesse momento no sistema e </w:t>
      </w:r>
      <w:r w:rsidR="00EB3737">
        <w:t>irá</w:t>
      </w:r>
      <w:r>
        <w:t xml:space="preserve"> ficar como um trabalho futuro.</w:t>
      </w:r>
      <w:r w:rsidR="00617EDC">
        <w:t xml:space="preserve"> </w:t>
      </w:r>
      <w:r w:rsidR="00617EDC" w:rsidRPr="00EB3737">
        <w:t>As ações CHANGE_MUSIC_TIME</w:t>
      </w:r>
      <w:r w:rsidR="00EB3737" w:rsidRPr="00EB3737">
        <w:t xml:space="preserve">, CHOOSE_FEELING_TO_BE_LIKE, LIKED_ARTIST, LIKED_GENRE, ficaram nos eventos do </w:t>
      </w:r>
      <w:r w:rsidR="00146EE1" w:rsidRPr="00EB3737">
        <w:t>plugin,</w:t>
      </w:r>
      <w:r w:rsidR="00EB3737" w:rsidRPr="00EB3737">
        <w:t xml:space="preserve"> mas não serão u</w:t>
      </w:r>
      <w:r w:rsidR="00EB3737">
        <w:t>tilizadas</w:t>
      </w:r>
      <w:r w:rsidR="00146EE1">
        <w:t xml:space="preserve"> devido a uma limitação no tempo de desenvolvimento</w:t>
      </w:r>
      <w:r w:rsidR="00EB3737">
        <w:t>.</w:t>
      </w:r>
      <w:r w:rsidR="00334FD9">
        <w:t xml:space="preserve"> </w:t>
      </w:r>
      <w:r w:rsidR="00334FD9" w:rsidRPr="00334FD9">
        <w:t xml:space="preserve">As ações HIDE_DETAILS, PAUSE_MUSIC, PLAY_MUSIC, SHOW_DETAILS são contabilizadas como registro do </w:t>
      </w:r>
      <w:r w:rsidR="00334FD9">
        <w:t>contexto musical</w:t>
      </w:r>
      <w:r w:rsidR="00A2097F">
        <w:t xml:space="preserve">, </w:t>
      </w:r>
      <w:r w:rsidR="00A05FB5">
        <w:t>porém</w:t>
      </w:r>
      <w:r w:rsidR="00A2097F">
        <w:t xml:space="preserve"> não foram </w:t>
      </w:r>
      <w:r w:rsidR="00A2097F">
        <w:lastRenderedPageBreak/>
        <w:t>utilizadas no modelo devido ao tempo de desenvolvimento</w:t>
      </w:r>
      <w:r w:rsidR="00334FD9">
        <w:t>.</w:t>
      </w:r>
      <w:r w:rsidR="000D03DD">
        <w:t xml:space="preserve"> Demais ações são contabilizadas no modelo e são apresentadas a seguir.</w:t>
      </w:r>
    </w:p>
    <w:p w14:paraId="1133AD6B" w14:textId="0531ADE4" w:rsidR="00462633" w:rsidRDefault="00462633" w:rsidP="00972812">
      <w:pPr>
        <w:pStyle w:val="Legenda"/>
      </w:pPr>
      <w:bookmarkStart w:id="151" w:name="_Ref55256921"/>
      <w:bookmarkStart w:id="152" w:name="_Toc55524308"/>
      <w:r>
        <w:t xml:space="preserve">Quadro </w:t>
      </w:r>
      <w:r w:rsidR="006B25B5">
        <w:fldChar w:fldCharType="begin"/>
      </w:r>
      <w:r w:rsidR="006B25B5">
        <w:instrText xml:space="preserve"> SEQ Quadro \* ARABIC </w:instrText>
      </w:r>
      <w:r w:rsidR="006B25B5">
        <w:fldChar w:fldCharType="separate"/>
      </w:r>
      <w:r w:rsidR="00496F40">
        <w:rPr>
          <w:noProof/>
        </w:rPr>
        <w:t>3</w:t>
      </w:r>
      <w:r w:rsidR="006B25B5">
        <w:rPr>
          <w:noProof/>
        </w:rPr>
        <w:fldChar w:fldCharType="end"/>
      </w:r>
      <w:bookmarkEnd w:id="151"/>
      <w:r>
        <w:t xml:space="preserve"> Lista de ações possíveis nos eventos </w:t>
      </w:r>
      <w:r w:rsidRPr="00A73EA3">
        <w:t>(próprio, 2020)</w:t>
      </w:r>
      <w:bookmarkEnd w:id="152"/>
    </w:p>
    <w:tbl>
      <w:tblPr>
        <w:tblStyle w:val="Tabelacomgrade"/>
        <w:tblW w:w="5000" w:type="pct"/>
        <w:tblLook w:val="04A0" w:firstRow="1" w:lastRow="0" w:firstColumn="1" w:lastColumn="0" w:noHBand="0" w:noVBand="1"/>
      </w:tblPr>
      <w:tblGrid>
        <w:gridCol w:w="4531"/>
        <w:gridCol w:w="4531"/>
      </w:tblGrid>
      <w:tr w:rsidR="00044C36" w14:paraId="5D7A12F8" w14:textId="77777777" w:rsidTr="00811B26">
        <w:tc>
          <w:tcPr>
            <w:tcW w:w="2500" w:type="pct"/>
          </w:tcPr>
          <w:p w14:paraId="0BE54B9A" w14:textId="74137CB0" w:rsidR="00044C36" w:rsidRPr="00F06399" w:rsidRDefault="00FF7441" w:rsidP="00972812">
            <w:pPr>
              <w:rPr>
                <w:lang w:val="en-US"/>
              </w:rPr>
            </w:pPr>
            <w:r>
              <w:rPr>
                <w:lang w:val="en-US"/>
              </w:rPr>
              <w:t>Ação</w:t>
            </w:r>
            <w:r w:rsidR="00CC40B7">
              <w:rPr>
                <w:lang w:val="en-US"/>
              </w:rPr>
              <w:t xml:space="preserve"> (Action)</w:t>
            </w:r>
          </w:p>
        </w:tc>
        <w:tc>
          <w:tcPr>
            <w:tcW w:w="2500" w:type="pct"/>
          </w:tcPr>
          <w:p w14:paraId="7692169A" w14:textId="51EBACE7" w:rsidR="00044C36" w:rsidRPr="00317470" w:rsidRDefault="00044C36" w:rsidP="00972812">
            <w:r w:rsidRPr="00317470">
              <w:t>Descrição</w:t>
            </w:r>
          </w:p>
        </w:tc>
      </w:tr>
      <w:tr w:rsidR="00044C36" w:rsidRPr="00E35470" w14:paraId="45E38C5B" w14:textId="77777777" w:rsidTr="00811B26">
        <w:tc>
          <w:tcPr>
            <w:tcW w:w="2500" w:type="pct"/>
          </w:tcPr>
          <w:p w14:paraId="2F36AC35" w14:textId="0E24C3E7" w:rsidR="00044C36" w:rsidRDefault="00044C36" w:rsidP="00972812">
            <w:pPr>
              <w:rPr>
                <w:lang w:val="en-US"/>
              </w:rPr>
            </w:pPr>
            <w:r w:rsidRPr="00044C36">
              <w:rPr>
                <w:lang w:val="en-US"/>
              </w:rPr>
              <w:t>CHANGE_MUSIC_TIME</w:t>
            </w:r>
          </w:p>
        </w:tc>
        <w:tc>
          <w:tcPr>
            <w:tcW w:w="2500" w:type="pct"/>
          </w:tcPr>
          <w:p w14:paraId="5F79273F" w14:textId="27DAE650" w:rsidR="00044C36" w:rsidRPr="00317470" w:rsidRDefault="00156029" w:rsidP="00972812">
            <w:r w:rsidRPr="00317470">
              <w:t xml:space="preserve">Altera o </w:t>
            </w:r>
            <w:r w:rsidR="00E35470" w:rsidRPr="00317470">
              <w:t xml:space="preserve">tempo da </w:t>
            </w:r>
            <w:r w:rsidR="00E44975" w:rsidRPr="00317470">
              <w:t>música</w:t>
            </w:r>
            <w:r w:rsidR="00E35470" w:rsidRPr="00317470">
              <w:t xml:space="preserve"> </w:t>
            </w:r>
            <w:r w:rsidR="007C5226" w:rsidRPr="00317470">
              <w:t>durante a reprodução</w:t>
            </w:r>
          </w:p>
        </w:tc>
      </w:tr>
      <w:tr w:rsidR="00044C36" w14:paraId="0BEC7579" w14:textId="77777777" w:rsidTr="00811B26">
        <w:tc>
          <w:tcPr>
            <w:tcW w:w="2500" w:type="pct"/>
          </w:tcPr>
          <w:p w14:paraId="458C4B30" w14:textId="4DFE7F32" w:rsidR="00044C36" w:rsidRDefault="00044C36" w:rsidP="00972812">
            <w:pPr>
              <w:rPr>
                <w:lang w:val="en-US"/>
              </w:rPr>
            </w:pPr>
            <w:r w:rsidRPr="00044C36">
              <w:rPr>
                <w:lang w:val="en-US"/>
              </w:rPr>
              <w:t>CHANGE_TO_NEXT_MUSIC</w:t>
            </w:r>
          </w:p>
        </w:tc>
        <w:tc>
          <w:tcPr>
            <w:tcW w:w="2500" w:type="pct"/>
          </w:tcPr>
          <w:p w14:paraId="322D38E5" w14:textId="47E4D522" w:rsidR="00044C36" w:rsidRPr="00317470" w:rsidRDefault="00714BDB" w:rsidP="00972812">
            <w:r w:rsidRPr="00317470">
              <w:t>Passa para próxima música da lista</w:t>
            </w:r>
          </w:p>
        </w:tc>
      </w:tr>
      <w:tr w:rsidR="00044C36" w14:paraId="62CD560E" w14:textId="77777777" w:rsidTr="00811B26">
        <w:tc>
          <w:tcPr>
            <w:tcW w:w="2500" w:type="pct"/>
          </w:tcPr>
          <w:p w14:paraId="096352FD" w14:textId="767F98EC" w:rsidR="00044C36" w:rsidRDefault="00044C36" w:rsidP="00972812">
            <w:pPr>
              <w:rPr>
                <w:lang w:val="en-US"/>
              </w:rPr>
            </w:pPr>
            <w:r w:rsidRPr="00044C36">
              <w:rPr>
                <w:lang w:val="en-US"/>
              </w:rPr>
              <w:t>CHANGE_TO_PREVIOUS_MUSIC</w:t>
            </w:r>
          </w:p>
        </w:tc>
        <w:tc>
          <w:tcPr>
            <w:tcW w:w="2500" w:type="pct"/>
          </w:tcPr>
          <w:p w14:paraId="427377F2" w14:textId="096C68C1" w:rsidR="00044C36" w:rsidRPr="00317470" w:rsidRDefault="005431CB" w:rsidP="00972812">
            <w:r w:rsidRPr="00317470">
              <w:t xml:space="preserve">Volta </w:t>
            </w:r>
            <w:r w:rsidR="008F4DB2" w:rsidRPr="00317470">
              <w:t>para</w:t>
            </w:r>
            <w:r w:rsidRPr="00317470">
              <w:t xml:space="preserve"> música </w:t>
            </w:r>
            <w:r w:rsidR="008F4DB2" w:rsidRPr="00317470">
              <w:t xml:space="preserve">anterior </w:t>
            </w:r>
            <w:r w:rsidRPr="00317470">
              <w:t>da lista</w:t>
            </w:r>
          </w:p>
        </w:tc>
      </w:tr>
      <w:tr w:rsidR="00044C36" w14:paraId="6DDE7824" w14:textId="77777777" w:rsidTr="00811B26">
        <w:tc>
          <w:tcPr>
            <w:tcW w:w="2500" w:type="pct"/>
          </w:tcPr>
          <w:p w14:paraId="7A6B3A70" w14:textId="5086FE62" w:rsidR="00044C36" w:rsidRDefault="00044C36" w:rsidP="00972812">
            <w:pPr>
              <w:rPr>
                <w:lang w:val="en-US"/>
              </w:rPr>
            </w:pPr>
            <w:r w:rsidRPr="00044C36">
              <w:rPr>
                <w:lang w:val="en-US"/>
              </w:rPr>
              <w:t>CHOOSE_ACTIVITY</w:t>
            </w:r>
          </w:p>
        </w:tc>
        <w:tc>
          <w:tcPr>
            <w:tcW w:w="2500" w:type="pct"/>
          </w:tcPr>
          <w:p w14:paraId="7EADD557" w14:textId="03C92F53" w:rsidR="00044C36" w:rsidRPr="00317470" w:rsidRDefault="00317470" w:rsidP="00972812">
            <w:r w:rsidRPr="00317470">
              <w:t>Registro da atividade</w:t>
            </w:r>
          </w:p>
        </w:tc>
      </w:tr>
      <w:tr w:rsidR="00044C36" w14:paraId="34ED177F" w14:textId="77777777" w:rsidTr="00811B26">
        <w:tc>
          <w:tcPr>
            <w:tcW w:w="2500" w:type="pct"/>
          </w:tcPr>
          <w:p w14:paraId="0AB401EE" w14:textId="0286DD61" w:rsidR="00044C36" w:rsidRDefault="00044C36" w:rsidP="00972812">
            <w:pPr>
              <w:rPr>
                <w:lang w:val="en-US"/>
              </w:rPr>
            </w:pPr>
            <w:r w:rsidRPr="00044C36">
              <w:rPr>
                <w:lang w:val="en-US"/>
              </w:rPr>
              <w:t>CHOOSE_FEELING</w:t>
            </w:r>
          </w:p>
        </w:tc>
        <w:tc>
          <w:tcPr>
            <w:tcW w:w="2500" w:type="pct"/>
          </w:tcPr>
          <w:p w14:paraId="36BABCE3" w14:textId="123E4D20" w:rsidR="00044C36" w:rsidRPr="00317470" w:rsidRDefault="00317470" w:rsidP="00972812">
            <w:r w:rsidRPr="00317470">
              <w:t>Registro do humor atual</w:t>
            </w:r>
          </w:p>
        </w:tc>
      </w:tr>
      <w:tr w:rsidR="00044C36" w:rsidRPr="00317470" w14:paraId="72535C3A" w14:textId="77777777" w:rsidTr="00811B26">
        <w:tc>
          <w:tcPr>
            <w:tcW w:w="2500" w:type="pct"/>
          </w:tcPr>
          <w:p w14:paraId="06AB4479" w14:textId="72B5DFCB" w:rsidR="00044C36" w:rsidRDefault="00044C36" w:rsidP="00972812">
            <w:pPr>
              <w:rPr>
                <w:lang w:val="en-US"/>
              </w:rPr>
            </w:pPr>
            <w:r w:rsidRPr="00044C36">
              <w:rPr>
                <w:lang w:val="en-US"/>
              </w:rPr>
              <w:t>CHOOSE_FEELING_TO_BE_LIKE</w:t>
            </w:r>
          </w:p>
        </w:tc>
        <w:tc>
          <w:tcPr>
            <w:tcW w:w="2500" w:type="pct"/>
          </w:tcPr>
          <w:p w14:paraId="736E878F" w14:textId="22210836" w:rsidR="00044C36" w:rsidRPr="00317470" w:rsidRDefault="00317470" w:rsidP="00972812">
            <w:r w:rsidRPr="00317470">
              <w:t>Registro do humor que gostaria de estar</w:t>
            </w:r>
          </w:p>
        </w:tc>
      </w:tr>
      <w:tr w:rsidR="00044C36" w14:paraId="6CD26CDB" w14:textId="77777777" w:rsidTr="00811B26">
        <w:tc>
          <w:tcPr>
            <w:tcW w:w="2500" w:type="pct"/>
          </w:tcPr>
          <w:p w14:paraId="030610D7" w14:textId="7CBDD3FD" w:rsidR="00044C36" w:rsidRDefault="00044C36" w:rsidP="00972812">
            <w:pPr>
              <w:rPr>
                <w:lang w:val="en-US"/>
              </w:rPr>
            </w:pPr>
            <w:r w:rsidRPr="00044C36">
              <w:rPr>
                <w:lang w:val="en-US"/>
              </w:rPr>
              <w:t>CHOOSE_LOCATION</w:t>
            </w:r>
          </w:p>
        </w:tc>
        <w:tc>
          <w:tcPr>
            <w:tcW w:w="2500" w:type="pct"/>
          </w:tcPr>
          <w:p w14:paraId="1AC0ADA6" w14:textId="23041B11" w:rsidR="00044C36" w:rsidRPr="00317470" w:rsidRDefault="009743AC" w:rsidP="00972812">
            <w:r>
              <w:t>Registro da localização</w:t>
            </w:r>
          </w:p>
        </w:tc>
      </w:tr>
      <w:tr w:rsidR="00044C36" w14:paraId="3A112DB3" w14:textId="77777777" w:rsidTr="00811B26">
        <w:tc>
          <w:tcPr>
            <w:tcW w:w="2500" w:type="pct"/>
          </w:tcPr>
          <w:p w14:paraId="6449991D" w14:textId="3971571F" w:rsidR="00044C36" w:rsidRPr="00044C36" w:rsidRDefault="00044C36" w:rsidP="00972812">
            <w:pPr>
              <w:rPr>
                <w:lang w:val="en-US"/>
              </w:rPr>
            </w:pPr>
            <w:r w:rsidRPr="00044C36">
              <w:rPr>
                <w:lang w:val="en-US"/>
              </w:rPr>
              <w:t>HATED_MUSIC</w:t>
            </w:r>
          </w:p>
        </w:tc>
        <w:tc>
          <w:tcPr>
            <w:tcW w:w="2500" w:type="pct"/>
          </w:tcPr>
          <w:p w14:paraId="7683D1B6" w14:textId="60173054" w:rsidR="00044C36" w:rsidRPr="00317470" w:rsidRDefault="00F21F5D" w:rsidP="00972812">
            <w:r>
              <w:t>Não gostou da música que está tocando</w:t>
            </w:r>
          </w:p>
        </w:tc>
      </w:tr>
      <w:tr w:rsidR="00044C36" w14:paraId="3EBF15F0" w14:textId="77777777" w:rsidTr="00811B26">
        <w:tc>
          <w:tcPr>
            <w:tcW w:w="2500" w:type="pct"/>
          </w:tcPr>
          <w:p w14:paraId="15D5CCFF" w14:textId="14DA572F" w:rsidR="00044C36" w:rsidRPr="00044C36" w:rsidRDefault="00044C36" w:rsidP="00972812">
            <w:pPr>
              <w:rPr>
                <w:lang w:val="en-US"/>
              </w:rPr>
            </w:pPr>
            <w:r w:rsidRPr="00044C36">
              <w:rPr>
                <w:lang w:val="en-US"/>
              </w:rPr>
              <w:t>HIDE_DETAILS</w:t>
            </w:r>
          </w:p>
        </w:tc>
        <w:tc>
          <w:tcPr>
            <w:tcW w:w="2500" w:type="pct"/>
          </w:tcPr>
          <w:p w14:paraId="462619F8" w14:textId="5ACA93F5" w:rsidR="00044C36" w:rsidRPr="00317470" w:rsidRDefault="00F21F5D" w:rsidP="00972812">
            <w:r>
              <w:t xml:space="preserve">Escondeu os detalhes da </w:t>
            </w:r>
            <w:r w:rsidR="00803D37">
              <w:t>música</w:t>
            </w:r>
            <w:r w:rsidR="006C610C">
              <w:t xml:space="preserve"> (plugin)</w:t>
            </w:r>
          </w:p>
        </w:tc>
      </w:tr>
      <w:tr w:rsidR="00044C36" w14:paraId="1C0D1A03" w14:textId="77777777" w:rsidTr="00811B26">
        <w:tc>
          <w:tcPr>
            <w:tcW w:w="2500" w:type="pct"/>
          </w:tcPr>
          <w:p w14:paraId="1873E829" w14:textId="3EBD609C" w:rsidR="00044C36" w:rsidRPr="00044C36" w:rsidRDefault="00044C36" w:rsidP="00972812">
            <w:pPr>
              <w:rPr>
                <w:lang w:val="en-US"/>
              </w:rPr>
            </w:pPr>
            <w:r w:rsidRPr="00044C36">
              <w:rPr>
                <w:lang w:val="en-US"/>
              </w:rPr>
              <w:t>LIKED_ARTIST</w:t>
            </w:r>
          </w:p>
        </w:tc>
        <w:tc>
          <w:tcPr>
            <w:tcW w:w="2500" w:type="pct"/>
          </w:tcPr>
          <w:p w14:paraId="319E2C0F" w14:textId="71A5D4C6" w:rsidR="00044C36" w:rsidRPr="00317470" w:rsidRDefault="00746F06" w:rsidP="00972812">
            <w:r>
              <w:t>Gostou do artista</w:t>
            </w:r>
          </w:p>
        </w:tc>
      </w:tr>
      <w:tr w:rsidR="00044C36" w14:paraId="6D7C2C57" w14:textId="77777777" w:rsidTr="00811B26">
        <w:tc>
          <w:tcPr>
            <w:tcW w:w="2500" w:type="pct"/>
          </w:tcPr>
          <w:p w14:paraId="7898E86B" w14:textId="37CD8DF7" w:rsidR="00044C36" w:rsidRPr="00044C36" w:rsidRDefault="00044C36" w:rsidP="00972812">
            <w:pPr>
              <w:rPr>
                <w:lang w:val="en-US"/>
              </w:rPr>
            </w:pPr>
            <w:r w:rsidRPr="00044C36">
              <w:rPr>
                <w:lang w:val="en-US"/>
              </w:rPr>
              <w:t>LIKED_GENRE</w:t>
            </w:r>
          </w:p>
        </w:tc>
        <w:tc>
          <w:tcPr>
            <w:tcW w:w="2500" w:type="pct"/>
          </w:tcPr>
          <w:p w14:paraId="1D194516" w14:textId="330EAE6A" w:rsidR="00044C36" w:rsidRPr="00317470" w:rsidRDefault="002A5D88" w:rsidP="00972812">
            <w:r>
              <w:t>Gostou do gênero</w:t>
            </w:r>
          </w:p>
        </w:tc>
      </w:tr>
      <w:tr w:rsidR="00044C36" w14:paraId="072523A9" w14:textId="77777777" w:rsidTr="00811B26">
        <w:tc>
          <w:tcPr>
            <w:tcW w:w="2500" w:type="pct"/>
          </w:tcPr>
          <w:p w14:paraId="0D2082C4" w14:textId="1F77847F" w:rsidR="00044C36" w:rsidRPr="00044C36" w:rsidRDefault="00044C36" w:rsidP="00972812">
            <w:pPr>
              <w:rPr>
                <w:lang w:val="en-US"/>
              </w:rPr>
            </w:pPr>
            <w:r w:rsidRPr="00044C36">
              <w:rPr>
                <w:lang w:val="en-US"/>
              </w:rPr>
              <w:t>LIKED_MUSIC</w:t>
            </w:r>
          </w:p>
        </w:tc>
        <w:tc>
          <w:tcPr>
            <w:tcW w:w="2500" w:type="pct"/>
          </w:tcPr>
          <w:p w14:paraId="33455D9D" w14:textId="1B2942E0" w:rsidR="00044C36" w:rsidRPr="00317470" w:rsidRDefault="002A5D88" w:rsidP="00972812">
            <w:r>
              <w:t xml:space="preserve">Gostou da </w:t>
            </w:r>
            <w:r w:rsidR="00DA0D9A">
              <w:t>música</w:t>
            </w:r>
          </w:p>
        </w:tc>
      </w:tr>
      <w:tr w:rsidR="00044C36" w14:paraId="229C8826" w14:textId="77777777" w:rsidTr="00811B26">
        <w:tc>
          <w:tcPr>
            <w:tcW w:w="2500" w:type="pct"/>
          </w:tcPr>
          <w:p w14:paraId="74800C25" w14:textId="536B2907" w:rsidR="00044C36" w:rsidRPr="00044C36" w:rsidRDefault="00044C36" w:rsidP="00972812">
            <w:pPr>
              <w:rPr>
                <w:lang w:val="en-US"/>
              </w:rPr>
            </w:pPr>
            <w:r w:rsidRPr="00044C36">
              <w:rPr>
                <w:lang w:val="en-US"/>
              </w:rPr>
              <w:t>LOAD_LOCATION</w:t>
            </w:r>
          </w:p>
        </w:tc>
        <w:tc>
          <w:tcPr>
            <w:tcW w:w="2500" w:type="pct"/>
          </w:tcPr>
          <w:p w14:paraId="6F5ECAF2" w14:textId="7FA9AEFE" w:rsidR="00044C36" w:rsidRPr="00317470" w:rsidRDefault="00DA0D9A" w:rsidP="00972812">
            <w:r>
              <w:t>Carregou a localização (latitude, longitude)</w:t>
            </w:r>
          </w:p>
        </w:tc>
      </w:tr>
      <w:tr w:rsidR="00044C36" w14:paraId="5F9C1392" w14:textId="77777777" w:rsidTr="00811B26">
        <w:tc>
          <w:tcPr>
            <w:tcW w:w="2500" w:type="pct"/>
          </w:tcPr>
          <w:p w14:paraId="7EC702F7" w14:textId="5740F66F" w:rsidR="00044C36" w:rsidRPr="00044C36" w:rsidRDefault="00044C36" w:rsidP="00972812">
            <w:pPr>
              <w:rPr>
                <w:lang w:val="en-US"/>
              </w:rPr>
            </w:pPr>
            <w:r w:rsidRPr="00044C36">
              <w:rPr>
                <w:lang w:val="en-US"/>
              </w:rPr>
              <w:t>PAUSE_MUSIC</w:t>
            </w:r>
          </w:p>
        </w:tc>
        <w:tc>
          <w:tcPr>
            <w:tcW w:w="2500" w:type="pct"/>
          </w:tcPr>
          <w:p w14:paraId="33C9CBCC" w14:textId="1AB1399F" w:rsidR="00044C36" w:rsidRPr="00317470" w:rsidRDefault="00D11942" w:rsidP="00972812">
            <w:r>
              <w:t xml:space="preserve">Pausou a </w:t>
            </w:r>
            <w:r w:rsidR="002F5E2D">
              <w:t>música</w:t>
            </w:r>
          </w:p>
        </w:tc>
      </w:tr>
      <w:tr w:rsidR="00044C36" w14:paraId="0723857E" w14:textId="77777777" w:rsidTr="00811B26">
        <w:tc>
          <w:tcPr>
            <w:tcW w:w="2500" w:type="pct"/>
          </w:tcPr>
          <w:p w14:paraId="25AE484D" w14:textId="51174279" w:rsidR="00044C36" w:rsidRPr="00044C36" w:rsidRDefault="00044C36" w:rsidP="00972812">
            <w:pPr>
              <w:rPr>
                <w:lang w:val="en-US"/>
              </w:rPr>
            </w:pPr>
            <w:r w:rsidRPr="00044C36">
              <w:rPr>
                <w:lang w:val="en-US"/>
              </w:rPr>
              <w:t>PLAY_MUSIC</w:t>
            </w:r>
          </w:p>
        </w:tc>
        <w:tc>
          <w:tcPr>
            <w:tcW w:w="2500" w:type="pct"/>
          </w:tcPr>
          <w:p w14:paraId="2A1873E9" w14:textId="35F62977" w:rsidR="00044C36" w:rsidRPr="00317470" w:rsidRDefault="00D11942" w:rsidP="00972812">
            <w:r>
              <w:t xml:space="preserve">Tocou a </w:t>
            </w:r>
            <w:r w:rsidR="002F5E2D">
              <w:t>música</w:t>
            </w:r>
          </w:p>
        </w:tc>
      </w:tr>
      <w:tr w:rsidR="00044C36" w14:paraId="2C4CA82E" w14:textId="77777777" w:rsidTr="00811B26">
        <w:tc>
          <w:tcPr>
            <w:tcW w:w="2500" w:type="pct"/>
          </w:tcPr>
          <w:p w14:paraId="7E32C4DF" w14:textId="23A43B26" w:rsidR="00044C36" w:rsidRPr="00044C36" w:rsidRDefault="00044C36" w:rsidP="00972812">
            <w:pPr>
              <w:rPr>
                <w:lang w:val="en-US"/>
              </w:rPr>
            </w:pPr>
            <w:r w:rsidRPr="00044C36">
              <w:rPr>
                <w:lang w:val="en-US"/>
              </w:rPr>
              <w:t>RESTART_MUSIC</w:t>
            </w:r>
          </w:p>
        </w:tc>
        <w:tc>
          <w:tcPr>
            <w:tcW w:w="2500" w:type="pct"/>
          </w:tcPr>
          <w:p w14:paraId="7CB7A548" w14:textId="4C8C64BA" w:rsidR="00044C36" w:rsidRPr="00317470" w:rsidRDefault="007E3E61" w:rsidP="00972812">
            <w:r>
              <w:t xml:space="preserve">Reiniciou a </w:t>
            </w:r>
            <w:r w:rsidR="002F5E2D">
              <w:t>música</w:t>
            </w:r>
          </w:p>
        </w:tc>
      </w:tr>
      <w:tr w:rsidR="00044C36" w14:paraId="7D6E9E4D" w14:textId="77777777" w:rsidTr="00811B26">
        <w:tc>
          <w:tcPr>
            <w:tcW w:w="2500" w:type="pct"/>
          </w:tcPr>
          <w:p w14:paraId="7B1F069F" w14:textId="17BBD9B3" w:rsidR="00044C36" w:rsidRPr="00044C36" w:rsidRDefault="00044C36" w:rsidP="00972812">
            <w:pPr>
              <w:rPr>
                <w:lang w:val="en-US"/>
              </w:rPr>
            </w:pPr>
            <w:r w:rsidRPr="00044C36">
              <w:rPr>
                <w:lang w:val="en-US"/>
              </w:rPr>
              <w:t>SHOW_DETAILS</w:t>
            </w:r>
          </w:p>
        </w:tc>
        <w:tc>
          <w:tcPr>
            <w:tcW w:w="2500" w:type="pct"/>
          </w:tcPr>
          <w:p w14:paraId="704E0DA6" w14:textId="624F3116" w:rsidR="00044C36" w:rsidRPr="00317470" w:rsidRDefault="0083375E" w:rsidP="00972812">
            <w:r>
              <w:t xml:space="preserve">Abriu os detalhes da </w:t>
            </w:r>
            <w:r w:rsidR="002F5E2D">
              <w:t>música</w:t>
            </w:r>
          </w:p>
        </w:tc>
      </w:tr>
    </w:tbl>
    <w:p w14:paraId="39E66820" w14:textId="32AEC340" w:rsidR="00074D32" w:rsidRPr="0083375E" w:rsidRDefault="00074D32" w:rsidP="00972812">
      <w:r w:rsidRPr="0083375E">
        <w:t xml:space="preserve"> </w:t>
      </w:r>
    </w:p>
    <w:p w14:paraId="7173B321" w14:textId="714B414D" w:rsidR="002A1DBB" w:rsidRPr="008B3A75" w:rsidRDefault="008B3A75" w:rsidP="00972812">
      <w:r w:rsidRPr="00A02EEA">
        <w:tab/>
      </w:r>
      <w:r w:rsidR="00360703" w:rsidRPr="00360703">
        <w:t xml:space="preserve">A </w:t>
      </w:r>
      <w:r w:rsidR="00C23575">
        <w:fldChar w:fldCharType="begin"/>
      </w:r>
      <w:r w:rsidR="00C23575">
        <w:instrText xml:space="preserve"> REF _Ref54973329 \h </w:instrText>
      </w:r>
      <w:r w:rsidR="00C23575">
        <w:fldChar w:fldCharType="separate"/>
      </w:r>
      <w:r w:rsidR="00C23575">
        <w:t xml:space="preserve">Figura </w:t>
      </w:r>
      <w:r w:rsidR="00C23575">
        <w:rPr>
          <w:noProof/>
        </w:rPr>
        <w:t>18</w:t>
      </w:r>
      <w:r w:rsidR="00C23575">
        <w:fldChar w:fldCharType="end"/>
      </w:r>
      <w:r w:rsidR="00360703" w:rsidRPr="00360703">
        <w:t xml:space="preserve"> apresenta as </w:t>
      </w:r>
      <w:r w:rsidR="00360703">
        <w:t>etapas de preparação dos dados desde o carregamento do</w:t>
      </w:r>
      <w:r w:rsidR="00FF46CE">
        <w:t>s dados do</w:t>
      </w:r>
      <w:r w:rsidR="00360703">
        <w:t xml:space="preserve"> arquivo. Na etapa</w:t>
      </w:r>
      <w:r w:rsidRPr="008B3A75">
        <w:t xml:space="preserve"> </w:t>
      </w:r>
      <w:r w:rsidR="00360703">
        <w:t>“Carrega JSON”</w:t>
      </w:r>
      <w:r>
        <w:t xml:space="preserve"> foi realizado </w:t>
      </w:r>
      <w:r w:rsidR="00360703">
        <w:t xml:space="preserve">o carregamento do arquivo </w:t>
      </w:r>
      <w:r>
        <w:t xml:space="preserve">a partir da biblioteca padrão do </w:t>
      </w:r>
      <w:r w:rsidRPr="00CF34DD">
        <w:rPr>
          <w:i/>
        </w:rPr>
        <w:t>python</w:t>
      </w:r>
      <w:r>
        <w:t xml:space="preserve"> “open”</w:t>
      </w:r>
      <w:r w:rsidR="002E1C85">
        <w:t>.</w:t>
      </w:r>
      <w:r>
        <w:t xml:space="preserve"> </w:t>
      </w:r>
      <w:r w:rsidR="000624EF">
        <w:t>P</w:t>
      </w:r>
      <w:r>
        <w:t xml:space="preserve">ara a interpretação, foi utilizado a biblioteca </w:t>
      </w:r>
      <w:r w:rsidRPr="00A27BAF">
        <w:rPr>
          <w:i/>
        </w:rPr>
        <w:t>json</w:t>
      </w:r>
      <w:r w:rsidR="003A34EC">
        <w:t>, que possibilita</w:t>
      </w:r>
      <w:r>
        <w:t xml:space="preserve"> </w:t>
      </w:r>
      <w:r w:rsidR="00A27BAF">
        <w:t>transformar</w:t>
      </w:r>
      <w:r>
        <w:t xml:space="preserve"> </w:t>
      </w:r>
      <w:r w:rsidR="003A34EC">
        <w:t xml:space="preserve">o conteúdo </w:t>
      </w:r>
      <w:r w:rsidR="003A34EC" w:rsidRPr="003A34EC">
        <w:rPr>
          <w:i/>
        </w:rPr>
        <w:t>string</w:t>
      </w:r>
      <w:r>
        <w:t xml:space="preserve"> em um dicionário.</w:t>
      </w:r>
      <w:r w:rsidR="00532B9F">
        <w:t xml:space="preserve"> Do dicionário, foi obtido os </w:t>
      </w:r>
      <w:r w:rsidR="00532B9F">
        <w:lastRenderedPageBreak/>
        <w:t xml:space="preserve">usuários e seus eventos e transformado em outro dicionário </w:t>
      </w:r>
      <w:r w:rsidR="00532B9F" w:rsidRPr="00532B9F">
        <w:rPr>
          <w:i/>
        </w:rPr>
        <w:t>users</w:t>
      </w:r>
      <w:r w:rsidR="00532B9F">
        <w:t xml:space="preserve">, cujo a </w:t>
      </w:r>
      <w:r w:rsidR="00532B9F" w:rsidRPr="00566F51">
        <w:rPr>
          <w:i/>
        </w:rPr>
        <w:t>key</w:t>
      </w:r>
      <w:r w:rsidR="00532B9F">
        <w:t xml:space="preserve"> é o id do usuário e o conteúdo </w:t>
      </w:r>
      <w:r w:rsidR="007233BE">
        <w:t>sua lista de</w:t>
      </w:r>
      <w:r w:rsidR="00532B9F">
        <w:t xml:space="preserve"> eventos.</w:t>
      </w:r>
    </w:p>
    <w:p w14:paraId="532C9F73" w14:textId="77777777" w:rsidR="000B6FB9" w:rsidRDefault="000B6FB9">
      <w:pPr>
        <w:pStyle w:val="Figuras"/>
      </w:pPr>
      <w:r>
        <w:drawing>
          <wp:inline distT="0" distB="0" distL="0" distR="0" wp14:anchorId="4F7BD5F6" wp14:editId="5CCC2B16">
            <wp:extent cx="5760720" cy="1324610"/>
            <wp:effectExtent l="0" t="0" r="0" b="8890"/>
            <wp:docPr id="18" name="Imagem 18"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m 18" descr="Diagrama&#10;&#10;Descrição gerada automaticamente"/>
                    <pic:cNvPicPr/>
                  </pic:nvPicPr>
                  <pic:blipFill>
                    <a:blip r:embed="rId53">
                      <a:extLst>
                        <a:ext uri="{28A0092B-C50C-407E-A947-70E740481C1C}">
                          <a14:useLocalDpi xmlns:a14="http://schemas.microsoft.com/office/drawing/2010/main" val="0"/>
                        </a:ext>
                      </a:extLst>
                    </a:blip>
                    <a:stretch>
                      <a:fillRect/>
                    </a:stretch>
                  </pic:blipFill>
                  <pic:spPr>
                    <a:xfrm>
                      <a:off x="0" y="0"/>
                      <a:ext cx="5760720" cy="1324610"/>
                    </a:xfrm>
                    <a:prstGeom prst="rect">
                      <a:avLst/>
                    </a:prstGeom>
                  </pic:spPr>
                </pic:pic>
              </a:graphicData>
            </a:graphic>
          </wp:inline>
        </w:drawing>
      </w:r>
    </w:p>
    <w:p w14:paraId="71EDEBCC" w14:textId="0169D55B" w:rsidR="000B6FB9" w:rsidRDefault="000B6FB9" w:rsidP="00972812">
      <w:pPr>
        <w:pStyle w:val="Legenda"/>
        <w:rPr>
          <w:noProof/>
        </w:rPr>
      </w:pPr>
      <w:bookmarkStart w:id="153" w:name="_Ref54973329"/>
      <w:bookmarkStart w:id="154" w:name="_Toc55260893"/>
      <w:r>
        <w:t xml:space="preserve">Figura </w:t>
      </w:r>
      <w:r w:rsidR="006B25B5">
        <w:fldChar w:fldCharType="begin"/>
      </w:r>
      <w:r w:rsidR="006B25B5">
        <w:instrText xml:space="preserve"> SEQ Figura \* ARABIC </w:instrText>
      </w:r>
      <w:r w:rsidR="006B25B5">
        <w:fldChar w:fldCharType="separate"/>
      </w:r>
      <w:r w:rsidR="00772326">
        <w:rPr>
          <w:noProof/>
        </w:rPr>
        <w:t>18</w:t>
      </w:r>
      <w:r w:rsidR="006B25B5">
        <w:rPr>
          <w:noProof/>
        </w:rPr>
        <w:fldChar w:fldCharType="end"/>
      </w:r>
      <w:bookmarkEnd w:id="153"/>
      <w:r>
        <w:t xml:space="preserve"> </w:t>
      </w:r>
      <w:r w:rsidR="00C370FC">
        <w:t>Visão macro das e</w:t>
      </w:r>
      <w:r>
        <w:t xml:space="preserve">tapas para </w:t>
      </w:r>
      <w:r w:rsidR="00757012">
        <w:t>transformar</w:t>
      </w:r>
      <w:r>
        <w:t xml:space="preserve"> </w:t>
      </w:r>
      <w:r>
        <w:rPr>
          <w:noProof/>
        </w:rPr>
        <w:t xml:space="preserve">os </w:t>
      </w:r>
      <w:r w:rsidR="005F6EDA">
        <w:rPr>
          <w:noProof/>
        </w:rPr>
        <w:t xml:space="preserve">eventos registrados no firebase </w:t>
      </w:r>
      <w:r w:rsidR="000200DD">
        <w:rPr>
          <w:noProof/>
        </w:rPr>
        <w:t>na</w:t>
      </w:r>
      <w:r w:rsidR="00757012">
        <w:rPr>
          <w:noProof/>
        </w:rPr>
        <w:t xml:space="preserve"> tabela que sera rodado o</w:t>
      </w:r>
      <w:r>
        <w:rPr>
          <w:noProof/>
        </w:rPr>
        <w:t xml:space="preserve"> KNN</w:t>
      </w:r>
      <w:r w:rsidR="00180781">
        <w:t xml:space="preserve"> </w:t>
      </w:r>
      <w:r w:rsidR="00180781" w:rsidRPr="00A73EA3">
        <w:t>(próprio, 2020)</w:t>
      </w:r>
      <w:bookmarkEnd w:id="154"/>
    </w:p>
    <w:p w14:paraId="24982577" w14:textId="43B083B3" w:rsidR="00277DEC" w:rsidRDefault="0019064E" w:rsidP="00972812">
      <w:r>
        <w:tab/>
      </w:r>
      <w:r w:rsidR="00EF23AA">
        <w:t>Na</w:t>
      </w:r>
      <w:r>
        <w:t xml:space="preserve"> segunda etapa “Separa Contexto”, representada na </w:t>
      </w:r>
      <w:r w:rsidR="00C23575">
        <w:fldChar w:fldCharType="begin"/>
      </w:r>
      <w:r w:rsidR="00C23575">
        <w:instrText xml:space="preserve"> REF _Ref54973321 \h </w:instrText>
      </w:r>
      <w:r w:rsidR="00C23575">
        <w:fldChar w:fldCharType="separate"/>
      </w:r>
      <w:r w:rsidR="00C23575">
        <w:t xml:space="preserve">Figura </w:t>
      </w:r>
      <w:r w:rsidR="00C23575">
        <w:rPr>
          <w:noProof/>
        </w:rPr>
        <w:t>19</w:t>
      </w:r>
      <w:r w:rsidR="00C23575">
        <w:fldChar w:fldCharType="end"/>
      </w:r>
      <w:r>
        <w:t xml:space="preserve">, é realizado a quebra dos eventos de cada usuário </w:t>
      </w:r>
      <w:r w:rsidR="00AF1E23">
        <w:t xml:space="preserve">por </w:t>
      </w:r>
      <w:r w:rsidR="00AA687E">
        <w:t>seus contextos</w:t>
      </w:r>
      <w:r w:rsidR="00AF1E23">
        <w:t>.</w:t>
      </w:r>
      <w:r w:rsidR="001E07DF">
        <w:t xml:space="preserve"> Criando assim, uma relação de cada contexto, com as </w:t>
      </w:r>
      <w:r w:rsidR="006762C6">
        <w:t>músicas</w:t>
      </w:r>
      <w:r w:rsidR="001E07DF">
        <w:t xml:space="preserve"> </w:t>
      </w:r>
      <w:r w:rsidR="0046487C">
        <w:t>reproduzidas</w:t>
      </w:r>
      <w:r w:rsidR="00432FE5">
        <w:t xml:space="preserve">, que é representado na </w:t>
      </w:r>
      <w:r w:rsidR="00C23575">
        <w:fldChar w:fldCharType="begin"/>
      </w:r>
      <w:r w:rsidR="00C23575">
        <w:instrText xml:space="preserve"> REF _Ref54973316 \h </w:instrText>
      </w:r>
      <w:r w:rsidR="00C23575">
        <w:fldChar w:fldCharType="separate"/>
      </w:r>
      <w:r w:rsidR="00C23575">
        <w:t xml:space="preserve">Figura </w:t>
      </w:r>
      <w:r w:rsidR="00C23575">
        <w:rPr>
          <w:noProof/>
        </w:rPr>
        <w:t>20</w:t>
      </w:r>
      <w:r w:rsidR="00C23575">
        <w:fldChar w:fldCharType="end"/>
      </w:r>
      <w:r w:rsidR="00432FE5">
        <w:t>.</w:t>
      </w:r>
    </w:p>
    <w:p w14:paraId="6AA8809C" w14:textId="77777777" w:rsidR="00277DEC" w:rsidRDefault="00277DEC">
      <w:pPr>
        <w:pStyle w:val="Figuras"/>
      </w:pPr>
      <w:r>
        <w:drawing>
          <wp:inline distT="0" distB="0" distL="0" distR="0" wp14:anchorId="1EC85287" wp14:editId="3D862DA4">
            <wp:extent cx="5153025" cy="1057275"/>
            <wp:effectExtent l="0" t="0" r="9525" b="9525"/>
            <wp:docPr id="19" name="Imagem 19" descr="Uma imagem contendo Interface gráfica do usuári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m 19" descr="Uma imagem contendo Interface gráfica do usuário&#10;&#10;Descrição gerada automaticamente"/>
                    <pic:cNvPicPr/>
                  </pic:nvPicPr>
                  <pic:blipFill>
                    <a:blip r:embed="rId54">
                      <a:extLst>
                        <a:ext uri="{28A0092B-C50C-407E-A947-70E740481C1C}">
                          <a14:useLocalDpi xmlns:a14="http://schemas.microsoft.com/office/drawing/2010/main" val="0"/>
                        </a:ext>
                      </a:extLst>
                    </a:blip>
                    <a:stretch>
                      <a:fillRect/>
                    </a:stretch>
                  </pic:blipFill>
                  <pic:spPr>
                    <a:xfrm>
                      <a:off x="0" y="0"/>
                      <a:ext cx="5153025" cy="1057275"/>
                    </a:xfrm>
                    <a:prstGeom prst="rect">
                      <a:avLst/>
                    </a:prstGeom>
                  </pic:spPr>
                </pic:pic>
              </a:graphicData>
            </a:graphic>
          </wp:inline>
        </w:drawing>
      </w:r>
    </w:p>
    <w:p w14:paraId="01804BB2" w14:textId="283CDB6A" w:rsidR="000B6FB9" w:rsidRDefault="00277DEC" w:rsidP="00972812">
      <w:pPr>
        <w:pStyle w:val="Legenda"/>
      </w:pPr>
      <w:bookmarkStart w:id="155" w:name="_Ref54973321"/>
      <w:bookmarkStart w:id="156" w:name="_Toc55260894"/>
      <w:r>
        <w:t xml:space="preserve">Figura </w:t>
      </w:r>
      <w:r w:rsidR="006B25B5">
        <w:fldChar w:fldCharType="begin"/>
      </w:r>
      <w:r w:rsidR="006B25B5">
        <w:instrText xml:space="preserve"> SEQ Figura \* ARABIC </w:instrText>
      </w:r>
      <w:r w:rsidR="006B25B5">
        <w:fldChar w:fldCharType="separate"/>
      </w:r>
      <w:r w:rsidR="00772326">
        <w:rPr>
          <w:noProof/>
        </w:rPr>
        <w:t>19</w:t>
      </w:r>
      <w:r w:rsidR="006B25B5">
        <w:rPr>
          <w:noProof/>
        </w:rPr>
        <w:fldChar w:fldCharType="end"/>
      </w:r>
      <w:bookmarkEnd w:id="155"/>
      <w:r>
        <w:t xml:space="preserve"> Representação dos eventos salvos no Firebase</w:t>
      </w:r>
      <w:r w:rsidR="00180781">
        <w:t xml:space="preserve"> </w:t>
      </w:r>
      <w:r w:rsidR="00180781" w:rsidRPr="00A73EA3">
        <w:t>(próprio, 2020)</w:t>
      </w:r>
      <w:bookmarkEnd w:id="156"/>
    </w:p>
    <w:p w14:paraId="5D69FFD5" w14:textId="52F8DB00" w:rsidR="00277DEC" w:rsidRDefault="00EA3E37" w:rsidP="00972812">
      <w:r>
        <w:t xml:space="preserve">Na </w:t>
      </w:r>
      <w:r w:rsidR="00C23575">
        <w:fldChar w:fldCharType="begin"/>
      </w:r>
      <w:r w:rsidR="00C23575">
        <w:instrText xml:space="preserve"> REF _Ref54973306 \h </w:instrText>
      </w:r>
      <w:r w:rsidR="00C23575">
        <w:fldChar w:fldCharType="separate"/>
      </w:r>
      <w:r w:rsidR="00C23575">
        <w:t xml:space="preserve">Figura </w:t>
      </w:r>
      <w:r w:rsidR="00C23575">
        <w:rPr>
          <w:noProof/>
        </w:rPr>
        <w:t>21</w:t>
      </w:r>
      <w:r w:rsidR="00C23575">
        <w:fldChar w:fldCharType="end"/>
      </w:r>
      <w:r>
        <w:t xml:space="preserve"> é representada a etapa “Separa contexto das </w:t>
      </w:r>
      <w:r w:rsidR="00EE0349">
        <w:t>músicas”, pois na reprodução das músicas, é gerado os eventos separadamente</w:t>
      </w:r>
      <w:r w:rsidR="001A128B">
        <w:t xml:space="preserve">, e nessa etapa, é criado uma relação da música </w:t>
      </w:r>
      <w:r w:rsidR="001A128B">
        <w:lastRenderedPageBreak/>
        <w:t>escutada, com os eventos registrados</w:t>
      </w:r>
      <w:r w:rsidR="00A65F9D">
        <w:t>, gerando no fim, uma tabela</w:t>
      </w:r>
      <w:r w:rsidR="001A2690">
        <w:t xml:space="preserve"> semelhante a </w:t>
      </w:r>
      <w:r w:rsidR="00C23575">
        <w:fldChar w:fldCharType="begin"/>
      </w:r>
      <w:r w:rsidR="00C23575">
        <w:instrText xml:space="preserve"> REF _Ref54973298 \h </w:instrText>
      </w:r>
      <w:r w:rsidR="00C23575">
        <w:fldChar w:fldCharType="separate"/>
      </w:r>
      <w:r w:rsidR="00C23575">
        <w:t xml:space="preserve">Figura </w:t>
      </w:r>
      <w:r w:rsidR="00C23575">
        <w:rPr>
          <w:noProof/>
        </w:rPr>
        <w:t>22</w:t>
      </w:r>
      <w:r w:rsidR="00C23575">
        <w:fldChar w:fldCharType="end"/>
      </w:r>
      <w:r w:rsidR="00A65F9D">
        <w:t xml:space="preserve"> das </w:t>
      </w:r>
      <w:r w:rsidR="00E34E8F">
        <w:t>músicas</w:t>
      </w:r>
      <w:r w:rsidR="00A65F9D">
        <w:t xml:space="preserve"> e seus contextos</w:t>
      </w:r>
      <w:r w:rsidR="00EE0349">
        <w:t>.</w:t>
      </w:r>
    </w:p>
    <w:p w14:paraId="588515E7" w14:textId="77777777" w:rsidR="00277DEC" w:rsidRDefault="00277DEC">
      <w:pPr>
        <w:pStyle w:val="Figuras"/>
      </w:pPr>
      <w:r>
        <w:drawing>
          <wp:inline distT="0" distB="0" distL="0" distR="0" wp14:anchorId="0D3E1FDB" wp14:editId="01011BE0">
            <wp:extent cx="2809036" cy="2575598"/>
            <wp:effectExtent l="0" t="0" r="0" b="0"/>
            <wp:docPr id="20" name="Imagem 20"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m 20" descr="Tela de computador com texto preto sobre fundo branco&#10;&#10;Descrição gerada automaticamente"/>
                    <pic:cNvPicPr/>
                  </pic:nvPicPr>
                  <pic:blipFill>
                    <a:blip r:embed="rId55">
                      <a:extLst>
                        <a:ext uri="{28A0092B-C50C-407E-A947-70E740481C1C}">
                          <a14:useLocalDpi xmlns:a14="http://schemas.microsoft.com/office/drawing/2010/main" val="0"/>
                        </a:ext>
                      </a:extLst>
                    </a:blip>
                    <a:stretch>
                      <a:fillRect/>
                    </a:stretch>
                  </pic:blipFill>
                  <pic:spPr>
                    <a:xfrm>
                      <a:off x="0" y="0"/>
                      <a:ext cx="2812741" cy="2578995"/>
                    </a:xfrm>
                    <a:prstGeom prst="rect">
                      <a:avLst/>
                    </a:prstGeom>
                  </pic:spPr>
                </pic:pic>
              </a:graphicData>
            </a:graphic>
          </wp:inline>
        </w:drawing>
      </w:r>
    </w:p>
    <w:p w14:paraId="7DE4520B" w14:textId="300C7209" w:rsidR="00277DEC" w:rsidRDefault="00277DEC" w:rsidP="00972812">
      <w:pPr>
        <w:pStyle w:val="Legenda"/>
      </w:pPr>
      <w:bookmarkStart w:id="157" w:name="_Ref54973316"/>
      <w:bookmarkStart w:id="158" w:name="_Toc55260895"/>
      <w:r>
        <w:t xml:space="preserve">Figura </w:t>
      </w:r>
      <w:r w:rsidR="006B25B5">
        <w:fldChar w:fldCharType="begin"/>
      </w:r>
      <w:r w:rsidR="006B25B5">
        <w:instrText xml:space="preserve"> SEQ Figura \* ARABIC </w:instrText>
      </w:r>
      <w:r w:rsidR="006B25B5">
        <w:fldChar w:fldCharType="separate"/>
      </w:r>
      <w:r w:rsidR="00772326">
        <w:rPr>
          <w:noProof/>
        </w:rPr>
        <w:t>20</w:t>
      </w:r>
      <w:r w:rsidR="006B25B5">
        <w:rPr>
          <w:noProof/>
        </w:rPr>
        <w:fldChar w:fldCharType="end"/>
      </w:r>
      <w:bookmarkEnd w:id="157"/>
      <w:r>
        <w:t xml:space="preserve"> Representação da</w:t>
      </w:r>
      <w:r w:rsidR="005829DE">
        <w:t>s</w:t>
      </w:r>
      <w:r>
        <w:t xml:space="preserve"> lista</w:t>
      </w:r>
      <w:r w:rsidR="005829DE">
        <w:t>s</w:t>
      </w:r>
      <w:r>
        <w:t xml:space="preserve"> gerada</w:t>
      </w:r>
      <w:r w:rsidR="005829DE">
        <w:t>s</w:t>
      </w:r>
      <w:r>
        <w:t xml:space="preserve"> na etapa </w:t>
      </w:r>
      <w:r w:rsidR="004415D8">
        <w:t>“</w:t>
      </w:r>
      <w:r>
        <w:t>Separa contexto</w:t>
      </w:r>
      <w:r w:rsidR="004415D8">
        <w:t>”</w:t>
      </w:r>
      <w:r w:rsidR="00180781">
        <w:t xml:space="preserve"> </w:t>
      </w:r>
      <w:r w:rsidR="00180781" w:rsidRPr="00A73EA3">
        <w:t>(próprio, 2020)</w:t>
      </w:r>
      <w:bookmarkEnd w:id="158"/>
    </w:p>
    <w:p w14:paraId="38B4F8EF" w14:textId="13505ECF" w:rsidR="00277DEC" w:rsidRPr="00860C67" w:rsidRDefault="00324F5C" w:rsidP="00972812">
      <w:pPr>
        <w:rPr>
          <w:b/>
          <w:bCs/>
        </w:rPr>
      </w:pPr>
      <w:r>
        <w:tab/>
        <w:t xml:space="preserve">Para criar essa relação é realizado um loop em cima dos eventos de cada contexto, e criado uma lista chamada </w:t>
      </w:r>
      <w:r w:rsidRPr="00324F5C">
        <w:rPr>
          <w:i/>
        </w:rPr>
        <w:t>musicTable</w:t>
      </w:r>
      <w:r>
        <w:t>,</w:t>
      </w:r>
      <w:r w:rsidR="00E77555">
        <w:t xml:space="preserve"> a qual é preenchida com os </w:t>
      </w:r>
      <w:r w:rsidR="00E47F05">
        <w:t>seguintes valores</w:t>
      </w:r>
      <w:r w:rsidR="003358E0">
        <w:t>:</w:t>
      </w:r>
      <w:r w:rsidR="00E77555">
        <w:t xml:space="preserve"> </w:t>
      </w:r>
      <w:r w:rsidR="00E77555" w:rsidRPr="0083274C">
        <w:rPr>
          <w:i/>
        </w:rPr>
        <w:t>uri</w:t>
      </w:r>
      <w:r w:rsidR="00E77555">
        <w:t xml:space="preserve">, </w:t>
      </w:r>
      <w:r w:rsidR="00E77555" w:rsidRPr="0083274C">
        <w:rPr>
          <w:i/>
        </w:rPr>
        <w:t>like</w:t>
      </w:r>
      <w:r w:rsidR="00E77555">
        <w:t xml:space="preserve">, </w:t>
      </w:r>
      <w:r w:rsidR="00E77555" w:rsidRPr="0083274C">
        <w:rPr>
          <w:i/>
        </w:rPr>
        <w:t>hate</w:t>
      </w:r>
      <w:r w:rsidR="003358E0">
        <w:t xml:space="preserve"> e</w:t>
      </w:r>
      <w:r w:rsidR="00E77555">
        <w:t xml:space="preserve"> </w:t>
      </w:r>
      <w:r w:rsidR="00E77555" w:rsidRPr="0083274C">
        <w:rPr>
          <w:i/>
        </w:rPr>
        <w:t>restart</w:t>
      </w:r>
      <w:r w:rsidR="003358E0">
        <w:t xml:space="preserve"> relacionados ao contexto da </w:t>
      </w:r>
      <w:r w:rsidR="008B0BD7">
        <w:t>música</w:t>
      </w:r>
      <w:r w:rsidR="0083274C">
        <w:t xml:space="preserve"> e</w:t>
      </w:r>
      <w:r w:rsidR="003358E0">
        <w:t xml:space="preserve"> </w:t>
      </w:r>
      <w:r w:rsidR="00E77555" w:rsidRPr="009E4302">
        <w:rPr>
          <w:i/>
        </w:rPr>
        <w:t>feeling</w:t>
      </w:r>
      <w:r w:rsidR="00E77555">
        <w:t xml:space="preserve">, </w:t>
      </w:r>
      <w:r w:rsidR="00E77555" w:rsidRPr="0047005D">
        <w:rPr>
          <w:i/>
        </w:rPr>
        <w:t>activity</w:t>
      </w:r>
      <w:r w:rsidR="00E77555">
        <w:t xml:space="preserve"> e </w:t>
      </w:r>
      <w:r w:rsidR="00E77555" w:rsidRPr="0047005D">
        <w:rPr>
          <w:i/>
        </w:rPr>
        <w:t>location</w:t>
      </w:r>
      <w:r w:rsidR="003358E0">
        <w:t xml:space="preserve"> relacionados ao contexto do usuário.</w:t>
      </w:r>
      <w:r w:rsidR="00860C67">
        <w:t xml:space="preserve"> Os contextos </w:t>
      </w:r>
      <w:r w:rsidR="00860C67" w:rsidRPr="0083274C">
        <w:rPr>
          <w:i/>
        </w:rPr>
        <w:t>like</w:t>
      </w:r>
      <w:r w:rsidR="00860C67">
        <w:t xml:space="preserve">, </w:t>
      </w:r>
      <w:r w:rsidR="00860C67" w:rsidRPr="0083274C">
        <w:rPr>
          <w:i/>
        </w:rPr>
        <w:t>hate</w:t>
      </w:r>
      <w:r w:rsidR="00860C67">
        <w:t xml:space="preserve"> e </w:t>
      </w:r>
      <w:r w:rsidR="00860C67" w:rsidRPr="0083274C">
        <w:rPr>
          <w:i/>
        </w:rPr>
        <w:t>restart</w:t>
      </w:r>
      <w:r w:rsidR="00860C67">
        <w:t xml:space="preserve"> são representados pelo </w:t>
      </w:r>
      <w:r w:rsidR="00CC610D">
        <w:t>número</w:t>
      </w:r>
      <w:r w:rsidR="00860C67">
        <w:t xml:space="preserve"> de vezes que cada um aconteceu durante a reprodução.</w:t>
      </w:r>
    </w:p>
    <w:p w14:paraId="594723B6" w14:textId="77777777" w:rsidR="00E56732" w:rsidRDefault="00B548EC">
      <w:pPr>
        <w:pStyle w:val="Figuras"/>
      </w:pPr>
      <w:r>
        <w:drawing>
          <wp:inline distT="0" distB="0" distL="0" distR="0" wp14:anchorId="52809662" wp14:editId="3353CD3B">
            <wp:extent cx="3438525" cy="1057275"/>
            <wp:effectExtent l="0" t="0" r="9525" b="9525"/>
            <wp:docPr id="21" name="Imagem 2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m 21" descr="Diagrama&#10;&#10;Descrição gerada automaticamente"/>
                    <pic:cNvPicPr/>
                  </pic:nvPicPr>
                  <pic:blipFill>
                    <a:blip r:embed="rId56">
                      <a:extLst>
                        <a:ext uri="{28A0092B-C50C-407E-A947-70E740481C1C}">
                          <a14:useLocalDpi xmlns:a14="http://schemas.microsoft.com/office/drawing/2010/main" val="0"/>
                        </a:ext>
                      </a:extLst>
                    </a:blip>
                    <a:stretch>
                      <a:fillRect/>
                    </a:stretch>
                  </pic:blipFill>
                  <pic:spPr>
                    <a:xfrm>
                      <a:off x="0" y="0"/>
                      <a:ext cx="3438525" cy="1057275"/>
                    </a:xfrm>
                    <a:prstGeom prst="rect">
                      <a:avLst/>
                    </a:prstGeom>
                  </pic:spPr>
                </pic:pic>
              </a:graphicData>
            </a:graphic>
          </wp:inline>
        </w:drawing>
      </w:r>
    </w:p>
    <w:p w14:paraId="40FDADF3" w14:textId="24051C77" w:rsidR="00277DEC" w:rsidRDefault="00E56732" w:rsidP="00972812">
      <w:pPr>
        <w:pStyle w:val="Legenda"/>
      </w:pPr>
      <w:bookmarkStart w:id="159" w:name="_Ref54973306"/>
      <w:bookmarkStart w:id="160" w:name="_Toc55260896"/>
      <w:r>
        <w:t xml:space="preserve">Figura </w:t>
      </w:r>
      <w:r w:rsidR="006B25B5">
        <w:fldChar w:fldCharType="begin"/>
      </w:r>
      <w:r w:rsidR="006B25B5">
        <w:instrText xml:space="preserve"> SEQ Figura \* ARABIC </w:instrText>
      </w:r>
      <w:r w:rsidR="006B25B5">
        <w:fldChar w:fldCharType="separate"/>
      </w:r>
      <w:r w:rsidR="00772326">
        <w:rPr>
          <w:noProof/>
        </w:rPr>
        <w:t>21</w:t>
      </w:r>
      <w:r w:rsidR="006B25B5">
        <w:rPr>
          <w:noProof/>
        </w:rPr>
        <w:fldChar w:fldCharType="end"/>
      </w:r>
      <w:bookmarkEnd w:id="159"/>
      <w:r>
        <w:t xml:space="preserve"> </w:t>
      </w:r>
      <w:r w:rsidRPr="001A3F31">
        <w:t xml:space="preserve">Representação das listas geradas na etapa </w:t>
      </w:r>
      <w:r w:rsidR="004415D8">
        <w:t>“</w:t>
      </w:r>
      <w:r>
        <w:t>s</w:t>
      </w:r>
      <w:r w:rsidRPr="001A3F31">
        <w:t>epara contexto</w:t>
      </w:r>
      <w:r>
        <w:t xml:space="preserve"> das </w:t>
      </w:r>
      <w:r w:rsidR="004415D8">
        <w:t>músicas”</w:t>
      </w:r>
      <w:r w:rsidR="00180781">
        <w:t xml:space="preserve"> </w:t>
      </w:r>
      <w:r w:rsidR="00180781" w:rsidRPr="00A73EA3">
        <w:t>(próprio, 2020)</w:t>
      </w:r>
      <w:bookmarkEnd w:id="160"/>
    </w:p>
    <w:p w14:paraId="4974A4D1" w14:textId="06D7DE7C" w:rsidR="00B548EC" w:rsidRDefault="001110DF" w:rsidP="00972812">
      <w:r>
        <w:tab/>
        <w:t>Nas</w:t>
      </w:r>
      <w:r w:rsidR="00705AD1">
        <w:t xml:space="preserve"> próximas duas etapas “</w:t>
      </w:r>
      <w:r w:rsidR="00705AD1" w:rsidRPr="00705AD1">
        <w:t>busca informações das músicas</w:t>
      </w:r>
      <w:r w:rsidR="00705AD1">
        <w:t>” e “</w:t>
      </w:r>
      <w:r w:rsidR="00705AD1" w:rsidRPr="00705AD1">
        <w:t>busca informações dos artistas (gênero)</w:t>
      </w:r>
      <w:r w:rsidR="00705AD1">
        <w:t>”</w:t>
      </w:r>
      <w:r>
        <w:t xml:space="preserve">, é realizado uma busca nas API’s do Spotify, utilizando os uris da </w:t>
      </w:r>
      <w:r w:rsidR="00E81433">
        <w:t>música</w:t>
      </w:r>
      <w:r>
        <w:t xml:space="preserve"> e artistas,</w:t>
      </w:r>
      <w:r w:rsidR="002C09E3">
        <w:t xml:space="preserve"> para no fim obter os gêneros musicais.</w:t>
      </w:r>
      <w:r w:rsidR="00BF6DD4">
        <w:t xml:space="preserve"> Devido a uma limitação do Spotify, essa busca </w:t>
      </w:r>
      <w:r w:rsidR="00BF6DD4">
        <w:lastRenderedPageBreak/>
        <w:t>é realizada de 50 em 50 uris</w:t>
      </w:r>
      <w:r w:rsidR="002B331B">
        <w:t>.</w:t>
      </w:r>
      <w:r w:rsidR="00007C83">
        <w:t xml:space="preserve"> O resultado dessas buscas é um dicionário chamado </w:t>
      </w:r>
      <w:r w:rsidR="00007C83" w:rsidRPr="00973CBA">
        <w:rPr>
          <w:i/>
        </w:rPr>
        <w:t>artistsMap</w:t>
      </w:r>
      <w:r w:rsidR="00007C83">
        <w:t xml:space="preserve"> que possui a relação dos uris com os dados de cada artista.</w:t>
      </w:r>
    </w:p>
    <w:p w14:paraId="7874ED37" w14:textId="77777777" w:rsidR="004415D8" w:rsidRDefault="005829DE">
      <w:pPr>
        <w:pStyle w:val="Figuras"/>
      </w:pPr>
      <w:r>
        <w:drawing>
          <wp:inline distT="0" distB="0" distL="0" distR="0" wp14:anchorId="0BE6E009" wp14:editId="72BF8047">
            <wp:extent cx="5760720" cy="2792095"/>
            <wp:effectExtent l="0" t="0" r="0" b="8255"/>
            <wp:docPr id="22" name="Imagem 22" descr="Tabel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m 22" descr="Tabela&#10;&#10;Descrição gerada automaticamente"/>
                    <pic:cNvPicPr/>
                  </pic:nvPicPr>
                  <pic:blipFill>
                    <a:blip r:embed="rId57">
                      <a:extLst>
                        <a:ext uri="{28A0092B-C50C-407E-A947-70E740481C1C}">
                          <a14:useLocalDpi xmlns:a14="http://schemas.microsoft.com/office/drawing/2010/main" val="0"/>
                        </a:ext>
                      </a:extLst>
                    </a:blip>
                    <a:stretch>
                      <a:fillRect/>
                    </a:stretch>
                  </pic:blipFill>
                  <pic:spPr>
                    <a:xfrm>
                      <a:off x="0" y="0"/>
                      <a:ext cx="5760720" cy="2792095"/>
                    </a:xfrm>
                    <a:prstGeom prst="rect">
                      <a:avLst/>
                    </a:prstGeom>
                  </pic:spPr>
                </pic:pic>
              </a:graphicData>
            </a:graphic>
          </wp:inline>
        </w:drawing>
      </w:r>
    </w:p>
    <w:p w14:paraId="76AE6AD3" w14:textId="4AE0D27C" w:rsidR="005829DE" w:rsidRDefault="004415D8" w:rsidP="00972812">
      <w:pPr>
        <w:pStyle w:val="Legenda"/>
      </w:pPr>
      <w:bookmarkStart w:id="161" w:name="_Ref54973298"/>
      <w:bookmarkStart w:id="162" w:name="_Toc55260897"/>
      <w:r>
        <w:t xml:space="preserve">Figura </w:t>
      </w:r>
      <w:r w:rsidR="006B25B5">
        <w:fldChar w:fldCharType="begin"/>
      </w:r>
      <w:r w:rsidR="006B25B5">
        <w:instrText xml:space="preserve"> SEQ Figura \* ARABIC </w:instrText>
      </w:r>
      <w:r w:rsidR="006B25B5">
        <w:fldChar w:fldCharType="separate"/>
      </w:r>
      <w:r w:rsidR="00772326">
        <w:rPr>
          <w:noProof/>
        </w:rPr>
        <w:t>22</w:t>
      </w:r>
      <w:r w:rsidR="006B25B5">
        <w:rPr>
          <w:noProof/>
        </w:rPr>
        <w:fldChar w:fldCharType="end"/>
      </w:r>
      <w:bookmarkEnd w:id="161"/>
      <w:r>
        <w:t xml:space="preserve"> </w:t>
      </w:r>
      <w:r w:rsidRPr="003E3641">
        <w:t>Representação da</w:t>
      </w:r>
      <w:r>
        <w:t xml:space="preserve"> tabela na etapa “s</w:t>
      </w:r>
      <w:r w:rsidRPr="001A3F31">
        <w:t>epara contexto</w:t>
      </w:r>
      <w:r>
        <w:t xml:space="preserve"> das músicas”</w:t>
      </w:r>
      <w:r w:rsidR="00180781">
        <w:t xml:space="preserve"> </w:t>
      </w:r>
      <w:r w:rsidR="00180781" w:rsidRPr="00A73EA3">
        <w:t>(próprio, 2020)</w:t>
      </w:r>
      <w:bookmarkEnd w:id="162"/>
    </w:p>
    <w:p w14:paraId="4C3E69BF" w14:textId="70855F6D" w:rsidR="007258A1" w:rsidRDefault="00AA35A0" w:rsidP="00972812">
      <w:r w:rsidRPr="00B4632C">
        <w:tab/>
      </w:r>
      <w:r>
        <w:t xml:space="preserve">Após a busca dos dados ao Spotify, foi obtido </w:t>
      </w:r>
      <w:r w:rsidR="00612211">
        <w:t>a lista dos</w:t>
      </w:r>
      <w:r>
        <w:t xml:space="preserve"> gênero</w:t>
      </w:r>
      <w:r w:rsidR="00612211">
        <w:t>s</w:t>
      </w:r>
      <w:r>
        <w:t xml:space="preserve"> das músicas através dos artistas, </w:t>
      </w:r>
      <w:r w:rsidR="00122BC0">
        <w:t>e então adicionado</w:t>
      </w:r>
      <w:r w:rsidR="00612211">
        <w:t>s</w:t>
      </w:r>
      <w:r w:rsidR="00122BC0">
        <w:t xml:space="preserve"> à lista de músicas </w:t>
      </w:r>
      <w:r w:rsidR="00122BC0" w:rsidRPr="00122BC0">
        <w:rPr>
          <w:i/>
        </w:rPr>
        <w:t>musicTable</w:t>
      </w:r>
      <w:r w:rsidR="00122BC0">
        <w:t xml:space="preserve"> representada na Figura 22</w:t>
      </w:r>
      <w:r w:rsidR="005E336A">
        <w:t>.</w:t>
      </w:r>
      <w:r w:rsidR="00612211">
        <w:t xml:space="preserve"> Foi separado </w:t>
      </w:r>
      <w:r w:rsidR="006E3636">
        <w:t xml:space="preserve">os </w:t>
      </w:r>
      <w:r w:rsidR="00612211">
        <w:t>gêneros um por linha</w:t>
      </w:r>
      <w:r w:rsidR="007F64D4">
        <w:t xml:space="preserve"> e no fim, removido a música, pois ela iria atrapalhar o resultado do algoritmo</w:t>
      </w:r>
      <w:r w:rsidR="008C2AAB">
        <w:t xml:space="preserve">. Com isso, foi criado a lista </w:t>
      </w:r>
      <w:r w:rsidR="008C2AAB" w:rsidRPr="00A00B4A">
        <w:rPr>
          <w:i/>
        </w:rPr>
        <w:t>genreTable</w:t>
      </w:r>
      <w:r w:rsidR="00A00B4A">
        <w:t xml:space="preserve"> e deixado de usar o </w:t>
      </w:r>
      <w:r w:rsidR="00A00B4A" w:rsidRPr="00122BC0">
        <w:rPr>
          <w:i/>
        </w:rPr>
        <w:t>musicTable</w:t>
      </w:r>
      <w:r w:rsidR="008C2AAB">
        <w:t>.</w:t>
      </w:r>
    </w:p>
    <w:p w14:paraId="5176B2B5" w14:textId="092F5DF0" w:rsidR="009E4CB2" w:rsidRDefault="009E4CB2" w:rsidP="00972812">
      <w:r>
        <w:tab/>
        <w:t>Com a tabela completa, foi realizado um tratamento dos valores dos eventos que eram múltiplos</w:t>
      </w:r>
      <w:r w:rsidR="00CF411F">
        <w:t xml:space="preserve">, isso é, continham mais de uma informação </w:t>
      </w:r>
      <w:r w:rsidR="002B6379">
        <w:t>nos mesmos eventos</w:t>
      </w:r>
      <w:r w:rsidR="00CF411F">
        <w:t xml:space="preserve"> através do “;”</w:t>
      </w:r>
      <w:r w:rsidR="00323534">
        <w:t xml:space="preserve"> ou </w:t>
      </w:r>
      <w:r w:rsidR="00323534">
        <w:lastRenderedPageBreak/>
        <w:t xml:space="preserve">possui uma quantidade maior que 1 nos campos </w:t>
      </w:r>
      <w:r w:rsidR="00323534" w:rsidRPr="00323534">
        <w:rPr>
          <w:i/>
          <w:iCs w:val="0"/>
        </w:rPr>
        <w:t>like</w:t>
      </w:r>
      <w:r w:rsidR="00323534">
        <w:t xml:space="preserve">, </w:t>
      </w:r>
      <w:r w:rsidR="00323534" w:rsidRPr="00323534">
        <w:rPr>
          <w:i/>
          <w:iCs w:val="0"/>
        </w:rPr>
        <w:t>hate</w:t>
      </w:r>
      <w:r w:rsidR="00323534">
        <w:t xml:space="preserve"> e </w:t>
      </w:r>
      <w:r w:rsidR="00323534" w:rsidRPr="00323534">
        <w:rPr>
          <w:i/>
          <w:iCs w:val="0"/>
        </w:rPr>
        <w:t>restart</w:t>
      </w:r>
      <w:r w:rsidR="00CF411F">
        <w:t>.</w:t>
      </w:r>
      <w:r w:rsidR="002B6379">
        <w:t xml:space="preserve"> Nesse tratamento, foi quebrado os valores dos eventos um a um.</w:t>
      </w:r>
    </w:p>
    <w:p w14:paraId="480DEE20" w14:textId="77777777" w:rsidR="007358DD" w:rsidRDefault="007358DD">
      <w:pPr>
        <w:pStyle w:val="Figuras"/>
      </w:pPr>
      <w:r w:rsidRPr="007358DD">
        <w:drawing>
          <wp:inline distT="0" distB="0" distL="0" distR="0" wp14:anchorId="3AE02EA4" wp14:editId="3055F218">
            <wp:extent cx="5760720" cy="1815465"/>
            <wp:effectExtent l="0" t="0" r="0" b="0"/>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760720" cy="1815465"/>
                    </a:xfrm>
                    <a:prstGeom prst="rect">
                      <a:avLst/>
                    </a:prstGeom>
                  </pic:spPr>
                </pic:pic>
              </a:graphicData>
            </a:graphic>
          </wp:inline>
        </w:drawing>
      </w:r>
    </w:p>
    <w:p w14:paraId="5247387F" w14:textId="1353A92A" w:rsidR="007358DD" w:rsidRPr="00AA35A0" w:rsidRDefault="007358DD" w:rsidP="00972812">
      <w:pPr>
        <w:pStyle w:val="Legenda"/>
      </w:pPr>
      <w:bookmarkStart w:id="163" w:name="_Ref53955795"/>
      <w:bookmarkStart w:id="164" w:name="_Toc55260898"/>
      <w:r>
        <w:t xml:space="preserve">Figura </w:t>
      </w:r>
      <w:r w:rsidR="006B25B5">
        <w:fldChar w:fldCharType="begin"/>
      </w:r>
      <w:r w:rsidR="006B25B5">
        <w:instrText xml:space="preserve"> SEQ Figura \* ARABIC </w:instrText>
      </w:r>
      <w:r w:rsidR="006B25B5">
        <w:fldChar w:fldCharType="separate"/>
      </w:r>
      <w:r w:rsidR="00772326">
        <w:rPr>
          <w:noProof/>
        </w:rPr>
        <w:t>23</w:t>
      </w:r>
      <w:r w:rsidR="006B25B5">
        <w:rPr>
          <w:noProof/>
        </w:rPr>
        <w:fldChar w:fldCharType="end"/>
      </w:r>
      <w:bookmarkEnd w:id="163"/>
      <w:r>
        <w:t xml:space="preserve"> </w:t>
      </w:r>
      <w:r w:rsidRPr="007358DD">
        <w:rPr>
          <w:i/>
          <w:iCs/>
        </w:rPr>
        <w:t>head()</w:t>
      </w:r>
      <w:r w:rsidRPr="004326E3">
        <w:t xml:space="preserve"> do </w:t>
      </w:r>
      <w:r w:rsidRPr="007358DD">
        <w:rPr>
          <w:i/>
          <w:iCs/>
        </w:rPr>
        <w:t>dataframe</w:t>
      </w:r>
      <w:r w:rsidRPr="004326E3">
        <w:t xml:space="preserve"> criado a partir da </w:t>
      </w:r>
      <w:r w:rsidR="00F96CEC">
        <w:t xml:space="preserve">variável </w:t>
      </w:r>
      <w:r w:rsidR="00F96CEC" w:rsidRPr="00A00B4A">
        <w:rPr>
          <w:i/>
          <w:iCs/>
        </w:rPr>
        <w:t>genreTable</w:t>
      </w:r>
      <w:r>
        <w:t xml:space="preserve"> </w:t>
      </w:r>
      <w:r w:rsidRPr="00A73EA3">
        <w:t>(próprio, 2020)</w:t>
      </w:r>
      <w:bookmarkEnd w:id="164"/>
    </w:p>
    <w:p w14:paraId="57E252FA" w14:textId="22D353A9" w:rsidR="005A7271" w:rsidRDefault="005A7271" w:rsidP="00972812">
      <w:r>
        <w:tab/>
        <w:t xml:space="preserve">No fim, foi utilizado a lib </w:t>
      </w:r>
      <w:r w:rsidRPr="005A7271">
        <w:rPr>
          <w:i/>
        </w:rPr>
        <w:t>preprocessing</w:t>
      </w:r>
      <w:r>
        <w:t xml:space="preserve"> do </w:t>
      </w:r>
      <w:r w:rsidRPr="005A7271">
        <w:rPr>
          <w:i/>
        </w:rPr>
        <w:t>sklearn</w:t>
      </w:r>
      <w:r>
        <w:t xml:space="preserve"> para transformar as características e classes de cada evento da tabela em números inteiros</w:t>
      </w:r>
      <w:r w:rsidR="004F768B">
        <w:t xml:space="preserve">, </w:t>
      </w:r>
      <w:r w:rsidR="007B1B2A">
        <w:t>isso é necessário para rodar o</w:t>
      </w:r>
      <w:r w:rsidR="004F768B">
        <w:t xml:space="preserve"> algoritmo KNN</w:t>
      </w:r>
      <w:r w:rsidR="00B4632C">
        <w:t xml:space="preserve">. O </w:t>
      </w:r>
      <w:r w:rsidR="00CA26FA">
        <w:t>resultado</w:t>
      </w:r>
      <w:r w:rsidR="00B4632C">
        <w:t xml:space="preserve"> da tabela é apresentado na </w:t>
      </w:r>
      <w:r w:rsidR="008222E1">
        <w:fldChar w:fldCharType="begin"/>
      </w:r>
      <w:r w:rsidR="008222E1">
        <w:instrText xml:space="preserve"> REF _Ref53955795 \h </w:instrText>
      </w:r>
      <w:r w:rsidR="008222E1">
        <w:fldChar w:fldCharType="separate"/>
      </w:r>
      <w:r w:rsidR="008222E1">
        <w:t xml:space="preserve">Figura </w:t>
      </w:r>
      <w:r w:rsidR="008222E1">
        <w:rPr>
          <w:noProof/>
        </w:rPr>
        <w:t>23</w:t>
      </w:r>
      <w:r w:rsidR="008222E1">
        <w:fldChar w:fldCharType="end"/>
      </w:r>
      <w:r w:rsidR="00DA75BD">
        <w:t>.</w:t>
      </w:r>
    </w:p>
    <w:p w14:paraId="33FE1FBA" w14:textId="3B85A65A" w:rsidR="00D90707" w:rsidRPr="00D90707" w:rsidRDefault="004E04AF" w:rsidP="00972812">
      <w:pPr>
        <w:pStyle w:val="Ttulo3"/>
      </w:pPr>
      <w:bookmarkStart w:id="165" w:name="_Ref54908939"/>
      <w:bookmarkStart w:id="166" w:name="_Toc55523385"/>
      <w:r>
        <w:t>Testes com KNN</w:t>
      </w:r>
      <w:bookmarkEnd w:id="165"/>
      <w:bookmarkEnd w:id="166"/>
    </w:p>
    <w:p w14:paraId="5DE02447" w14:textId="6A03206A" w:rsidR="00BD4BAC" w:rsidRDefault="00691D99" w:rsidP="00972812">
      <w:r w:rsidRPr="00A02EEA">
        <w:tab/>
      </w:r>
      <w:r w:rsidRPr="00691D99">
        <w:t>No final</w:t>
      </w:r>
      <w:r>
        <w:t xml:space="preserve">, o </w:t>
      </w:r>
      <w:r w:rsidRPr="00A00B4A">
        <w:rPr>
          <w:i/>
        </w:rPr>
        <w:t>genreTable</w:t>
      </w:r>
      <w:r>
        <w:t xml:space="preserve"> </w:t>
      </w:r>
      <w:r w:rsidR="006F44DD">
        <w:t xml:space="preserve">foi </w:t>
      </w:r>
      <w:r w:rsidR="00A43265">
        <w:t>transformado</w:t>
      </w:r>
      <w:r w:rsidR="006F44DD">
        <w:t xml:space="preserve"> em </w:t>
      </w:r>
      <w:r w:rsidR="00902A7F">
        <w:t xml:space="preserve">um </w:t>
      </w:r>
      <w:r w:rsidR="00902A7F" w:rsidRPr="007B2298">
        <w:rPr>
          <w:i/>
        </w:rPr>
        <w:t>data</w:t>
      </w:r>
      <w:r w:rsidRPr="007B2298">
        <w:rPr>
          <w:i/>
        </w:rPr>
        <w:t xml:space="preserve"> frame</w:t>
      </w:r>
      <w:r>
        <w:t xml:space="preserve"> da </w:t>
      </w:r>
      <w:r w:rsidRPr="00F33334">
        <w:rPr>
          <w:i/>
        </w:rPr>
        <w:t>lib</w:t>
      </w:r>
      <w:r>
        <w:t xml:space="preserve"> panda</w:t>
      </w:r>
      <w:r w:rsidR="006D1352">
        <w:t>s</w:t>
      </w:r>
      <w:r w:rsidR="00250CE2">
        <w:t>. Então</w:t>
      </w:r>
      <w:r w:rsidRPr="00691D99">
        <w:t xml:space="preserve"> </w:t>
      </w:r>
      <w:r>
        <w:t>foi realizado a separação da coluna gênero da tabela,</w:t>
      </w:r>
      <w:r w:rsidR="00AA76C4">
        <w:t xml:space="preserve"> com isso, obtido as variáveis X (características) e y (classes).</w:t>
      </w:r>
      <w:r w:rsidR="00634F71">
        <w:t xml:space="preserve"> As duas são utilizadas na função </w:t>
      </w:r>
      <w:r w:rsidR="00634F71" w:rsidRPr="00634F71">
        <w:rPr>
          <w:i/>
        </w:rPr>
        <w:t>train_test_split</w:t>
      </w:r>
      <w:r w:rsidR="00634F71">
        <w:t xml:space="preserve"> para obter </w:t>
      </w:r>
      <w:r w:rsidR="000E1AFB">
        <w:t>as características de treino (</w:t>
      </w:r>
      <w:r w:rsidR="000E1AFB" w:rsidRPr="000E1AFB">
        <w:rPr>
          <w:i/>
        </w:rPr>
        <w:t>X_train</w:t>
      </w:r>
      <w:r w:rsidR="000E1AFB">
        <w:t>), características de teste (</w:t>
      </w:r>
      <w:r w:rsidR="000E1AFB" w:rsidRPr="000E1AFB">
        <w:rPr>
          <w:i/>
        </w:rPr>
        <w:t>X_test</w:t>
      </w:r>
      <w:r w:rsidR="000E1AFB">
        <w:t>), classes de treino (</w:t>
      </w:r>
      <w:r w:rsidR="000E1AFB" w:rsidRPr="000E1AFB">
        <w:rPr>
          <w:i/>
        </w:rPr>
        <w:t>y_train</w:t>
      </w:r>
      <w:r w:rsidR="000E1AFB">
        <w:t>) e classes de teste (</w:t>
      </w:r>
      <w:r w:rsidR="000E1AFB" w:rsidRPr="000E1AFB">
        <w:rPr>
          <w:i/>
        </w:rPr>
        <w:t>y_test</w:t>
      </w:r>
      <w:r w:rsidR="000E1AFB">
        <w:t>)</w:t>
      </w:r>
      <w:r w:rsidR="00FF2EA5">
        <w:t xml:space="preserve">. O tamanho da base de teste pode ser informado para o </w:t>
      </w:r>
      <w:r w:rsidR="00FF2EA5" w:rsidRPr="00634F71">
        <w:rPr>
          <w:i/>
        </w:rPr>
        <w:t>train_test_split</w:t>
      </w:r>
      <w:r w:rsidR="00FF2EA5">
        <w:t xml:space="preserve"> através do parâmetro </w:t>
      </w:r>
      <w:r w:rsidR="00FF2EA5" w:rsidRPr="00FF2EA5">
        <w:rPr>
          <w:i/>
        </w:rPr>
        <w:t>test_size</w:t>
      </w:r>
      <w:r w:rsidR="00FF2EA5">
        <w:t xml:space="preserve">, </w:t>
      </w:r>
      <w:r w:rsidR="002B2B77">
        <w:t xml:space="preserve">que </w:t>
      </w:r>
      <w:r w:rsidR="00A61A0A">
        <w:t>nesse caso</w:t>
      </w:r>
      <w:r w:rsidR="00587109">
        <w:t xml:space="preserve"> foi</w:t>
      </w:r>
      <w:r w:rsidR="00F966BB">
        <w:t xml:space="preserve"> </w:t>
      </w:r>
      <w:r w:rsidR="00FF2EA5">
        <w:t>0</w:t>
      </w:r>
      <w:r w:rsidR="004B57A4">
        <w:t>,</w:t>
      </w:r>
      <w:r w:rsidR="00FF2EA5">
        <w:t>3.</w:t>
      </w:r>
    </w:p>
    <w:p w14:paraId="584595AA" w14:textId="725F30B5" w:rsidR="00F8355F" w:rsidRDefault="007E05CD" w:rsidP="00972812">
      <w:r>
        <w:tab/>
        <w:t xml:space="preserve">Para rodar o KNN, foi utilizado a classe </w:t>
      </w:r>
      <w:r w:rsidRPr="007E05CD">
        <w:rPr>
          <w:i/>
        </w:rPr>
        <w:t>KNeighborsClassifier</w:t>
      </w:r>
      <w:r>
        <w:t xml:space="preserve"> da lib </w:t>
      </w:r>
      <w:r w:rsidRPr="007E05CD">
        <w:rPr>
          <w:i/>
        </w:rPr>
        <w:t>sklearn.neighbors</w:t>
      </w:r>
      <w:r w:rsidRPr="008B31B3">
        <w:t>,</w:t>
      </w:r>
      <w:r w:rsidR="008B31B3" w:rsidRPr="008B31B3">
        <w:t xml:space="preserve"> nela, pod</w:t>
      </w:r>
      <w:r w:rsidR="008B31B3">
        <w:t xml:space="preserve">e ser informado o </w:t>
      </w:r>
      <w:r w:rsidR="00BF1A85">
        <w:t>número</w:t>
      </w:r>
      <w:r w:rsidR="008B31B3">
        <w:t xml:space="preserve"> de vizinhos levados em consideração a partir do parâmetro </w:t>
      </w:r>
      <w:r w:rsidR="008B31B3" w:rsidRPr="008B31B3">
        <w:rPr>
          <w:i/>
        </w:rPr>
        <w:t>n_neighbors</w:t>
      </w:r>
      <w:r w:rsidR="000E785A">
        <w:t>, que nesse caso foi 3.</w:t>
      </w:r>
    </w:p>
    <w:p w14:paraId="3B4E78CD" w14:textId="00CFFF39" w:rsidR="007E05CD" w:rsidRDefault="00F8355F" w:rsidP="00972812">
      <w:r>
        <w:tab/>
      </w:r>
      <w:r w:rsidR="009E07AC">
        <w:t xml:space="preserve">Iniciando a classe, obtemos a variável </w:t>
      </w:r>
      <w:r w:rsidR="009E07AC" w:rsidRPr="009E07AC">
        <w:rPr>
          <w:i/>
        </w:rPr>
        <w:t>model</w:t>
      </w:r>
      <w:r w:rsidR="009E07AC" w:rsidRPr="009E07AC">
        <w:t xml:space="preserve">, </w:t>
      </w:r>
      <w:r w:rsidR="009E07AC">
        <w:t>com ela, informamos os dados de treino</w:t>
      </w:r>
      <w:r w:rsidR="003A328D">
        <w:t xml:space="preserve"> (</w:t>
      </w:r>
      <w:r w:rsidR="003A328D" w:rsidRPr="003A328D">
        <w:rPr>
          <w:i/>
        </w:rPr>
        <w:t>X_train</w:t>
      </w:r>
      <w:r w:rsidR="003A328D" w:rsidRPr="003A328D">
        <w:t xml:space="preserve">, </w:t>
      </w:r>
      <w:r w:rsidR="003A328D" w:rsidRPr="003A328D">
        <w:rPr>
          <w:i/>
        </w:rPr>
        <w:t>y_train</w:t>
      </w:r>
      <w:r w:rsidR="003A328D">
        <w:t>)</w:t>
      </w:r>
      <w:r w:rsidR="009E07AC">
        <w:t xml:space="preserve"> através do método </w:t>
      </w:r>
      <w:r w:rsidR="009E07AC" w:rsidRPr="009E07AC">
        <w:rPr>
          <w:i/>
        </w:rPr>
        <w:t>fit</w:t>
      </w:r>
      <w:r w:rsidR="00AF0E94">
        <w:t xml:space="preserve">, o qual suporta 2 </w:t>
      </w:r>
      <w:r w:rsidR="00A12877">
        <w:t>parâmetros</w:t>
      </w:r>
      <w:r w:rsidR="00AF0E94">
        <w:t>: (i) dados de treino; (ii) valores alvo.</w:t>
      </w:r>
      <w:r w:rsidR="00A12877">
        <w:t xml:space="preserve"> Rodando o </w:t>
      </w:r>
      <w:r w:rsidR="00A12877">
        <w:rPr>
          <w:i/>
        </w:rPr>
        <w:t>fit</w:t>
      </w:r>
      <w:r w:rsidR="00A12877">
        <w:t>, já é possível utilizar o modelo criado para predizer o</w:t>
      </w:r>
      <w:r w:rsidR="00A736E0">
        <w:t>s próximos alvos</w:t>
      </w:r>
      <w:r w:rsidR="004F7693">
        <w:t xml:space="preserve">, que no </w:t>
      </w:r>
      <w:r w:rsidR="004F7693" w:rsidRPr="004F7693">
        <w:rPr>
          <w:i/>
        </w:rPr>
        <w:t>sklearn</w:t>
      </w:r>
      <w:r w:rsidR="004F7693">
        <w:t xml:space="preserve"> é rodado através do método </w:t>
      </w:r>
      <w:r w:rsidR="004F7693" w:rsidRPr="00F33E07">
        <w:rPr>
          <w:i/>
        </w:rPr>
        <w:t>predict</w:t>
      </w:r>
      <w:r w:rsidR="00E41F55">
        <w:t xml:space="preserve">, passando os valores </w:t>
      </w:r>
      <w:r w:rsidR="009B3751">
        <w:t>para realizar a predição</w:t>
      </w:r>
      <w:r w:rsidR="00E41F55">
        <w:t xml:space="preserve"> (</w:t>
      </w:r>
      <w:r w:rsidR="00E41F55" w:rsidRPr="00E41F55">
        <w:rPr>
          <w:i/>
        </w:rPr>
        <w:t>X_test</w:t>
      </w:r>
      <w:r w:rsidR="00E41F55">
        <w:t>)</w:t>
      </w:r>
      <w:r w:rsidR="000D48E6">
        <w:t>, que tem como retorno a classe que se adequa melhor ao modelo.</w:t>
      </w:r>
    </w:p>
    <w:p w14:paraId="63A83446" w14:textId="207AA6EB" w:rsidR="00972812" w:rsidRDefault="00A33BFC" w:rsidP="00972812">
      <w:r>
        <w:tab/>
      </w:r>
      <w:r w:rsidR="00864E51">
        <w:t>No fim, é realizado um teste</w:t>
      </w:r>
      <w:r w:rsidR="00751FD7">
        <w:t xml:space="preserve"> através do método </w:t>
      </w:r>
      <w:r w:rsidR="00751FD7" w:rsidRPr="00751FD7">
        <w:rPr>
          <w:i/>
        </w:rPr>
        <w:t>score</w:t>
      </w:r>
      <w:r w:rsidR="00864E51">
        <w:t xml:space="preserve"> na performance da predição do algoritmo e modelo informado ao </w:t>
      </w:r>
      <w:r w:rsidR="00864E51" w:rsidRPr="00E7273F">
        <w:rPr>
          <w:i/>
        </w:rPr>
        <w:t>sklearn</w:t>
      </w:r>
      <w:r w:rsidR="00751FD7">
        <w:t>.</w:t>
      </w:r>
      <w:r w:rsidR="005A7C3A">
        <w:t xml:space="preserve"> Esse método, recebe por parâmetro as características </w:t>
      </w:r>
      <w:r w:rsidR="005A7C3A">
        <w:lastRenderedPageBreak/>
        <w:t>de teste retiradas do modelo (</w:t>
      </w:r>
      <w:r w:rsidR="005A7C3A" w:rsidRPr="005A7C3A">
        <w:rPr>
          <w:i/>
        </w:rPr>
        <w:t>X_test</w:t>
      </w:r>
      <w:r w:rsidR="005A7C3A">
        <w:t>) e as classes de teste retiradas do modelo (</w:t>
      </w:r>
      <w:r w:rsidR="005A7C3A" w:rsidRPr="005A7C3A">
        <w:rPr>
          <w:i/>
        </w:rPr>
        <w:t>y_test</w:t>
      </w:r>
      <w:r w:rsidR="005A7C3A">
        <w:t>)</w:t>
      </w:r>
      <w:r w:rsidR="00A31EAE">
        <w:t xml:space="preserve"> e retorna </w:t>
      </w:r>
      <w:r w:rsidR="00EF4A01">
        <w:t>à</w:t>
      </w:r>
      <w:r w:rsidR="00A31EAE">
        <w:t xml:space="preserve"> acurácia do modelo gerado.</w:t>
      </w:r>
      <w:r w:rsidR="00EF4A01">
        <w:t xml:space="preserve"> O qual obteve uma média de 0,15 nos testes realizados.</w:t>
      </w:r>
    </w:p>
    <w:p w14:paraId="1C6251BA" w14:textId="4F879E0A" w:rsidR="00972812" w:rsidRDefault="00972812" w:rsidP="00972812">
      <w:pPr>
        <w:pStyle w:val="Ttulo3"/>
      </w:pPr>
      <w:bookmarkStart w:id="167" w:name="_Toc55523386"/>
      <w:r>
        <w:t>Taxonomia dos gêneros</w:t>
      </w:r>
      <w:bookmarkEnd w:id="167"/>
    </w:p>
    <w:p w14:paraId="374E4EDB" w14:textId="345A0270" w:rsidR="009863A4" w:rsidRDefault="00972812" w:rsidP="00972812">
      <w:r>
        <w:tab/>
        <w:t xml:space="preserve">Visando melhorar o score das recomendações, foi realizado uma busca dos principais gêneros musicais e a relação com seus </w:t>
      </w:r>
      <w:r w:rsidR="00715C18">
        <w:t>subgêneros, para nas classes de predição, manter somente o principal, reduzindo assim a</w:t>
      </w:r>
      <w:r w:rsidR="00FF723C">
        <w:t>s</w:t>
      </w:r>
      <w:r w:rsidR="00715C18">
        <w:t xml:space="preserve"> possibilidades</w:t>
      </w:r>
      <w:r w:rsidR="00FF723C">
        <w:t xml:space="preserve"> de resultados</w:t>
      </w:r>
      <w:r w:rsidR="00715C18">
        <w:t xml:space="preserve"> para o algoritmo KNN. </w:t>
      </w:r>
      <w:r w:rsidR="009863A4">
        <w:t xml:space="preserve">O principal objetivo da busca, era encontrar uma lista que supria a lista de gêneros do Spotify, para conseguir fazer a relação com os gêneros </w:t>
      </w:r>
      <w:r w:rsidR="00500219">
        <w:t xml:space="preserve">já </w:t>
      </w:r>
      <w:r w:rsidR="009863A4">
        <w:t>existentes no</w:t>
      </w:r>
      <w:r w:rsidR="00500219">
        <w:t xml:space="preserve"> modelo e substituir pelos gêneros </w:t>
      </w:r>
      <w:r w:rsidR="0027395E">
        <w:t>base</w:t>
      </w:r>
      <w:r w:rsidR="00C53BED">
        <w:t>, pois o Spotify não dispõe dessa relação</w:t>
      </w:r>
      <w:r w:rsidR="00500219">
        <w:t>.</w:t>
      </w:r>
      <w:r w:rsidR="00664424">
        <w:t xml:space="preserve"> </w:t>
      </w:r>
    </w:p>
    <w:p w14:paraId="38194D4B" w14:textId="35293799" w:rsidR="00972812" w:rsidRPr="00BE0510" w:rsidRDefault="009A3330" w:rsidP="00972812">
      <w:r>
        <w:tab/>
        <w:t xml:space="preserve">A lista a relação </w:t>
      </w:r>
      <w:r w:rsidR="007F3C08">
        <w:t>dos gêneros</w:t>
      </w:r>
      <w:r>
        <w:t xml:space="preserve"> com </w:t>
      </w:r>
      <w:r w:rsidR="007F3C08">
        <w:t>seus subgêneros</w:t>
      </w:r>
      <w:r>
        <w:t xml:space="preserve"> foi </w:t>
      </w:r>
      <w:r w:rsidR="00662C90">
        <w:t>encontrada</w:t>
      </w:r>
      <w:r>
        <w:t xml:space="preserve"> em um </w:t>
      </w:r>
      <w:r w:rsidRPr="009A3330">
        <w:rPr>
          <w:i/>
          <w:iCs w:val="0"/>
        </w:rPr>
        <w:t>showcase</w:t>
      </w:r>
      <w:r>
        <w:t xml:space="preserve"> do Spotify chamado Music Popcorn</w:t>
      </w:r>
      <w:r w:rsidR="00803FCE">
        <w:t xml:space="preserve"> (</w:t>
      </w:r>
      <w:hyperlink r:id="rId59" w:history="1">
        <w:r w:rsidR="00803FCE" w:rsidRPr="00A97051">
          <w:rPr>
            <w:rStyle w:val="Hyperlink"/>
          </w:rPr>
          <w:t>https://developer.spotify.com/community/showcase/music-popcorn/</w:t>
        </w:r>
      </w:hyperlink>
      <w:r w:rsidR="00803FCE">
        <w:t>)</w:t>
      </w:r>
      <w:r w:rsidR="00504D14">
        <w:t>.</w:t>
      </w:r>
      <w:r w:rsidR="007F3C08">
        <w:t xml:space="preserve"> Ele possui uma lista de 1107 gêneros, 4 vezes menos do que o Spotify possui hoje, </w:t>
      </w:r>
      <w:r w:rsidR="008A3ACD">
        <w:t>porém</w:t>
      </w:r>
      <w:r w:rsidR="007F3C08">
        <w:t xml:space="preserve"> </w:t>
      </w:r>
      <w:r w:rsidR="00391D2A">
        <w:t xml:space="preserve">já auxiliou na taxonomia dos </w:t>
      </w:r>
      <w:r w:rsidR="00662C90">
        <w:t>gêneros</w:t>
      </w:r>
      <w:r w:rsidR="00391D2A">
        <w:t xml:space="preserve">, trazendo uma redução de 70 para 40 classes na base do usuário de teste e melhorando o score de 0,15 para uma </w:t>
      </w:r>
      <w:r w:rsidR="00662C90">
        <w:t>média</w:t>
      </w:r>
      <w:r w:rsidR="00391D2A">
        <w:t xml:space="preserve"> de 0,45</w:t>
      </w:r>
      <w:r w:rsidR="00464DD9">
        <w:t>.</w:t>
      </w:r>
    </w:p>
    <w:p w14:paraId="55CD6BFF" w14:textId="697AAF2D" w:rsidR="00D23405" w:rsidRDefault="00941DE8" w:rsidP="00972812">
      <w:pPr>
        <w:pStyle w:val="Ttulo2"/>
        <w:rPr>
          <w:i/>
        </w:rPr>
      </w:pPr>
      <w:bookmarkStart w:id="168" w:name="_Toc55523387"/>
      <w:r>
        <w:t xml:space="preserve">Modelagem </w:t>
      </w:r>
      <w:r w:rsidR="00CC1095">
        <w:t xml:space="preserve">do </w:t>
      </w:r>
      <w:r>
        <w:t>sistema</w:t>
      </w:r>
      <w:r w:rsidR="00726572">
        <w:t xml:space="preserve"> </w:t>
      </w:r>
      <w:r w:rsidR="00AE024C">
        <w:rPr>
          <w:i/>
        </w:rPr>
        <w:t>LORS</w:t>
      </w:r>
      <w:bookmarkEnd w:id="168"/>
    </w:p>
    <w:p w14:paraId="3B5520AA" w14:textId="51DE197D" w:rsidR="0034393F" w:rsidRDefault="00CC7162" w:rsidP="00972812">
      <w:r>
        <w:tab/>
        <w:t xml:space="preserve">O sistema LORS </w:t>
      </w:r>
      <w:r w:rsidR="00D458A3">
        <w:t xml:space="preserve">foi desenvolvido para </w:t>
      </w:r>
      <w:r w:rsidR="003D3936">
        <w:t xml:space="preserve">através do conhecimento do contexto dos usuários, </w:t>
      </w:r>
      <w:r w:rsidR="008C3788">
        <w:t>aperfeiçoar</w:t>
      </w:r>
      <w:r>
        <w:t xml:space="preserve"> as recomendações</w:t>
      </w:r>
      <w:r w:rsidR="003D3936">
        <w:t xml:space="preserve"> musicais</w:t>
      </w:r>
      <w:r w:rsidR="00F51786">
        <w:t xml:space="preserve"> do Spotify</w:t>
      </w:r>
      <w:r w:rsidR="009C7510">
        <w:t xml:space="preserve">. </w:t>
      </w:r>
      <w:r w:rsidR="00CA68CD">
        <w:t>Nele é realizado a</w:t>
      </w:r>
      <w:r w:rsidR="009C7510">
        <w:t xml:space="preserve"> predição do gênero musical baseando-se no contexto </w:t>
      </w:r>
      <w:r w:rsidR="00145F69">
        <w:t>e o histórico de músicas reproduzidas</w:t>
      </w:r>
      <w:r w:rsidR="009102B8">
        <w:t xml:space="preserve">, e entregue o </w:t>
      </w:r>
      <w:r w:rsidR="009102B8">
        <w:lastRenderedPageBreak/>
        <w:t>resultado através de uma API</w:t>
      </w:r>
      <w:r w:rsidR="00375E1B">
        <w:t>,</w:t>
      </w:r>
      <w:r w:rsidR="002F0BD6">
        <w:t xml:space="preserve"> </w:t>
      </w:r>
      <w:r w:rsidR="00375E1B">
        <w:t>a qual</w:t>
      </w:r>
      <w:r w:rsidR="002F0BD6">
        <w:t xml:space="preserve"> pode ser consumida por qualquer </w:t>
      </w:r>
      <w:r w:rsidR="0034393F">
        <w:t>usuário</w:t>
      </w:r>
      <w:r w:rsidR="002F0BD6">
        <w:t xml:space="preserve"> que utilize o plugin Web</w:t>
      </w:r>
      <w:r w:rsidR="004E1FF1">
        <w:t xml:space="preserve"> desenvolvido nesse trabalho</w:t>
      </w:r>
      <w:r w:rsidR="009102B8">
        <w:t>.</w:t>
      </w:r>
    </w:p>
    <w:p w14:paraId="0AD4FE53" w14:textId="77777777" w:rsidR="00BC6F82" w:rsidRDefault="00BC6F82">
      <w:pPr>
        <w:pStyle w:val="Figuras"/>
      </w:pPr>
      <w:r>
        <w:drawing>
          <wp:inline distT="0" distB="0" distL="0" distR="0" wp14:anchorId="71CF906F" wp14:editId="42E4DB99">
            <wp:extent cx="5760720" cy="3051810"/>
            <wp:effectExtent l="0" t="0" r="0" b="0"/>
            <wp:docPr id="23" name="Imagem 23"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m 23" descr="Diagrama&#10;&#10;Descrição gerada automaticamente"/>
                    <pic:cNvPicPr/>
                  </pic:nvPicPr>
                  <pic:blipFill>
                    <a:blip r:embed="rId60">
                      <a:extLst>
                        <a:ext uri="{28A0092B-C50C-407E-A947-70E740481C1C}">
                          <a14:useLocalDpi xmlns:a14="http://schemas.microsoft.com/office/drawing/2010/main" val="0"/>
                        </a:ext>
                      </a:extLst>
                    </a:blip>
                    <a:stretch>
                      <a:fillRect/>
                    </a:stretch>
                  </pic:blipFill>
                  <pic:spPr>
                    <a:xfrm>
                      <a:off x="0" y="0"/>
                      <a:ext cx="5760720" cy="3051810"/>
                    </a:xfrm>
                    <a:prstGeom prst="rect">
                      <a:avLst/>
                    </a:prstGeom>
                  </pic:spPr>
                </pic:pic>
              </a:graphicData>
            </a:graphic>
          </wp:inline>
        </w:drawing>
      </w:r>
    </w:p>
    <w:p w14:paraId="282D6D87" w14:textId="360A6105" w:rsidR="00BC6F82" w:rsidRDefault="00BC6F82" w:rsidP="00972812">
      <w:pPr>
        <w:pStyle w:val="Legenda"/>
      </w:pPr>
      <w:bookmarkStart w:id="169" w:name="_Ref54973275"/>
      <w:bookmarkStart w:id="170" w:name="_Toc55260899"/>
      <w:r>
        <w:t xml:space="preserve">Figura </w:t>
      </w:r>
      <w:r w:rsidR="006B25B5">
        <w:fldChar w:fldCharType="begin"/>
      </w:r>
      <w:r w:rsidR="006B25B5">
        <w:instrText xml:space="preserve"> SEQ Figura \* ARABIC </w:instrText>
      </w:r>
      <w:r w:rsidR="006B25B5">
        <w:fldChar w:fldCharType="separate"/>
      </w:r>
      <w:r w:rsidR="00772326">
        <w:rPr>
          <w:noProof/>
        </w:rPr>
        <w:t>24</w:t>
      </w:r>
      <w:r w:rsidR="006B25B5">
        <w:rPr>
          <w:noProof/>
        </w:rPr>
        <w:fldChar w:fldCharType="end"/>
      </w:r>
      <w:bookmarkEnd w:id="169"/>
      <w:r>
        <w:t xml:space="preserve"> Visão macro do sistema LORS </w:t>
      </w:r>
      <w:r w:rsidRPr="00A73EA3">
        <w:t>(próprio, 2020)</w:t>
      </w:r>
      <w:bookmarkEnd w:id="170"/>
    </w:p>
    <w:p w14:paraId="50849F02" w14:textId="4FF7A230" w:rsidR="00BC6F82" w:rsidRDefault="00E62979" w:rsidP="00972812">
      <w:r>
        <w:tab/>
      </w:r>
      <w:r w:rsidR="00B060DE">
        <w:t xml:space="preserve">O plugin (representado na </w:t>
      </w:r>
      <w:r w:rsidR="00C23575">
        <w:fldChar w:fldCharType="begin"/>
      </w:r>
      <w:r w:rsidR="00C23575">
        <w:instrText xml:space="preserve"> REF _Ref54973275 \h </w:instrText>
      </w:r>
      <w:r w:rsidR="00C23575">
        <w:fldChar w:fldCharType="separate"/>
      </w:r>
      <w:r w:rsidR="00C23575">
        <w:t xml:space="preserve">Figura </w:t>
      </w:r>
      <w:r w:rsidR="00C23575">
        <w:rPr>
          <w:noProof/>
        </w:rPr>
        <w:t>24</w:t>
      </w:r>
      <w:r w:rsidR="00C23575">
        <w:fldChar w:fldCharType="end"/>
      </w:r>
      <w:r w:rsidR="00B060DE">
        <w:t xml:space="preserve"> como o “App”) é responsável por a</w:t>
      </w:r>
      <w:r w:rsidR="00A9537E">
        <w:t xml:space="preserve"> cada 30 minutos </w:t>
      </w:r>
      <w:r w:rsidR="00233140">
        <w:t>solicitar</w:t>
      </w:r>
      <w:r w:rsidR="00A9537E">
        <w:t xml:space="preserve"> ao usuário uma atualização de contexto, isso é, </w:t>
      </w:r>
      <w:r w:rsidR="006E66D9">
        <w:t>abrir</w:t>
      </w:r>
      <w:r w:rsidR="00A9537E">
        <w:t xml:space="preserve"> um formulário, o qual possibilita o preenchimento do humor, atividades e localização atual do usuário. Essas informações serão salvas e relacionadas as próximas músicas reproduzidas ou salvas pelo usuário.</w:t>
      </w:r>
    </w:p>
    <w:p w14:paraId="47B0BDAB" w14:textId="6136AAD7" w:rsidR="00A619B9" w:rsidRDefault="00A619B9" w:rsidP="00972812">
      <w:pPr>
        <w:pStyle w:val="Ttulo3"/>
      </w:pPr>
      <w:bookmarkStart w:id="171" w:name="_Toc55523388"/>
      <w:r>
        <w:t>POC (</w:t>
      </w:r>
      <w:r w:rsidRPr="0057045C">
        <w:t>Proof of Concept</w:t>
      </w:r>
      <w:r>
        <w:t>)</w:t>
      </w:r>
      <w:bookmarkEnd w:id="171"/>
    </w:p>
    <w:p w14:paraId="6F5E523F" w14:textId="16D3E344" w:rsidR="00BC4F3D" w:rsidRDefault="00CC7162" w:rsidP="00972812">
      <w:r>
        <w:tab/>
      </w:r>
      <w:r w:rsidR="00266735">
        <w:t>Inicialmente</w:t>
      </w:r>
      <w:r>
        <w:t xml:space="preserve"> foi </w:t>
      </w:r>
      <w:r w:rsidR="00474300">
        <w:t>desenvolvido</w:t>
      </w:r>
      <w:r w:rsidR="00266735">
        <w:t xml:space="preserve"> uma POC </w:t>
      </w:r>
      <w:r w:rsidR="00474300">
        <w:t xml:space="preserve">em </w:t>
      </w:r>
      <w:r w:rsidR="00474300" w:rsidRPr="00433A8B">
        <w:rPr>
          <w:i/>
        </w:rPr>
        <w:t>python</w:t>
      </w:r>
      <w:r w:rsidR="00474300">
        <w:t xml:space="preserve"> utilizando o </w:t>
      </w:r>
      <w:r w:rsidR="00474300" w:rsidRPr="00433A8B">
        <w:rPr>
          <w:i/>
        </w:rPr>
        <w:t>Jupyter Notebook</w:t>
      </w:r>
      <w:r w:rsidR="00187CA5">
        <w:t>. Ne</w:t>
      </w:r>
      <w:r w:rsidR="00BB553C">
        <w:t>la</w:t>
      </w:r>
      <w:r w:rsidR="00187CA5">
        <w:t xml:space="preserve"> foi utilizado </w:t>
      </w:r>
      <w:r w:rsidR="003B7346">
        <w:t>somente os dados do</w:t>
      </w:r>
      <w:r w:rsidR="00187CA5">
        <w:t xml:space="preserve"> </w:t>
      </w:r>
      <w:r w:rsidR="001B5479">
        <w:t>usuário</w:t>
      </w:r>
      <w:r w:rsidR="003B7346">
        <w:t xml:space="preserve"> que</w:t>
      </w:r>
      <w:r w:rsidR="00B27B5D">
        <w:t xml:space="preserve"> teve mais registros salvos na base.</w:t>
      </w:r>
      <w:r w:rsidR="005B7043">
        <w:t xml:space="preserve"> </w:t>
      </w:r>
      <w:r w:rsidR="00237A2A">
        <w:t>Todo tratamento e preparação dos dados</w:t>
      </w:r>
      <w:r w:rsidR="00BC4F3D">
        <w:t xml:space="preserve"> apresentados na seção </w:t>
      </w:r>
      <w:r w:rsidR="00BC4F3D">
        <w:fldChar w:fldCharType="begin"/>
      </w:r>
      <w:r w:rsidR="00BC4F3D">
        <w:instrText xml:space="preserve"> REF _Ref54908939 \r \h </w:instrText>
      </w:r>
      <w:r w:rsidR="00BC4F3D">
        <w:fldChar w:fldCharType="separate"/>
      </w:r>
      <w:r w:rsidR="00BC4F3D">
        <w:t>4.1.2</w:t>
      </w:r>
      <w:r w:rsidR="00BC4F3D">
        <w:fldChar w:fldCharType="end"/>
      </w:r>
      <w:r w:rsidR="00237A2A">
        <w:t xml:space="preserve"> foi realizado nessa POC. </w:t>
      </w:r>
    </w:p>
    <w:p w14:paraId="2A9889C4" w14:textId="6FD67E87" w:rsidR="00102897" w:rsidRDefault="00BC4F3D" w:rsidP="00972812">
      <w:r>
        <w:tab/>
      </w:r>
      <w:r w:rsidR="00054F5A">
        <w:t>Para aperfeiçoar o uso algoritmo f</w:t>
      </w:r>
      <w:r w:rsidR="00685A10">
        <w:t>oram realizados</w:t>
      </w:r>
      <w:r w:rsidR="00187CA5">
        <w:t xml:space="preserve"> </w:t>
      </w:r>
      <w:r w:rsidR="00DD5F09">
        <w:t>test</w:t>
      </w:r>
      <w:r w:rsidR="00685A10">
        <w:t>es</w:t>
      </w:r>
      <w:r w:rsidR="00DD5F09">
        <w:t xml:space="preserve"> </w:t>
      </w:r>
      <w:r w:rsidR="00861246">
        <w:t>d</w:t>
      </w:r>
      <w:r w:rsidR="00DD5F09">
        <w:t>o KNN</w:t>
      </w:r>
      <w:r w:rsidR="00054F5A">
        <w:t>, que visavam</w:t>
      </w:r>
      <w:r w:rsidR="00CF7876">
        <w:t>: (i)</w:t>
      </w:r>
      <w:r w:rsidR="00054F5A">
        <w:t xml:space="preserve"> escolher o melhor número de vizinhos (</w:t>
      </w:r>
      <w:r w:rsidR="00054F5A" w:rsidRPr="00054F5A">
        <w:rPr>
          <w:i/>
        </w:rPr>
        <w:t>k</w:t>
      </w:r>
      <w:r w:rsidR="00054F5A" w:rsidRPr="00054F5A">
        <w:t>) para rodar o algoritmo</w:t>
      </w:r>
      <w:r w:rsidR="00CF7876">
        <w:t>; (ii)</w:t>
      </w:r>
      <w:r w:rsidR="00CE18D8">
        <w:t xml:space="preserve"> avaliar o score do modelo</w:t>
      </w:r>
      <w:r w:rsidR="00CF7876">
        <w:t>; (iii) analisar a matriz de confusão obtida no modelo</w:t>
      </w:r>
      <w:r w:rsidR="00054F5A" w:rsidRPr="00054F5A">
        <w:t>.</w:t>
      </w:r>
    </w:p>
    <w:p w14:paraId="3F620038" w14:textId="0088A4DC" w:rsidR="001E49AE" w:rsidRPr="00054F5A" w:rsidRDefault="001E49AE" w:rsidP="00972812">
      <w:pPr>
        <w:pStyle w:val="Ttulo3"/>
      </w:pPr>
      <w:bookmarkStart w:id="172" w:name="_Ref54920174"/>
      <w:bookmarkStart w:id="173" w:name="_Toc55523389"/>
      <w:r>
        <w:t>Servidor</w:t>
      </w:r>
      <w:bookmarkEnd w:id="172"/>
      <w:bookmarkEnd w:id="173"/>
    </w:p>
    <w:p w14:paraId="4F516A50" w14:textId="7BCD0A09" w:rsidR="00CC7162" w:rsidRDefault="00CD4175" w:rsidP="00972812">
      <w:r>
        <w:tab/>
        <w:t xml:space="preserve">Com a </w:t>
      </w:r>
      <w:r w:rsidR="004845A6">
        <w:t>lógica</w:t>
      </w:r>
      <w:r>
        <w:t xml:space="preserve"> desenvolvida na POC, foi realizado uma exportação do código para scripts </w:t>
      </w:r>
      <w:r w:rsidRPr="00A671E6">
        <w:rPr>
          <w:i/>
        </w:rPr>
        <w:t>python</w:t>
      </w:r>
      <w:r>
        <w:t>.</w:t>
      </w:r>
      <w:r w:rsidR="00BC4F3D">
        <w:t xml:space="preserve"> Então foi desenvolvido um servidor utilizando a lib </w:t>
      </w:r>
      <w:r w:rsidR="00BC4F3D" w:rsidRPr="00BC4F3D">
        <w:rPr>
          <w:i/>
        </w:rPr>
        <w:t>Flask</w:t>
      </w:r>
      <w:r w:rsidR="00BC4F3D">
        <w:t xml:space="preserve"> e </w:t>
      </w:r>
      <w:r w:rsidR="00175C35">
        <w:t>integrado</w:t>
      </w:r>
      <w:r w:rsidR="003F42EE">
        <w:t xml:space="preserve"> o </w:t>
      </w:r>
      <w:r w:rsidR="003F42EE">
        <w:lastRenderedPageBreak/>
        <w:t>algoritmo KNN</w:t>
      </w:r>
      <w:r w:rsidR="00F747EB">
        <w:t xml:space="preserve"> exportado</w:t>
      </w:r>
      <w:r w:rsidR="003F42EE">
        <w:t xml:space="preserve"> </w:t>
      </w:r>
      <w:r w:rsidR="00455C77">
        <w:t>à</w:t>
      </w:r>
      <w:r w:rsidR="003F42EE">
        <w:t xml:space="preserve"> </w:t>
      </w:r>
      <w:r w:rsidR="00175C35">
        <w:t>rota</w:t>
      </w:r>
      <w:r w:rsidR="003F42EE">
        <w:t>.</w:t>
      </w:r>
      <w:r w:rsidR="00EC008C">
        <w:t xml:space="preserve"> Foi criado uma rota do tipo GET / que recebe 4 parâmetros: (i) </w:t>
      </w:r>
      <w:r w:rsidR="00EC008C" w:rsidRPr="009F2243">
        <w:rPr>
          <w:i/>
        </w:rPr>
        <w:t>uri</w:t>
      </w:r>
      <w:r w:rsidR="00EC008C">
        <w:t xml:space="preserve">, o </w:t>
      </w:r>
      <w:r w:rsidR="00EC008C" w:rsidRPr="009F2243">
        <w:rPr>
          <w:i/>
        </w:rPr>
        <w:t>id</w:t>
      </w:r>
      <w:r w:rsidR="00EC008C">
        <w:t xml:space="preserve"> do </w:t>
      </w:r>
      <w:r w:rsidR="009C040A">
        <w:t>S</w:t>
      </w:r>
      <w:r w:rsidR="00EC008C">
        <w:t xml:space="preserve">potify do </w:t>
      </w:r>
      <w:r w:rsidR="009C040A">
        <w:t>usuário</w:t>
      </w:r>
      <w:r w:rsidR="00EC008C">
        <w:t xml:space="preserve">; (ii) </w:t>
      </w:r>
      <w:r w:rsidR="00EC008C" w:rsidRPr="005820ED">
        <w:rPr>
          <w:i/>
        </w:rPr>
        <w:t>feeling</w:t>
      </w:r>
      <w:r w:rsidR="00EC008C">
        <w:t xml:space="preserve">, o sentimento registrado; (iii) </w:t>
      </w:r>
      <w:r w:rsidR="00EC008C" w:rsidRPr="009C040A">
        <w:rPr>
          <w:i/>
        </w:rPr>
        <w:t>activity</w:t>
      </w:r>
      <w:r w:rsidR="00EC008C">
        <w:t xml:space="preserve">, a atividade registrada; (iv) </w:t>
      </w:r>
      <w:r w:rsidR="00EC008C" w:rsidRPr="009C040A">
        <w:rPr>
          <w:i/>
        </w:rPr>
        <w:t>location</w:t>
      </w:r>
      <w:r w:rsidR="00EC008C">
        <w:t>, a localização registrada.</w:t>
      </w:r>
      <w:r w:rsidR="00F76D34">
        <w:t xml:space="preserve"> A rota tem como retorno o gênero resultado da predição e o </w:t>
      </w:r>
      <w:r w:rsidR="00F76D34" w:rsidRPr="00A2524B">
        <w:rPr>
          <w:i/>
        </w:rPr>
        <w:t>score</w:t>
      </w:r>
      <w:r w:rsidR="00F76D34">
        <w:t xml:space="preserve"> do modelo. </w:t>
      </w:r>
    </w:p>
    <w:p w14:paraId="60CA0880" w14:textId="0F6DFA08" w:rsidR="00476DE7" w:rsidRDefault="00476DE7" w:rsidP="00972812">
      <w:pPr>
        <w:pStyle w:val="Ttulo3"/>
      </w:pPr>
      <w:bookmarkStart w:id="174" w:name="_Toc55523390"/>
      <w:r>
        <w:t>Hospedagem</w:t>
      </w:r>
      <w:bookmarkEnd w:id="174"/>
    </w:p>
    <w:p w14:paraId="3E88E256" w14:textId="5CCE754E" w:rsidR="00A619B9" w:rsidRDefault="00A619B9" w:rsidP="00972812">
      <w:r>
        <w:tab/>
      </w:r>
      <w:r w:rsidR="006C7391">
        <w:t>O servidor</w:t>
      </w:r>
      <w:r w:rsidR="006C7391" w:rsidRPr="006C7391">
        <w:t xml:space="preserve"> foi publicad</w:t>
      </w:r>
      <w:r w:rsidR="006C7391">
        <w:t>o</w:t>
      </w:r>
      <w:r w:rsidR="006C7391" w:rsidRPr="006C7391">
        <w:t xml:space="preserve"> na ferramenta disponível no </w:t>
      </w:r>
      <w:r w:rsidR="009F2823">
        <w:t>Azure</w:t>
      </w:r>
      <w:r w:rsidR="006C7391" w:rsidRPr="006C7391">
        <w:t xml:space="preserve"> chamada </w:t>
      </w:r>
      <w:r w:rsidR="009F2823">
        <w:t xml:space="preserve">App </w:t>
      </w:r>
      <w:r w:rsidR="005C520F">
        <w:t>S</w:t>
      </w:r>
      <w:r w:rsidR="009F2823">
        <w:t>ervice</w:t>
      </w:r>
      <w:r w:rsidR="00404669">
        <w:t xml:space="preserve"> utilizando da conteinerização do Docker</w:t>
      </w:r>
      <w:r w:rsidR="006C7391" w:rsidRPr="006C7391">
        <w:t xml:space="preserve">. Essa é uma ferramenta </w:t>
      </w:r>
      <w:r w:rsidR="00A05D50">
        <w:t>paga</w:t>
      </w:r>
      <w:r w:rsidR="006C7391" w:rsidRPr="006C7391">
        <w:t xml:space="preserve">, que possibilita a publicação de </w:t>
      </w:r>
      <w:r w:rsidR="00A05D50">
        <w:t>servidores de diversas tecnologias</w:t>
      </w:r>
      <w:r w:rsidR="006C7391" w:rsidRPr="006C7391">
        <w:t>. O link final de acesso a</w:t>
      </w:r>
      <w:r w:rsidR="000E1F23">
        <w:t xml:space="preserve">o servidor </w:t>
      </w:r>
      <w:r w:rsidR="006C7391" w:rsidRPr="006C7391">
        <w:t xml:space="preserve">ficou: </w:t>
      </w:r>
      <w:hyperlink r:id="rId61" w:history="1">
        <w:r w:rsidR="00F52659" w:rsidRPr="00A97051">
          <w:rPr>
            <w:rStyle w:val="Hyperlink"/>
          </w:rPr>
          <w:t>https://lors.azurewebsites.net/</w:t>
        </w:r>
      </w:hyperlink>
      <w:r w:rsidR="00F52659">
        <w:t xml:space="preserve"> </w:t>
      </w:r>
    </w:p>
    <w:p w14:paraId="363E72C5" w14:textId="5F776FC5" w:rsidR="00920CB8" w:rsidRDefault="00920CB8" w:rsidP="00972812">
      <w:pPr>
        <w:pStyle w:val="Ttulo3"/>
      </w:pPr>
      <w:bookmarkStart w:id="175" w:name="_Toc55523391"/>
      <w:r>
        <w:t>Recomendação</w:t>
      </w:r>
      <w:bookmarkEnd w:id="175"/>
    </w:p>
    <w:p w14:paraId="0E3E5EEF" w14:textId="4C33D192" w:rsidR="00920CB8" w:rsidRDefault="00920CB8" w:rsidP="00972812">
      <w:r>
        <w:tab/>
      </w:r>
      <w:r w:rsidR="00491E3C">
        <w:t>N</w:t>
      </w:r>
      <w:r w:rsidR="000C727B">
        <w:t>o momento em que o servidor recebe uma requisição,</w:t>
      </w:r>
      <w:r w:rsidR="00EA2219">
        <w:t xml:space="preserve"> </w:t>
      </w:r>
      <w:r w:rsidR="00795FD7">
        <w:t xml:space="preserve">é </w:t>
      </w:r>
      <w:r w:rsidR="00664FD8">
        <w:t>feito o tratamento dos parâmetros</w:t>
      </w:r>
      <w:r w:rsidR="004F6BC7">
        <w:t xml:space="preserve">, isso é, transforma a </w:t>
      </w:r>
      <w:r w:rsidR="004F6BC7" w:rsidRPr="00C47B6F">
        <w:rPr>
          <w:i/>
        </w:rPr>
        <w:t>string</w:t>
      </w:r>
      <w:r w:rsidR="004F6BC7">
        <w:t xml:space="preserve"> em um valor </w:t>
      </w:r>
      <w:r w:rsidR="001D46F4">
        <w:t>numérico</w:t>
      </w:r>
      <w:r w:rsidR="004F6BC7">
        <w:t xml:space="preserve"> através da lib </w:t>
      </w:r>
      <w:r w:rsidR="004F6BC7" w:rsidRPr="004F6BC7">
        <w:rPr>
          <w:i/>
        </w:rPr>
        <w:t>preprocessing</w:t>
      </w:r>
      <w:r w:rsidR="00664FD8">
        <w:t>,</w:t>
      </w:r>
      <w:r w:rsidR="00AE5E93">
        <w:t xml:space="preserve"> e no caso da característica não existir anteriormente, é feito um tratamento para valores padrões</w:t>
      </w:r>
      <w:r w:rsidR="00664FD8">
        <w:t xml:space="preserve"> conforme </w:t>
      </w:r>
      <w:r w:rsidR="001E5667">
        <w:t>apresenta</w:t>
      </w:r>
      <w:r w:rsidR="00664FD8">
        <w:t xml:space="preserve"> o </w:t>
      </w:r>
      <w:r w:rsidR="00664FD8">
        <w:fldChar w:fldCharType="begin"/>
      </w:r>
      <w:r w:rsidR="00664FD8">
        <w:instrText xml:space="preserve"> REF _Ref54920412 \h </w:instrText>
      </w:r>
      <w:r w:rsidR="00664FD8">
        <w:fldChar w:fldCharType="separate"/>
      </w:r>
      <w:r w:rsidR="00664FD8">
        <w:t xml:space="preserve">Quadro </w:t>
      </w:r>
      <w:r w:rsidR="00664FD8">
        <w:rPr>
          <w:noProof/>
        </w:rPr>
        <w:t>4</w:t>
      </w:r>
      <w:r w:rsidR="00664FD8">
        <w:fldChar w:fldCharType="end"/>
      </w:r>
      <w:r w:rsidR="00DE28FA">
        <w:t>.</w:t>
      </w:r>
      <w:r w:rsidR="00664FD8">
        <w:t xml:space="preserve"> </w:t>
      </w:r>
      <w:r w:rsidR="00713C32">
        <w:t xml:space="preserve">Os campos </w:t>
      </w:r>
      <w:r w:rsidR="00713C32" w:rsidRPr="00713C32">
        <w:rPr>
          <w:i/>
        </w:rPr>
        <w:t>like</w:t>
      </w:r>
      <w:r w:rsidR="00713C32">
        <w:t xml:space="preserve">, </w:t>
      </w:r>
      <w:r w:rsidR="00713C32" w:rsidRPr="00713C32">
        <w:rPr>
          <w:i/>
        </w:rPr>
        <w:t>hate</w:t>
      </w:r>
      <w:r w:rsidR="00713C32">
        <w:t xml:space="preserve"> e </w:t>
      </w:r>
      <w:r w:rsidR="00713C32" w:rsidRPr="00713C32">
        <w:rPr>
          <w:i/>
        </w:rPr>
        <w:t>restart</w:t>
      </w:r>
      <w:r w:rsidR="00713C32">
        <w:t xml:space="preserve"> estão com valores fixos devido a buscarmos </w:t>
      </w:r>
      <w:r w:rsidR="00E64DDC">
        <w:t>músicas</w:t>
      </w:r>
      <w:r w:rsidR="00713C32">
        <w:t xml:space="preserve"> que foram curtidas (</w:t>
      </w:r>
      <w:r w:rsidR="00713C32" w:rsidRPr="00177837">
        <w:rPr>
          <w:i/>
        </w:rPr>
        <w:t>like</w:t>
      </w:r>
      <w:r w:rsidR="00713C32">
        <w:t>=1)</w:t>
      </w:r>
      <w:r w:rsidR="00782051">
        <w:t xml:space="preserve">, não foram </w:t>
      </w:r>
      <w:r w:rsidR="002327CE">
        <w:t>marcadas como “Não gostei”</w:t>
      </w:r>
      <w:r w:rsidR="00782051">
        <w:t xml:space="preserve"> </w:t>
      </w:r>
      <w:r w:rsidR="00782051">
        <w:lastRenderedPageBreak/>
        <w:t>(</w:t>
      </w:r>
      <w:r w:rsidR="00782051" w:rsidRPr="00177837">
        <w:rPr>
          <w:i/>
        </w:rPr>
        <w:t>hate</w:t>
      </w:r>
      <w:r w:rsidR="00782051">
        <w:t>=0) e que foram colocadas para repetir (</w:t>
      </w:r>
      <w:r w:rsidR="00782051" w:rsidRPr="00177837">
        <w:rPr>
          <w:i/>
        </w:rPr>
        <w:t>restart</w:t>
      </w:r>
      <w:r w:rsidR="00782051">
        <w:t>=1).</w:t>
      </w:r>
      <w:r w:rsidR="00262C45">
        <w:t xml:space="preserve"> Os campos </w:t>
      </w:r>
      <w:r w:rsidR="00262C45" w:rsidRPr="001D3C78">
        <w:rPr>
          <w:i/>
        </w:rPr>
        <w:t>feeling</w:t>
      </w:r>
      <w:r w:rsidR="00262C45">
        <w:t xml:space="preserve">, </w:t>
      </w:r>
      <w:r w:rsidR="00262C45" w:rsidRPr="001D3C78">
        <w:rPr>
          <w:i/>
        </w:rPr>
        <w:t>activity</w:t>
      </w:r>
      <w:r w:rsidR="00262C45">
        <w:t>,</w:t>
      </w:r>
      <w:r w:rsidR="00262C45" w:rsidRPr="00262C45">
        <w:t xml:space="preserve"> </w:t>
      </w:r>
      <w:r w:rsidR="00262C45" w:rsidRPr="001D3C78">
        <w:rPr>
          <w:i/>
        </w:rPr>
        <w:t>location</w:t>
      </w:r>
      <w:r w:rsidR="00262C45">
        <w:t xml:space="preserve"> possuem valor padrão somente no caso </w:t>
      </w:r>
      <w:r w:rsidR="00D85948">
        <w:t>de a</w:t>
      </w:r>
      <w:r w:rsidR="00262C45">
        <w:t xml:space="preserve"> característica enviada não </w:t>
      </w:r>
      <w:r w:rsidR="0092640F">
        <w:t>existir</w:t>
      </w:r>
      <w:r w:rsidR="00262C45">
        <w:t xml:space="preserve"> na base.</w:t>
      </w:r>
    </w:p>
    <w:p w14:paraId="19FDEFA8" w14:textId="53054D2D" w:rsidR="00496F40" w:rsidRDefault="00496F40" w:rsidP="00972812">
      <w:pPr>
        <w:pStyle w:val="Legenda"/>
      </w:pPr>
      <w:bookmarkStart w:id="176" w:name="_Ref54920412"/>
      <w:bookmarkStart w:id="177" w:name="_Toc55524309"/>
      <w:r>
        <w:t xml:space="preserve">Quadro </w:t>
      </w:r>
      <w:r w:rsidR="006B25B5">
        <w:fldChar w:fldCharType="begin"/>
      </w:r>
      <w:r w:rsidR="006B25B5">
        <w:instrText xml:space="preserve"> SEQ Quadro \* ARABIC </w:instrText>
      </w:r>
      <w:r w:rsidR="006B25B5">
        <w:fldChar w:fldCharType="separate"/>
      </w:r>
      <w:r>
        <w:rPr>
          <w:noProof/>
        </w:rPr>
        <w:t>4</w:t>
      </w:r>
      <w:r w:rsidR="006B25B5">
        <w:rPr>
          <w:noProof/>
        </w:rPr>
        <w:fldChar w:fldCharType="end"/>
      </w:r>
      <w:bookmarkEnd w:id="176"/>
      <w:r>
        <w:t xml:space="preserve"> Campos e seus respectivos valores utilizados</w:t>
      </w:r>
      <w:r>
        <w:rPr>
          <w:noProof/>
        </w:rPr>
        <w:t xml:space="preserve"> na recomendação</w:t>
      </w:r>
      <w:r w:rsidR="00772326">
        <w:rPr>
          <w:noProof/>
        </w:rPr>
        <w:t xml:space="preserve"> </w:t>
      </w:r>
      <w:r w:rsidR="00772326" w:rsidRPr="00A73EA3">
        <w:t>(próprio, 2020)</w:t>
      </w:r>
      <w:bookmarkEnd w:id="177"/>
    </w:p>
    <w:tbl>
      <w:tblPr>
        <w:tblStyle w:val="Tabelacomgrade"/>
        <w:tblW w:w="5000" w:type="pct"/>
        <w:tblLook w:val="04A0" w:firstRow="1" w:lastRow="0" w:firstColumn="1" w:lastColumn="0" w:noHBand="0" w:noVBand="1"/>
      </w:tblPr>
      <w:tblGrid>
        <w:gridCol w:w="4531"/>
        <w:gridCol w:w="4531"/>
      </w:tblGrid>
      <w:tr w:rsidR="00713C32" w14:paraId="747C6FA5" w14:textId="77777777" w:rsidTr="00EF5382">
        <w:tc>
          <w:tcPr>
            <w:tcW w:w="2500" w:type="pct"/>
          </w:tcPr>
          <w:p w14:paraId="32E1CA7A" w14:textId="42C4AD9E" w:rsidR="00713C32" w:rsidRDefault="00713C32" w:rsidP="00972812">
            <w:r>
              <w:t>Campo</w:t>
            </w:r>
          </w:p>
        </w:tc>
        <w:tc>
          <w:tcPr>
            <w:tcW w:w="2500" w:type="pct"/>
          </w:tcPr>
          <w:p w14:paraId="1B2189EE" w14:textId="4DF4ADDC" w:rsidR="00713C32" w:rsidRDefault="00713C32" w:rsidP="00972812">
            <w:r>
              <w:t>Valor padrão</w:t>
            </w:r>
          </w:p>
        </w:tc>
      </w:tr>
      <w:tr w:rsidR="00713C32" w14:paraId="5CE41670" w14:textId="77777777" w:rsidTr="00EF5382">
        <w:tc>
          <w:tcPr>
            <w:tcW w:w="2500" w:type="pct"/>
          </w:tcPr>
          <w:p w14:paraId="64D3F829" w14:textId="78375FE9" w:rsidR="00713C32" w:rsidRPr="006133E1" w:rsidRDefault="00713C32" w:rsidP="00972812">
            <w:r w:rsidRPr="006133E1">
              <w:t>like</w:t>
            </w:r>
          </w:p>
        </w:tc>
        <w:tc>
          <w:tcPr>
            <w:tcW w:w="2500" w:type="pct"/>
          </w:tcPr>
          <w:p w14:paraId="32E43A67" w14:textId="44F9186D" w:rsidR="00713C32" w:rsidRDefault="00713C32" w:rsidP="00972812">
            <w:r>
              <w:t>1</w:t>
            </w:r>
          </w:p>
        </w:tc>
      </w:tr>
      <w:tr w:rsidR="00713C32" w14:paraId="741F9A54" w14:textId="77777777" w:rsidTr="00EF5382">
        <w:tc>
          <w:tcPr>
            <w:tcW w:w="2500" w:type="pct"/>
          </w:tcPr>
          <w:p w14:paraId="353DADDD" w14:textId="3AF711B9" w:rsidR="00713C32" w:rsidRPr="006133E1" w:rsidRDefault="00713C32" w:rsidP="00972812">
            <w:r w:rsidRPr="006133E1">
              <w:t>hate</w:t>
            </w:r>
          </w:p>
        </w:tc>
        <w:tc>
          <w:tcPr>
            <w:tcW w:w="2500" w:type="pct"/>
          </w:tcPr>
          <w:p w14:paraId="1A43D5B3" w14:textId="232AEEEE" w:rsidR="00713C32" w:rsidRDefault="00713C32" w:rsidP="00972812">
            <w:r>
              <w:t>0</w:t>
            </w:r>
          </w:p>
        </w:tc>
      </w:tr>
      <w:tr w:rsidR="00713C32" w14:paraId="3E37878E" w14:textId="77777777" w:rsidTr="00EF5382">
        <w:tc>
          <w:tcPr>
            <w:tcW w:w="2500" w:type="pct"/>
          </w:tcPr>
          <w:p w14:paraId="7B706D97" w14:textId="5E757D11" w:rsidR="00713C32" w:rsidRPr="006133E1" w:rsidRDefault="00713C32" w:rsidP="00972812">
            <w:r w:rsidRPr="006133E1">
              <w:t>restart</w:t>
            </w:r>
          </w:p>
        </w:tc>
        <w:tc>
          <w:tcPr>
            <w:tcW w:w="2500" w:type="pct"/>
          </w:tcPr>
          <w:p w14:paraId="23293B69" w14:textId="411CF86D" w:rsidR="00713C32" w:rsidRDefault="00713C32" w:rsidP="00972812">
            <w:r>
              <w:t>1</w:t>
            </w:r>
          </w:p>
        </w:tc>
      </w:tr>
      <w:tr w:rsidR="00713C32" w14:paraId="27B26924" w14:textId="77777777" w:rsidTr="00EF5382">
        <w:tc>
          <w:tcPr>
            <w:tcW w:w="2500" w:type="pct"/>
          </w:tcPr>
          <w:p w14:paraId="7358236E" w14:textId="2532AF8D" w:rsidR="00713C32" w:rsidRPr="006133E1" w:rsidRDefault="00713C32" w:rsidP="00972812">
            <w:r w:rsidRPr="006133E1">
              <w:t>feeling</w:t>
            </w:r>
          </w:p>
        </w:tc>
        <w:tc>
          <w:tcPr>
            <w:tcW w:w="2500" w:type="pct"/>
          </w:tcPr>
          <w:p w14:paraId="175432CB" w14:textId="0F7350E2" w:rsidR="00713C32" w:rsidRDefault="00713C32" w:rsidP="00972812">
            <w:r>
              <w:t>0</w:t>
            </w:r>
          </w:p>
        </w:tc>
      </w:tr>
      <w:tr w:rsidR="00713C32" w14:paraId="12D50365" w14:textId="77777777" w:rsidTr="00EF5382">
        <w:tc>
          <w:tcPr>
            <w:tcW w:w="2500" w:type="pct"/>
          </w:tcPr>
          <w:p w14:paraId="02784E31" w14:textId="6A3316A8" w:rsidR="00713C32" w:rsidRPr="006133E1" w:rsidRDefault="00713C32" w:rsidP="00972812">
            <w:r w:rsidRPr="006133E1">
              <w:t>activity</w:t>
            </w:r>
          </w:p>
        </w:tc>
        <w:tc>
          <w:tcPr>
            <w:tcW w:w="2500" w:type="pct"/>
          </w:tcPr>
          <w:p w14:paraId="5C5C658C" w14:textId="55F29510" w:rsidR="00713C32" w:rsidRDefault="00713C32" w:rsidP="00972812">
            <w:r>
              <w:t>0</w:t>
            </w:r>
          </w:p>
        </w:tc>
      </w:tr>
      <w:tr w:rsidR="00713C32" w14:paraId="014C4CBB" w14:textId="77777777" w:rsidTr="00EF5382">
        <w:tc>
          <w:tcPr>
            <w:tcW w:w="2500" w:type="pct"/>
          </w:tcPr>
          <w:p w14:paraId="38464744" w14:textId="5FC95FAA" w:rsidR="00713C32" w:rsidRPr="006133E1" w:rsidRDefault="00713C32" w:rsidP="00972812">
            <w:r w:rsidRPr="006133E1">
              <w:t>location</w:t>
            </w:r>
          </w:p>
        </w:tc>
        <w:tc>
          <w:tcPr>
            <w:tcW w:w="2500" w:type="pct"/>
          </w:tcPr>
          <w:p w14:paraId="7B28CE32" w14:textId="564D7209" w:rsidR="00713C32" w:rsidRDefault="00713C32" w:rsidP="00972812">
            <w:r>
              <w:t>0</w:t>
            </w:r>
          </w:p>
        </w:tc>
      </w:tr>
    </w:tbl>
    <w:p w14:paraId="2C9A0D9C" w14:textId="77777777" w:rsidR="00795FD7" w:rsidRDefault="00795FD7" w:rsidP="00972812"/>
    <w:p w14:paraId="585BAE25" w14:textId="5FA3A126" w:rsidR="00920CB8" w:rsidRDefault="00920CB8" w:rsidP="00972812">
      <w:r>
        <w:tab/>
      </w:r>
      <w:r w:rsidR="007D3FC6" w:rsidRPr="007D3FC6">
        <w:t xml:space="preserve">Com o modelo pronto (Seção 4.1.1), </w:t>
      </w:r>
      <w:r w:rsidR="007D3FC6">
        <w:t xml:space="preserve">e os </w:t>
      </w:r>
      <w:r w:rsidR="00495801">
        <w:t>parâmetros</w:t>
      </w:r>
      <w:r w:rsidR="007D3FC6">
        <w:t xml:space="preserve"> tratados é realizado a</w:t>
      </w:r>
      <w:r w:rsidR="00DE0920" w:rsidRPr="00DE0920">
        <w:t xml:space="preserve"> predição através do método </w:t>
      </w:r>
      <w:r w:rsidR="00DE0920" w:rsidRPr="00047328">
        <w:rPr>
          <w:i/>
        </w:rPr>
        <w:t>predict</w:t>
      </w:r>
      <w:r w:rsidR="00DE0920" w:rsidRPr="00DE0920">
        <w:t xml:space="preserve"> do modelo do </w:t>
      </w:r>
      <w:r w:rsidR="00DE0920" w:rsidRPr="00047328">
        <w:rPr>
          <w:i/>
        </w:rPr>
        <w:t>sklearn</w:t>
      </w:r>
      <w:r w:rsidR="00DE0920" w:rsidRPr="00DE0920">
        <w:t xml:space="preserve"> e devolvido a classe resultante</w:t>
      </w:r>
      <w:r w:rsidR="00642197">
        <w:t>, isso é, o gênero</w:t>
      </w:r>
      <w:r w:rsidR="006B769C">
        <w:t xml:space="preserve"> resultante </w:t>
      </w:r>
      <w:r w:rsidR="00DE0920" w:rsidRPr="00DE0920">
        <w:t>como resposta a requisição.</w:t>
      </w:r>
    </w:p>
    <w:p w14:paraId="355E5078" w14:textId="600C0AD4" w:rsidR="00E55F09" w:rsidRDefault="00E1072D" w:rsidP="00972812">
      <w:pPr>
        <w:pStyle w:val="Ttulo3"/>
      </w:pPr>
      <w:bookmarkStart w:id="178" w:name="_Toc55523392"/>
      <w:r>
        <w:t>Resultado da recomendação</w:t>
      </w:r>
      <w:r w:rsidR="00E162DC">
        <w:t xml:space="preserve"> (integração </w:t>
      </w:r>
      <w:r w:rsidR="00D710C7" w:rsidRPr="00F56039">
        <w:rPr>
          <w:i/>
          <w:iCs w:val="0"/>
        </w:rPr>
        <w:t>web</w:t>
      </w:r>
      <w:commentRangeStart w:id="179"/>
      <w:r w:rsidR="00D710C7" w:rsidRPr="00F56039">
        <w:rPr>
          <w:i/>
          <w:iCs w:val="0"/>
        </w:rPr>
        <w:t>app</w:t>
      </w:r>
      <w:commentRangeEnd w:id="179"/>
      <w:r w:rsidR="00D710C7" w:rsidRPr="00F56039">
        <w:rPr>
          <w:rStyle w:val="Refdecomentrio"/>
          <w:i/>
          <w:iCs w:val="0"/>
        </w:rPr>
        <w:commentReference w:id="179"/>
      </w:r>
      <w:r w:rsidR="00E162DC">
        <w:t>)</w:t>
      </w:r>
      <w:bookmarkEnd w:id="178"/>
    </w:p>
    <w:p w14:paraId="2830BCFC" w14:textId="49EE1CD6" w:rsidR="00772326" w:rsidRDefault="00E1072D" w:rsidP="00972812">
      <w:r>
        <w:tab/>
      </w:r>
      <w:r w:rsidR="009D2DFE">
        <w:t xml:space="preserve">Tendo o servidor pronto e publicado, foi desenvolvido uma integração no plugin. Nela, é obtido as informações de contexto e solicitado ao LORS o gênero recomendado. </w:t>
      </w:r>
      <w:r w:rsidR="00CB498C">
        <w:t xml:space="preserve">Com o </w:t>
      </w:r>
      <w:r w:rsidR="00CB498C">
        <w:lastRenderedPageBreak/>
        <w:t xml:space="preserve">retorno do gênero, é feito uma nova requisição de busca ao Spotify das principais 20 </w:t>
      </w:r>
      <w:r w:rsidR="00CB498C" w:rsidRPr="004945EC">
        <w:rPr>
          <w:i/>
        </w:rPr>
        <w:t>playlists</w:t>
      </w:r>
      <w:r w:rsidR="00CB498C">
        <w:t xml:space="preserve"> que contenham o </w:t>
      </w:r>
      <w:r w:rsidR="00783EE4">
        <w:t>ele</w:t>
      </w:r>
      <w:r w:rsidR="00CB498C">
        <w:t xml:space="preserve"> no nome.</w:t>
      </w:r>
    </w:p>
    <w:p w14:paraId="5757E4C3" w14:textId="77777777" w:rsidR="00772326" w:rsidRDefault="00772326" w:rsidP="00972812">
      <w:r>
        <w:rPr>
          <w:noProof/>
        </w:rPr>
        <w:drawing>
          <wp:inline distT="0" distB="0" distL="0" distR="0" wp14:anchorId="50A38823" wp14:editId="1C14281A">
            <wp:extent cx="1339684" cy="6100876"/>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344033" cy="6120679"/>
                    </a:xfrm>
                    <a:prstGeom prst="rect">
                      <a:avLst/>
                    </a:prstGeom>
                    <a:noFill/>
                    <a:ln>
                      <a:noFill/>
                    </a:ln>
                  </pic:spPr>
                </pic:pic>
              </a:graphicData>
            </a:graphic>
          </wp:inline>
        </w:drawing>
      </w:r>
    </w:p>
    <w:p w14:paraId="5E46A703" w14:textId="4277F3EE" w:rsidR="00E1072D" w:rsidRDefault="00772326" w:rsidP="00972812">
      <w:pPr>
        <w:pStyle w:val="Legenda"/>
      </w:pPr>
      <w:bookmarkStart w:id="180" w:name="_Ref54973248"/>
      <w:bookmarkStart w:id="181" w:name="_Toc55260900"/>
      <w:r>
        <w:t xml:space="preserve">Figura </w:t>
      </w:r>
      <w:r w:rsidR="006B25B5">
        <w:fldChar w:fldCharType="begin"/>
      </w:r>
      <w:r w:rsidR="006B25B5">
        <w:instrText xml:space="preserve"> SEQ Figura \* ARABIC </w:instrText>
      </w:r>
      <w:r w:rsidR="006B25B5">
        <w:fldChar w:fldCharType="separate"/>
      </w:r>
      <w:r>
        <w:rPr>
          <w:noProof/>
        </w:rPr>
        <w:t>25</w:t>
      </w:r>
      <w:r w:rsidR="006B25B5">
        <w:rPr>
          <w:noProof/>
        </w:rPr>
        <w:fldChar w:fldCharType="end"/>
      </w:r>
      <w:bookmarkEnd w:id="180"/>
      <w:r>
        <w:t xml:space="preserve"> Tela de recomendações </w:t>
      </w:r>
      <w:r w:rsidRPr="00A73EA3">
        <w:t>(próprio, 2020)</w:t>
      </w:r>
      <w:bookmarkEnd w:id="181"/>
    </w:p>
    <w:p w14:paraId="2ECDE85C" w14:textId="46040D94" w:rsidR="007E224E" w:rsidRDefault="005B2851" w:rsidP="00972812">
      <w:r>
        <w:tab/>
        <w:t xml:space="preserve"> No fim, é</w:t>
      </w:r>
      <w:r w:rsidR="002A1475">
        <w:t xml:space="preserve"> apresentado o gênero </w:t>
      </w:r>
      <w:r w:rsidR="00B55F8C">
        <w:t>recomendado</w:t>
      </w:r>
      <w:r w:rsidR="002A1475">
        <w:t xml:space="preserve"> na tela</w:t>
      </w:r>
      <w:r w:rsidR="000F357B">
        <w:t>,</w:t>
      </w:r>
      <w:r>
        <w:t xml:space="preserve"> trata</w:t>
      </w:r>
      <w:r w:rsidR="00BB05C7">
        <w:t>n</w:t>
      </w:r>
      <w:r>
        <w:t xml:space="preserve">do o retorno do Spotify e apresentado as </w:t>
      </w:r>
      <w:r w:rsidRPr="00CE0464">
        <w:rPr>
          <w:i/>
        </w:rPr>
        <w:t>playlists</w:t>
      </w:r>
      <w:r>
        <w:t xml:space="preserve"> na tela</w:t>
      </w:r>
      <w:r w:rsidR="00D523DC">
        <w:t xml:space="preserve"> (</w:t>
      </w:r>
      <w:r w:rsidR="00D523DC">
        <w:fldChar w:fldCharType="begin"/>
      </w:r>
      <w:r w:rsidR="00D523DC">
        <w:instrText xml:space="preserve"> REF _Ref54973248 \h </w:instrText>
      </w:r>
      <w:r w:rsidR="00D523DC">
        <w:fldChar w:fldCharType="separate"/>
      </w:r>
      <w:r w:rsidR="00D523DC">
        <w:t xml:space="preserve">Figura </w:t>
      </w:r>
      <w:r w:rsidR="00D523DC">
        <w:rPr>
          <w:noProof/>
        </w:rPr>
        <w:t>25</w:t>
      </w:r>
      <w:r w:rsidR="00D523DC">
        <w:fldChar w:fldCharType="end"/>
      </w:r>
      <w:r w:rsidR="00D523DC">
        <w:t>)</w:t>
      </w:r>
      <w:r>
        <w:t>, permitindo assim, que o usuário escolha uma das playlists para reproduzir.</w:t>
      </w:r>
    </w:p>
    <w:p w14:paraId="5B38AEEA" w14:textId="2CFE47ED" w:rsidR="002F06E8" w:rsidRDefault="002F06E8" w:rsidP="00972812">
      <w:pPr>
        <w:pStyle w:val="Ttulo3"/>
      </w:pPr>
      <w:bookmarkStart w:id="182" w:name="_Toc55523393"/>
      <w:r>
        <w:t>Resultados do experimento</w:t>
      </w:r>
      <w:bookmarkEnd w:id="182"/>
    </w:p>
    <w:p w14:paraId="43F6EBC8" w14:textId="3B4F594A" w:rsidR="008B60F5" w:rsidRDefault="002F06E8" w:rsidP="00972812">
      <w:r>
        <w:lastRenderedPageBreak/>
        <w:tab/>
      </w:r>
      <w:r w:rsidR="0057572C">
        <w:t>Com o modelo pronto, é importante garantir o seu funcionamento e precisão</w:t>
      </w:r>
      <w:r w:rsidR="00CE78D5">
        <w:t>.</w:t>
      </w:r>
      <w:r w:rsidR="00D50BAA">
        <w:t xml:space="preserve"> </w:t>
      </w:r>
      <w:r w:rsidR="00CE78D5">
        <w:t>P</w:t>
      </w:r>
      <w:r w:rsidR="00D50BAA">
        <w:t>ara garantir que as recomendações estão funciona</w:t>
      </w:r>
      <w:r w:rsidR="00CD5977">
        <w:t>n</w:t>
      </w:r>
      <w:r w:rsidR="00D50BAA">
        <w:t>do</w:t>
      </w:r>
      <w:r w:rsidR="006C6391">
        <w:t xml:space="preserve">, </w:t>
      </w:r>
      <w:r w:rsidR="007F5B46">
        <w:t xml:space="preserve">foi </w:t>
      </w:r>
      <w:r w:rsidR="006C6391">
        <w:t>a</w:t>
      </w:r>
      <w:r w:rsidR="007F5B46">
        <w:t>va</w:t>
      </w:r>
      <w:r w:rsidR="006C6391">
        <w:t>liado</w:t>
      </w:r>
      <w:r w:rsidR="0057572C">
        <w:t xml:space="preserve"> </w:t>
      </w:r>
      <w:r w:rsidR="007F5B46">
        <w:t>a</w:t>
      </w:r>
      <w:r w:rsidR="0057572C">
        <w:t xml:space="preserve"> acurácia</w:t>
      </w:r>
      <w:r w:rsidR="00BE3D08">
        <w:t xml:space="preserve"> </w:t>
      </w:r>
      <w:r w:rsidR="007F5B46">
        <w:t>e a matriz de confusão do modelo.</w:t>
      </w:r>
    </w:p>
    <w:p w14:paraId="4BBBDC57" w14:textId="52636C56" w:rsidR="00F60D41" w:rsidRDefault="0036700B" w:rsidP="00380B46">
      <w:r>
        <w:tab/>
      </w:r>
      <w:r w:rsidR="00AA53AE">
        <w:t xml:space="preserve">O modelo inicialmente obteve uma acurácia de 0,15, o que é muito baixo. Foi analisado o modelo e visto que poderiam ser </w:t>
      </w:r>
      <w:r w:rsidR="00110CE6">
        <w:t>diminuídos</w:t>
      </w:r>
      <w:r w:rsidR="00AA53AE">
        <w:t xml:space="preserve"> a quantidade de gêneros</w:t>
      </w:r>
      <w:r w:rsidR="007408DF">
        <w:t xml:space="preserve"> (classes)</w:t>
      </w:r>
      <w:r w:rsidR="00AA53AE">
        <w:t>, então, foi realizado a taxonomia dos gêneros, mantendo somente os gêneros principais.</w:t>
      </w:r>
      <w:r w:rsidR="004858F7">
        <w:t xml:space="preserve"> Com essa alteração, a acurácia do algoritmo passou de 0,15 para 0,46</w:t>
      </w:r>
      <w:r w:rsidR="00F97163">
        <w:t xml:space="preserve">, um </w:t>
      </w:r>
      <w:r w:rsidR="005C1A2F">
        <w:t>acréscimo</w:t>
      </w:r>
      <w:r w:rsidR="00F97163">
        <w:t xml:space="preserve"> de 306%</w:t>
      </w:r>
      <w:r w:rsidR="00692847">
        <w:t>.</w:t>
      </w:r>
    </w:p>
    <w:tbl>
      <w:tblPr>
        <w:tblW w:w="9067" w:type="dxa"/>
        <w:tblLayout w:type="fixed"/>
        <w:tblCellMar>
          <w:left w:w="70" w:type="dxa"/>
          <w:right w:w="70" w:type="dxa"/>
        </w:tblCellMar>
        <w:tblLook w:val="04A0" w:firstRow="1" w:lastRow="0" w:firstColumn="1" w:lastColumn="0" w:noHBand="0" w:noVBand="1"/>
      </w:tblPr>
      <w:tblGrid>
        <w:gridCol w:w="4533"/>
        <w:gridCol w:w="4534"/>
      </w:tblGrid>
      <w:tr w:rsidR="00E93C9A" w:rsidRPr="002A3520" w14:paraId="62D88184"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tcPr>
          <w:p w14:paraId="53545CBB" w14:textId="396A9FC9"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GENERO</w:t>
            </w:r>
          </w:p>
        </w:tc>
        <w:tc>
          <w:tcPr>
            <w:tcW w:w="4534" w:type="dxa"/>
            <w:tcBorders>
              <w:top w:val="single" w:sz="4" w:space="0" w:color="auto"/>
              <w:left w:val="nil"/>
              <w:bottom w:val="single" w:sz="4" w:space="0" w:color="auto"/>
              <w:right w:val="single" w:sz="4" w:space="0" w:color="auto"/>
            </w:tcBorders>
            <w:shd w:val="clear" w:color="auto" w:fill="auto"/>
            <w:noWrap/>
          </w:tcPr>
          <w:p w14:paraId="667648EC" w14:textId="5560B003" w:rsidR="00E93C9A" w:rsidRPr="002A3520" w:rsidRDefault="00E93C9A" w:rsidP="002A3520">
            <w:pPr>
              <w:keepNext w:val="0"/>
              <w:tabs>
                <w:tab w:val="clear" w:pos="851"/>
              </w:tabs>
              <w:spacing w:line="240" w:lineRule="auto"/>
              <w:jc w:val="center"/>
              <w:rPr>
                <w:rFonts w:ascii="Calibri" w:hAnsi="Calibri" w:cs="Calibri"/>
                <w:b/>
                <w:bCs/>
                <w:iCs w:val="0"/>
                <w:color w:val="auto"/>
                <w:sz w:val="22"/>
                <w:szCs w:val="22"/>
                <w:lang w:eastAsia="pt-BR"/>
              </w:rPr>
            </w:pPr>
            <w:r>
              <w:rPr>
                <w:rFonts w:ascii="Calibri" w:hAnsi="Calibri" w:cs="Calibri"/>
                <w:b/>
                <w:bCs/>
                <w:iCs w:val="0"/>
                <w:color w:val="auto"/>
                <w:sz w:val="22"/>
                <w:szCs w:val="22"/>
                <w:lang w:eastAsia="pt-BR"/>
              </w:rPr>
              <w:t>CLASSE</w:t>
            </w:r>
            <w:r w:rsidR="00641CC6">
              <w:rPr>
                <w:rFonts w:ascii="Calibri" w:hAnsi="Calibri" w:cs="Calibri"/>
                <w:b/>
                <w:bCs/>
                <w:iCs w:val="0"/>
                <w:color w:val="auto"/>
                <w:sz w:val="22"/>
                <w:szCs w:val="22"/>
                <w:lang w:eastAsia="pt-BR"/>
              </w:rPr>
              <w:t xml:space="preserve"> GERADA PELO LABEL ENCODER</w:t>
            </w:r>
          </w:p>
        </w:tc>
      </w:tr>
      <w:tr w:rsidR="002A3520" w:rsidRPr="002A3520" w14:paraId="104CD7BE" w14:textId="77777777" w:rsidTr="00555A6D">
        <w:trPr>
          <w:trHeight w:val="300"/>
        </w:trPr>
        <w:tc>
          <w:tcPr>
            <w:tcW w:w="4533" w:type="dxa"/>
            <w:tcBorders>
              <w:top w:val="single" w:sz="4" w:space="0" w:color="auto"/>
              <w:left w:val="single" w:sz="4" w:space="0" w:color="auto"/>
              <w:bottom w:val="single" w:sz="4" w:space="0" w:color="auto"/>
              <w:right w:val="single" w:sz="4" w:space="0" w:color="auto"/>
            </w:tcBorders>
            <w:shd w:val="clear" w:color="auto" w:fill="auto"/>
            <w:noWrap/>
            <w:hideMark/>
          </w:tcPr>
          <w:p w14:paraId="5617CBE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rkansas country</w:t>
            </w:r>
          </w:p>
        </w:tc>
        <w:tc>
          <w:tcPr>
            <w:tcW w:w="4534" w:type="dxa"/>
            <w:tcBorders>
              <w:top w:val="single" w:sz="4" w:space="0" w:color="auto"/>
              <w:left w:val="nil"/>
              <w:bottom w:val="single" w:sz="4" w:space="0" w:color="auto"/>
              <w:right w:val="single" w:sz="4" w:space="0" w:color="auto"/>
            </w:tcBorders>
            <w:shd w:val="clear" w:color="auto" w:fill="auto"/>
            <w:noWrap/>
            <w:hideMark/>
          </w:tcPr>
          <w:p w14:paraId="69F5A87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0</w:t>
            </w:r>
          </w:p>
        </w:tc>
      </w:tr>
      <w:tr w:rsidR="002A3520" w:rsidRPr="002A3520" w14:paraId="7081776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EFD46D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tl hip hop</w:t>
            </w:r>
          </w:p>
        </w:tc>
        <w:tc>
          <w:tcPr>
            <w:tcW w:w="4534" w:type="dxa"/>
            <w:tcBorders>
              <w:top w:val="nil"/>
              <w:left w:val="nil"/>
              <w:bottom w:val="single" w:sz="4" w:space="0" w:color="auto"/>
              <w:right w:val="single" w:sz="4" w:space="0" w:color="auto"/>
            </w:tcBorders>
            <w:shd w:val="clear" w:color="auto" w:fill="auto"/>
            <w:noWrap/>
            <w:hideMark/>
          </w:tcPr>
          <w:p w14:paraId="0592EC5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w:t>
            </w:r>
          </w:p>
        </w:tc>
      </w:tr>
      <w:tr w:rsidR="002A3520" w:rsidRPr="002A3520" w14:paraId="2F0D1C8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1CFAF2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country</w:t>
            </w:r>
          </w:p>
        </w:tc>
        <w:tc>
          <w:tcPr>
            <w:tcW w:w="4534" w:type="dxa"/>
            <w:tcBorders>
              <w:top w:val="nil"/>
              <w:left w:val="nil"/>
              <w:bottom w:val="single" w:sz="4" w:space="0" w:color="auto"/>
              <w:right w:val="single" w:sz="4" w:space="0" w:color="auto"/>
            </w:tcBorders>
            <w:shd w:val="clear" w:color="auto" w:fill="auto"/>
            <w:noWrap/>
            <w:hideMark/>
          </w:tcPr>
          <w:p w14:paraId="077F05C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w:t>
            </w:r>
          </w:p>
        </w:tc>
      </w:tr>
      <w:tr w:rsidR="002A3520" w:rsidRPr="002A3520" w14:paraId="6AF967E5"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50D19B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indie folk</w:t>
            </w:r>
          </w:p>
        </w:tc>
        <w:tc>
          <w:tcPr>
            <w:tcW w:w="4534" w:type="dxa"/>
            <w:tcBorders>
              <w:top w:val="nil"/>
              <w:left w:val="nil"/>
              <w:bottom w:val="single" w:sz="4" w:space="0" w:color="auto"/>
              <w:right w:val="single" w:sz="4" w:space="0" w:color="auto"/>
            </w:tcBorders>
            <w:shd w:val="clear" w:color="auto" w:fill="auto"/>
            <w:noWrap/>
            <w:hideMark/>
          </w:tcPr>
          <w:p w14:paraId="02A0B98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w:t>
            </w:r>
          </w:p>
        </w:tc>
      </w:tr>
      <w:tr w:rsidR="002A3520" w:rsidRPr="002A3520" w14:paraId="1C73B1B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3BAD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australian reggae fusion</w:t>
            </w:r>
          </w:p>
        </w:tc>
        <w:tc>
          <w:tcPr>
            <w:tcW w:w="4534" w:type="dxa"/>
            <w:tcBorders>
              <w:top w:val="nil"/>
              <w:left w:val="nil"/>
              <w:bottom w:val="single" w:sz="4" w:space="0" w:color="auto"/>
              <w:right w:val="single" w:sz="4" w:space="0" w:color="auto"/>
            </w:tcBorders>
            <w:shd w:val="clear" w:color="auto" w:fill="auto"/>
            <w:noWrap/>
            <w:hideMark/>
          </w:tcPr>
          <w:p w14:paraId="78F2FA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4</w:t>
            </w:r>
          </w:p>
        </w:tc>
      </w:tr>
      <w:tr w:rsidR="002A3520" w:rsidRPr="002A3520" w14:paraId="5353E53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83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andinhas</w:t>
            </w:r>
          </w:p>
        </w:tc>
        <w:tc>
          <w:tcPr>
            <w:tcW w:w="4534" w:type="dxa"/>
            <w:tcBorders>
              <w:top w:val="nil"/>
              <w:left w:val="nil"/>
              <w:bottom w:val="single" w:sz="4" w:space="0" w:color="auto"/>
              <w:right w:val="single" w:sz="4" w:space="0" w:color="auto"/>
            </w:tcBorders>
            <w:shd w:val="clear" w:color="auto" w:fill="auto"/>
            <w:noWrap/>
            <w:hideMark/>
          </w:tcPr>
          <w:p w14:paraId="4045DD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5</w:t>
            </w:r>
          </w:p>
        </w:tc>
      </w:tr>
      <w:tr w:rsidR="002A3520" w:rsidRPr="002A3520" w14:paraId="0B3EAD9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48D61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eatlesque</w:t>
            </w:r>
          </w:p>
        </w:tc>
        <w:tc>
          <w:tcPr>
            <w:tcW w:w="4534" w:type="dxa"/>
            <w:tcBorders>
              <w:top w:val="nil"/>
              <w:left w:val="nil"/>
              <w:bottom w:val="single" w:sz="4" w:space="0" w:color="auto"/>
              <w:right w:val="single" w:sz="4" w:space="0" w:color="auto"/>
            </w:tcBorders>
            <w:shd w:val="clear" w:color="auto" w:fill="auto"/>
            <w:noWrap/>
            <w:hideMark/>
          </w:tcPr>
          <w:p w14:paraId="4EE6E72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6</w:t>
            </w:r>
          </w:p>
        </w:tc>
      </w:tr>
      <w:tr w:rsidR="002A3520" w:rsidRPr="002A3520" w14:paraId="529719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E956A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brazilian rock</w:t>
            </w:r>
          </w:p>
        </w:tc>
        <w:tc>
          <w:tcPr>
            <w:tcW w:w="4534" w:type="dxa"/>
            <w:tcBorders>
              <w:top w:val="nil"/>
              <w:left w:val="nil"/>
              <w:bottom w:val="single" w:sz="4" w:space="0" w:color="auto"/>
              <w:right w:val="single" w:sz="4" w:space="0" w:color="auto"/>
            </w:tcBorders>
            <w:shd w:val="clear" w:color="auto" w:fill="auto"/>
            <w:noWrap/>
            <w:hideMark/>
          </w:tcPr>
          <w:p w14:paraId="452FB74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7</w:t>
            </w:r>
          </w:p>
        </w:tc>
      </w:tr>
      <w:tr w:rsidR="002A3520" w:rsidRPr="002A3520" w14:paraId="160E7FF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9BDF7A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op punk</w:t>
            </w:r>
          </w:p>
        </w:tc>
        <w:tc>
          <w:tcPr>
            <w:tcW w:w="4534" w:type="dxa"/>
            <w:tcBorders>
              <w:top w:val="nil"/>
              <w:left w:val="nil"/>
              <w:bottom w:val="single" w:sz="4" w:space="0" w:color="auto"/>
              <w:right w:val="single" w:sz="4" w:space="0" w:color="auto"/>
            </w:tcBorders>
            <w:shd w:val="clear" w:color="auto" w:fill="auto"/>
            <w:noWrap/>
            <w:hideMark/>
          </w:tcPr>
          <w:p w14:paraId="57D15DF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8</w:t>
            </w:r>
          </w:p>
        </w:tc>
      </w:tr>
      <w:tr w:rsidR="002A3520" w:rsidRPr="002A3520" w14:paraId="3669340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550A35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punk</w:t>
            </w:r>
          </w:p>
        </w:tc>
        <w:tc>
          <w:tcPr>
            <w:tcW w:w="4534" w:type="dxa"/>
            <w:tcBorders>
              <w:top w:val="nil"/>
              <w:left w:val="nil"/>
              <w:bottom w:val="single" w:sz="4" w:space="0" w:color="auto"/>
              <w:right w:val="single" w:sz="4" w:space="0" w:color="auto"/>
            </w:tcBorders>
            <w:shd w:val="clear" w:color="auto" w:fill="auto"/>
            <w:noWrap/>
            <w:hideMark/>
          </w:tcPr>
          <w:p w14:paraId="419619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9</w:t>
            </w:r>
          </w:p>
        </w:tc>
      </w:tr>
      <w:tr w:rsidR="002A3520" w:rsidRPr="002A3520" w14:paraId="01B35D0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CFDC6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anadian rock</w:t>
            </w:r>
          </w:p>
        </w:tc>
        <w:tc>
          <w:tcPr>
            <w:tcW w:w="4534" w:type="dxa"/>
            <w:tcBorders>
              <w:top w:val="nil"/>
              <w:left w:val="nil"/>
              <w:bottom w:val="single" w:sz="4" w:space="0" w:color="auto"/>
              <w:right w:val="single" w:sz="4" w:space="0" w:color="auto"/>
            </w:tcBorders>
            <w:shd w:val="clear" w:color="auto" w:fill="auto"/>
            <w:noWrap/>
            <w:hideMark/>
          </w:tcPr>
          <w:p w14:paraId="2EC2C95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0</w:t>
            </w:r>
          </w:p>
        </w:tc>
      </w:tr>
      <w:tr w:rsidR="002A3520" w:rsidRPr="002A3520" w14:paraId="1E12685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904E5D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hannel pop</w:t>
            </w:r>
          </w:p>
        </w:tc>
        <w:tc>
          <w:tcPr>
            <w:tcW w:w="4534" w:type="dxa"/>
            <w:tcBorders>
              <w:top w:val="nil"/>
              <w:left w:val="nil"/>
              <w:bottom w:val="single" w:sz="4" w:space="0" w:color="auto"/>
              <w:right w:val="single" w:sz="4" w:space="0" w:color="auto"/>
            </w:tcBorders>
            <w:shd w:val="clear" w:color="auto" w:fill="auto"/>
            <w:noWrap/>
            <w:hideMark/>
          </w:tcPr>
          <w:p w14:paraId="2BF2D64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1</w:t>
            </w:r>
          </w:p>
        </w:tc>
      </w:tr>
      <w:tr w:rsidR="002A3520" w:rsidRPr="002A3520" w14:paraId="5D0679F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339743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w:t>
            </w:r>
          </w:p>
        </w:tc>
        <w:tc>
          <w:tcPr>
            <w:tcW w:w="4534" w:type="dxa"/>
            <w:tcBorders>
              <w:top w:val="nil"/>
              <w:left w:val="nil"/>
              <w:bottom w:val="single" w:sz="4" w:space="0" w:color="auto"/>
              <w:right w:val="single" w:sz="4" w:space="0" w:color="auto"/>
            </w:tcBorders>
            <w:shd w:val="clear" w:color="auto" w:fill="auto"/>
            <w:noWrap/>
            <w:hideMark/>
          </w:tcPr>
          <w:p w14:paraId="0E2C85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2</w:t>
            </w:r>
          </w:p>
        </w:tc>
      </w:tr>
      <w:tr w:rsidR="002A3520" w:rsidRPr="002A3520" w14:paraId="7EBCC77E"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C81BF6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dawn</w:t>
            </w:r>
          </w:p>
        </w:tc>
        <w:tc>
          <w:tcPr>
            <w:tcW w:w="4534" w:type="dxa"/>
            <w:tcBorders>
              <w:top w:val="nil"/>
              <w:left w:val="nil"/>
              <w:bottom w:val="single" w:sz="4" w:space="0" w:color="auto"/>
              <w:right w:val="single" w:sz="4" w:space="0" w:color="auto"/>
            </w:tcBorders>
            <w:shd w:val="clear" w:color="auto" w:fill="auto"/>
            <w:noWrap/>
            <w:hideMark/>
          </w:tcPr>
          <w:p w14:paraId="78981DD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3</w:t>
            </w:r>
          </w:p>
        </w:tc>
      </w:tr>
      <w:tr w:rsidR="002A3520" w:rsidRPr="002A3520" w14:paraId="11717FE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B3E349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pop</w:t>
            </w:r>
          </w:p>
        </w:tc>
        <w:tc>
          <w:tcPr>
            <w:tcW w:w="4534" w:type="dxa"/>
            <w:tcBorders>
              <w:top w:val="nil"/>
              <w:left w:val="nil"/>
              <w:bottom w:val="single" w:sz="4" w:space="0" w:color="auto"/>
              <w:right w:val="single" w:sz="4" w:space="0" w:color="auto"/>
            </w:tcBorders>
            <w:shd w:val="clear" w:color="auto" w:fill="auto"/>
            <w:noWrap/>
            <w:hideMark/>
          </w:tcPr>
          <w:p w14:paraId="0C757761"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4</w:t>
            </w:r>
          </w:p>
        </w:tc>
      </w:tr>
      <w:tr w:rsidR="002A3520" w:rsidRPr="002A3520" w14:paraId="7A3EB046"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4A43CB0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country road</w:t>
            </w:r>
          </w:p>
        </w:tc>
        <w:tc>
          <w:tcPr>
            <w:tcW w:w="4534" w:type="dxa"/>
            <w:tcBorders>
              <w:top w:val="nil"/>
              <w:left w:val="nil"/>
              <w:bottom w:val="single" w:sz="4" w:space="0" w:color="auto"/>
              <w:right w:val="single" w:sz="4" w:space="0" w:color="auto"/>
            </w:tcBorders>
            <w:shd w:val="clear" w:color="auto" w:fill="auto"/>
            <w:noWrap/>
            <w:hideMark/>
          </w:tcPr>
          <w:p w14:paraId="25D1BCA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5</w:t>
            </w:r>
          </w:p>
        </w:tc>
      </w:tr>
      <w:tr w:rsidR="002A3520" w:rsidRPr="002A3520" w14:paraId="7F1539F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1FD5F5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dfw rap</w:t>
            </w:r>
          </w:p>
        </w:tc>
        <w:tc>
          <w:tcPr>
            <w:tcW w:w="4534" w:type="dxa"/>
            <w:tcBorders>
              <w:top w:val="nil"/>
              <w:left w:val="nil"/>
              <w:bottom w:val="single" w:sz="4" w:space="0" w:color="auto"/>
              <w:right w:val="single" w:sz="4" w:space="0" w:color="auto"/>
            </w:tcBorders>
            <w:shd w:val="clear" w:color="auto" w:fill="auto"/>
            <w:noWrap/>
            <w:hideMark/>
          </w:tcPr>
          <w:p w14:paraId="003EAA3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6</w:t>
            </w:r>
          </w:p>
        </w:tc>
      </w:tr>
      <w:tr w:rsidR="002A3520" w:rsidRPr="002A3520" w14:paraId="057847F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C5D190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electro house</w:t>
            </w:r>
          </w:p>
        </w:tc>
        <w:tc>
          <w:tcPr>
            <w:tcW w:w="4534" w:type="dxa"/>
            <w:tcBorders>
              <w:top w:val="nil"/>
              <w:left w:val="nil"/>
              <w:bottom w:val="single" w:sz="4" w:space="0" w:color="auto"/>
              <w:right w:val="single" w:sz="4" w:space="0" w:color="auto"/>
            </w:tcBorders>
            <w:shd w:val="clear" w:color="auto" w:fill="auto"/>
            <w:noWrap/>
            <w:hideMark/>
          </w:tcPr>
          <w:p w14:paraId="4A965CF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7</w:t>
            </w:r>
          </w:p>
        </w:tc>
      </w:tr>
      <w:tr w:rsidR="002A3520" w:rsidRPr="002A3520" w14:paraId="637EA26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26DB45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folk</w:t>
            </w:r>
          </w:p>
        </w:tc>
        <w:tc>
          <w:tcPr>
            <w:tcW w:w="4534" w:type="dxa"/>
            <w:tcBorders>
              <w:top w:val="nil"/>
              <w:left w:val="nil"/>
              <w:bottom w:val="single" w:sz="4" w:space="0" w:color="auto"/>
              <w:right w:val="single" w:sz="4" w:space="0" w:color="auto"/>
            </w:tcBorders>
            <w:shd w:val="clear" w:color="auto" w:fill="auto"/>
            <w:noWrap/>
            <w:hideMark/>
          </w:tcPr>
          <w:p w14:paraId="75AC066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8</w:t>
            </w:r>
          </w:p>
        </w:tc>
      </w:tr>
      <w:tr w:rsidR="002A3520" w:rsidRPr="002A3520" w14:paraId="5231FE93"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C29A63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arlem hip hop</w:t>
            </w:r>
          </w:p>
        </w:tc>
        <w:tc>
          <w:tcPr>
            <w:tcW w:w="4534" w:type="dxa"/>
            <w:tcBorders>
              <w:top w:val="nil"/>
              <w:left w:val="nil"/>
              <w:bottom w:val="single" w:sz="4" w:space="0" w:color="auto"/>
              <w:right w:val="single" w:sz="4" w:space="0" w:color="auto"/>
            </w:tcBorders>
            <w:shd w:val="clear" w:color="auto" w:fill="auto"/>
            <w:noWrap/>
            <w:hideMark/>
          </w:tcPr>
          <w:p w14:paraId="34DB0A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19</w:t>
            </w:r>
          </w:p>
        </w:tc>
      </w:tr>
      <w:tr w:rsidR="002A3520" w:rsidRPr="002A3520" w14:paraId="6872E99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3001E5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eartland rock</w:t>
            </w:r>
          </w:p>
        </w:tc>
        <w:tc>
          <w:tcPr>
            <w:tcW w:w="4534" w:type="dxa"/>
            <w:tcBorders>
              <w:top w:val="nil"/>
              <w:left w:val="nil"/>
              <w:bottom w:val="single" w:sz="4" w:space="0" w:color="auto"/>
              <w:right w:val="single" w:sz="4" w:space="0" w:color="auto"/>
            </w:tcBorders>
            <w:shd w:val="clear" w:color="auto" w:fill="auto"/>
            <w:noWrap/>
            <w:hideMark/>
          </w:tcPr>
          <w:p w14:paraId="16983697"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0</w:t>
            </w:r>
          </w:p>
        </w:tc>
      </w:tr>
      <w:tr w:rsidR="002A3520" w:rsidRPr="002A3520" w14:paraId="63ECB78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7727A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hip hop</w:t>
            </w:r>
          </w:p>
        </w:tc>
        <w:tc>
          <w:tcPr>
            <w:tcW w:w="4534" w:type="dxa"/>
            <w:tcBorders>
              <w:top w:val="nil"/>
              <w:left w:val="nil"/>
              <w:bottom w:val="single" w:sz="4" w:space="0" w:color="auto"/>
              <w:right w:val="single" w:sz="4" w:space="0" w:color="auto"/>
            </w:tcBorders>
            <w:shd w:val="clear" w:color="auto" w:fill="auto"/>
            <w:noWrap/>
            <w:hideMark/>
          </w:tcPr>
          <w:p w14:paraId="453A2D6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1</w:t>
            </w:r>
          </w:p>
        </w:tc>
      </w:tr>
      <w:tr w:rsidR="002A3520" w:rsidRPr="002A3520" w14:paraId="259EF07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B49EA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indie cafe pop</w:t>
            </w:r>
          </w:p>
        </w:tc>
        <w:tc>
          <w:tcPr>
            <w:tcW w:w="4534" w:type="dxa"/>
            <w:tcBorders>
              <w:top w:val="nil"/>
              <w:left w:val="nil"/>
              <w:bottom w:val="single" w:sz="4" w:space="0" w:color="auto"/>
              <w:right w:val="single" w:sz="4" w:space="0" w:color="auto"/>
            </w:tcBorders>
            <w:shd w:val="clear" w:color="auto" w:fill="auto"/>
            <w:noWrap/>
            <w:hideMark/>
          </w:tcPr>
          <w:p w14:paraId="2DC625A5"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2</w:t>
            </w:r>
          </w:p>
        </w:tc>
      </w:tr>
      <w:tr w:rsidR="002A3520" w:rsidRPr="002A3520" w14:paraId="2113AC8F"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D7C416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lodic rap</w:t>
            </w:r>
          </w:p>
        </w:tc>
        <w:tc>
          <w:tcPr>
            <w:tcW w:w="4534" w:type="dxa"/>
            <w:tcBorders>
              <w:top w:val="nil"/>
              <w:left w:val="nil"/>
              <w:bottom w:val="single" w:sz="4" w:space="0" w:color="auto"/>
              <w:right w:val="single" w:sz="4" w:space="0" w:color="auto"/>
            </w:tcBorders>
            <w:shd w:val="clear" w:color="auto" w:fill="auto"/>
            <w:noWrap/>
            <w:hideMark/>
          </w:tcPr>
          <w:p w14:paraId="02E4DD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3</w:t>
            </w:r>
          </w:p>
        </w:tc>
      </w:tr>
      <w:tr w:rsidR="002A3520" w:rsidRPr="002A3520" w14:paraId="20A00E3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CFB0FD"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etal</w:t>
            </w:r>
          </w:p>
        </w:tc>
        <w:tc>
          <w:tcPr>
            <w:tcW w:w="4534" w:type="dxa"/>
            <w:tcBorders>
              <w:top w:val="nil"/>
              <w:left w:val="nil"/>
              <w:bottom w:val="single" w:sz="4" w:space="0" w:color="auto"/>
              <w:right w:val="single" w:sz="4" w:space="0" w:color="auto"/>
            </w:tcBorders>
            <w:shd w:val="clear" w:color="auto" w:fill="auto"/>
            <w:noWrap/>
            <w:hideMark/>
          </w:tcPr>
          <w:p w14:paraId="5CC5858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4</w:t>
            </w:r>
          </w:p>
        </w:tc>
      </w:tr>
      <w:tr w:rsidR="002A3520" w:rsidRPr="002A3520" w14:paraId="47673B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374E381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iami hip hop</w:t>
            </w:r>
          </w:p>
        </w:tc>
        <w:tc>
          <w:tcPr>
            <w:tcW w:w="4534" w:type="dxa"/>
            <w:tcBorders>
              <w:top w:val="nil"/>
              <w:left w:val="nil"/>
              <w:bottom w:val="single" w:sz="4" w:space="0" w:color="auto"/>
              <w:right w:val="single" w:sz="4" w:space="0" w:color="auto"/>
            </w:tcBorders>
            <w:shd w:val="clear" w:color="auto" w:fill="auto"/>
            <w:noWrap/>
            <w:hideMark/>
          </w:tcPr>
          <w:p w14:paraId="4ECA713E"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5</w:t>
            </w:r>
          </w:p>
        </w:tc>
      </w:tr>
      <w:tr w:rsidR="002A3520" w:rsidRPr="002A3520" w14:paraId="2FD8669A"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E6D1C7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w:t>
            </w:r>
          </w:p>
        </w:tc>
        <w:tc>
          <w:tcPr>
            <w:tcW w:w="4534" w:type="dxa"/>
            <w:tcBorders>
              <w:top w:val="nil"/>
              <w:left w:val="nil"/>
              <w:bottom w:val="single" w:sz="4" w:space="0" w:color="auto"/>
              <w:right w:val="single" w:sz="4" w:space="0" w:color="auto"/>
            </w:tcBorders>
            <w:shd w:val="clear" w:color="auto" w:fill="auto"/>
            <w:noWrap/>
            <w:hideMark/>
          </w:tcPr>
          <w:p w14:paraId="1AEA76B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6</w:t>
            </w:r>
          </w:p>
        </w:tc>
      </w:tr>
      <w:tr w:rsidR="002A3520" w:rsidRPr="002A3520" w14:paraId="1297BFC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BE4F6E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gaucha tradicionalista</w:t>
            </w:r>
          </w:p>
        </w:tc>
        <w:tc>
          <w:tcPr>
            <w:tcW w:w="4534" w:type="dxa"/>
            <w:tcBorders>
              <w:top w:val="nil"/>
              <w:left w:val="nil"/>
              <w:bottom w:val="single" w:sz="4" w:space="0" w:color="auto"/>
              <w:right w:val="single" w:sz="4" w:space="0" w:color="auto"/>
            </w:tcBorders>
            <w:shd w:val="clear" w:color="auto" w:fill="auto"/>
            <w:noWrap/>
            <w:hideMark/>
          </w:tcPr>
          <w:p w14:paraId="39E1481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7</w:t>
            </w:r>
          </w:p>
        </w:tc>
      </w:tr>
      <w:tr w:rsidR="002A3520" w:rsidRPr="002A3520" w14:paraId="22E7AD2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62A5D15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musica maranhense</w:t>
            </w:r>
          </w:p>
        </w:tc>
        <w:tc>
          <w:tcPr>
            <w:tcW w:w="4534" w:type="dxa"/>
            <w:tcBorders>
              <w:top w:val="nil"/>
              <w:left w:val="nil"/>
              <w:bottom w:val="single" w:sz="4" w:space="0" w:color="auto"/>
              <w:right w:val="single" w:sz="4" w:space="0" w:color="auto"/>
            </w:tcBorders>
            <w:shd w:val="clear" w:color="auto" w:fill="auto"/>
            <w:noWrap/>
            <w:hideMark/>
          </w:tcPr>
          <w:p w14:paraId="0E5D0DD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8</w:t>
            </w:r>
          </w:p>
        </w:tc>
      </w:tr>
      <w:tr w:rsidR="002A3520" w:rsidRPr="002A3520" w14:paraId="5DC95CF9"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CEB24D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eo mellow</w:t>
            </w:r>
          </w:p>
        </w:tc>
        <w:tc>
          <w:tcPr>
            <w:tcW w:w="4534" w:type="dxa"/>
            <w:tcBorders>
              <w:top w:val="nil"/>
              <w:left w:val="nil"/>
              <w:bottom w:val="single" w:sz="4" w:space="0" w:color="auto"/>
              <w:right w:val="single" w:sz="4" w:space="0" w:color="auto"/>
            </w:tcBorders>
            <w:shd w:val="clear" w:color="auto" w:fill="auto"/>
            <w:noWrap/>
            <w:hideMark/>
          </w:tcPr>
          <w:p w14:paraId="53F0F3E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29</w:t>
            </w:r>
          </w:p>
        </w:tc>
      </w:tr>
      <w:tr w:rsidR="002A3520" w:rsidRPr="002A3520" w14:paraId="4A06ACC7"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00B2EC"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nyc rap</w:t>
            </w:r>
          </w:p>
        </w:tc>
        <w:tc>
          <w:tcPr>
            <w:tcW w:w="4534" w:type="dxa"/>
            <w:tcBorders>
              <w:top w:val="nil"/>
              <w:left w:val="nil"/>
              <w:bottom w:val="single" w:sz="4" w:space="0" w:color="auto"/>
              <w:right w:val="single" w:sz="4" w:space="0" w:color="auto"/>
            </w:tcBorders>
            <w:shd w:val="clear" w:color="auto" w:fill="auto"/>
            <w:noWrap/>
            <w:hideMark/>
          </w:tcPr>
          <w:p w14:paraId="62DCC1E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0</w:t>
            </w:r>
          </w:p>
        </w:tc>
      </w:tr>
      <w:tr w:rsidR="002A3520" w:rsidRPr="002A3520" w14:paraId="0586BFB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D1F388A"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oklahoma country</w:t>
            </w:r>
          </w:p>
        </w:tc>
        <w:tc>
          <w:tcPr>
            <w:tcW w:w="4534" w:type="dxa"/>
            <w:tcBorders>
              <w:top w:val="nil"/>
              <w:left w:val="nil"/>
              <w:bottom w:val="single" w:sz="4" w:space="0" w:color="auto"/>
              <w:right w:val="single" w:sz="4" w:space="0" w:color="auto"/>
            </w:tcBorders>
            <w:shd w:val="clear" w:color="auto" w:fill="auto"/>
            <w:noWrap/>
            <w:hideMark/>
          </w:tcPr>
          <w:p w14:paraId="31C8F5B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1</w:t>
            </w:r>
          </w:p>
        </w:tc>
      </w:tr>
      <w:tr w:rsidR="002A3520" w:rsidRPr="002A3520" w14:paraId="7090A131"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75108B"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p</w:t>
            </w:r>
          </w:p>
        </w:tc>
        <w:tc>
          <w:tcPr>
            <w:tcW w:w="4534" w:type="dxa"/>
            <w:tcBorders>
              <w:top w:val="nil"/>
              <w:left w:val="nil"/>
              <w:bottom w:val="single" w:sz="4" w:space="0" w:color="auto"/>
              <w:right w:val="single" w:sz="4" w:space="0" w:color="auto"/>
            </w:tcBorders>
            <w:shd w:val="clear" w:color="auto" w:fill="auto"/>
            <w:noWrap/>
            <w:hideMark/>
          </w:tcPr>
          <w:p w14:paraId="2F08682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2</w:t>
            </w:r>
          </w:p>
        </w:tc>
      </w:tr>
      <w:tr w:rsidR="002A3520" w:rsidRPr="002A3520" w14:paraId="4CE1E7A2"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7784CCC2"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post-teen pop</w:t>
            </w:r>
          </w:p>
        </w:tc>
        <w:tc>
          <w:tcPr>
            <w:tcW w:w="4534" w:type="dxa"/>
            <w:tcBorders>
              <w:top w:val="nil"/>
              <w:left w:val="nil"/>
              <w:bottom w:val="single" w:sz="4" w:space="0" w:color="auto"/>
              <w:right w:val="single" w:sz="4" w:space="0" w:color="auto"/>
            </w:tcBorders>
            <w:shd w:val="clear" w:color="auto" w:fill="auto"/>
            <w:noWrap/>
            <w:hideMark/>
          </w:tcPr>
          <w:p w14:paraId="3CB0275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3</w:t>
            </w:r>
          </w:p>
        </w:tc>
      </w:tr>
      <w:tr w:rsidR="002A3520" w:rsidRPr="002A3520" w14:paraId="056C4ACC"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180001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lastRenderedPageBreak/>
              <w:t>punk</w:t>
            </w:r>
          </w:p>
        </w:tc>
        <w:tc>
          <w:tcPr>
            <w:tcW w:w="4534" w:type="dxa"/>
            <w:tcBorders>
              <w:top w:val="nil"/>
              <w:left w:val="nil"/>
              <w:bottom w:val="single" w:sz="4" w:space="0" w:color="auto"/>
              <w:right w:val="single" w:sz="4" w:space="0" w:color="auto"/>
            </w:tcBorders>
            <w:shd w:val="clear" w:color="auto" w:fill="auto"/>
            <w:noWrap/>
            <w:hideMark/>
          </w:tcPr>
          <w:p w14:paraId="768FCB0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4</w:t>
            </w:r>
          </w:p>
        </w:tc>
      </w:tr>
      <w:tr w:rsidR="002A3520" w:rsidRPr="002A3520" w14:paraId="036D1528"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67E2EC8"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amp;b</w:t>
            </w:r>
          </w:p>
        </w:tc>
        <w:tc>
          <w:tcPr>
            <w:tcW w:w="4534" w:type="dxa"/>
            <w:tcBorders>
              <w:top w:val="nil"/>
              <w:left w:val="nil"/>
              <w:bottom w:val="single" w:sz="4" w:space="0" w:color="auto"/>
              <w:right w:val="single" w:sz="4" w:space="0" w:color="auto"/>
            </w:tcBorders>
            <w:shd w:val="clear" w:color="auto" w:fill="auto"/>
            <w:noWrap/>
            <w:hideMark/>
          </w:tcPr>
          <w:p w14:paraId="51D56AB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5</w:t>
            </w:r>
          </w:p>
        </w:tc>
      </w:tr>
      <w:tr w:rsidR="002A3520" w:rsidRPr="002A3520" w14:paraId="4985D9E4"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0AD1450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edneck</w:t>
            </w:r>
          </w:p>
        </w:tc>
        <w:tc>
          <w:tcPr>
            <w:tcW w:w="4534" w:type="dxa"/>
            <w:tcBorders>
              <w:top w:val="nil"/>
              <w:left w:val="nil"/>
              <w:bottom w:val="single" w:sz="4" w:space="0" w:color="auto"/>
              <w:right w:val="single" w:sz="4" w:space="0" w:color="auto"/>
            </w:tcBorders>
            <w:shd w:val="clear" w:color="auto" w:fill="auto"/>
            <w:noWrap/>
            <w:hideMark/>
          </w:tcPr>
          <w:p w14:paraId="1950BD96"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6</w:t>
            </w:r>
          </w:p>
        </w:tc>
      </w:tr>
      <w:tr w:rsidR="002A3520" w:rsidRPr="002A3520" w14:paraId="24C4665B"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2F04D4B9"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rock</w:t>
            </w:r>
          </w:p>
        </w:tc>
        <w:tc>
          <w:tcPr>
            <w:tcW w:w="4534" w:type="dxa"/>
            <w:tcBorders>
              <w:top w:val="nil"/>
              <w:left w:val="nil"/>
              <w:bottom w:val="single" w:sz="4" w:space="0" w:color="auto"/>
              <w:right w:val="single" w:sz="4" w:space="0" w:color="auto"/>
            </w:tcBorders>
            <w:shd w:val="clear" w:color="auto" w:fill="auto"/>
            <w:noWrap/>
            <w:hideMark/>
          </w:tcPr>
          <w:p w14:paraId="67618F54"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7</w:t>
            </w:r>
          </w:p>
        </w:tc>
      </w:tr>
      <w:tr w:rsidR="002A3520" w:rsidRPr="002A3520" w14:paraId="278FCC7D"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1D97668F"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sertanejo pop</w:t>
            </w:r>
          </w:p>
        </w:tc>
        <w:tc>
          <w:tcPr>
            <w:tcW w:w="4534" w:type="dxa"/>
            <w:tcBorders>
              <w:top w:val="nil"/>
              <w:left w:val="nil"/>
              <w:bottom w:val="single" w:sz="4" w:space="0" w:color="auto"/>
              <w:right w:val="single" w:sz="4" w:space="0" w:color="auto"/>
            </w:tcBorders>
            <w:shd w:val="clear" w:color="auto" w:fill="auto"/>
            <w:noWrap/>
            <w:hideMark/>
          </w:tcPr>
          <w:p w14:paraId="544649F3"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8</w:t>
            </w:r>
          </w:p>
        </w:tc>
      </w:tr>
      <w:tr w:rsidR="002A3520" w:rsidRPr="002A3520" w14:paraId="313FB250" w14:textId="77777777" w:rsidTr="00555A6D">
        <w:trPr>
          <w:trHeight w:val="300"/>
        </w:trPr>
        <w:tc>
          <w:tcPr>
            <w:tcW w:w="4533" w:type="dxa"/>
            <w:tcBorders>
              <w:top w:val="nil"/>
              <w:left w:val="single" w:sz="4" w:space="0" w:color="auto"/>
              <w:bottom w:val="single" w:sz="4" w:space="0" w:color="auto"/>
              <w:right w:val="single" w:sz="4" w:space="0" w:color="auto"/>
            </w:tcBorders>
            <w:shd w:val="clear" w:color="auto" w:fill="auto"/>
            <w:noWrap/>
            <w:hideMark/>
          </w:tcPr>
          <w:p w14:paraId="52A4AFC0" w14:textId="77777777" w:rsidR="002A3520" w:rsidRPr="002A3520" w:rsidRDefault="002A3520" w:rsidP="002A3520">
            <w:pPr>
              <w:keepNext w:val="0"/>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trap</w:t>
            </w:r>
          </w:p>
        </w:tc>
        <w:tc>
          <w:tcPr>
            <w:tcW w:w="4534" w:type="dxa"/>
            <w:tcBorders>
              <w:top w:val="nil"/>
              <w:left w:val="nil"/>
              <w:bottom w:val="single" w:sz="4" w:space="0" w:color="auto"/>
              <w:right w:val="single" w:sz="4" w:space="0" w:color="auto"/>
            </w:tcBorders>
            <w:shd w:val="clear" w:color="auto" w:fill="auto"/>
            <w:noWrap/>
            <w:hideMark/>
          </w:tcPr>
          <w:p w14:paraId="12F73883" w14:textId="77777777" w:rsidR="002A3520" w:rsidRPr="002A3520" w:rsidRDefault="002A3520" w:rsidP="00205C38">
            <w:pPr>
              <w:tabs>
                <w:tab w:val="clear" w:pos="851"/>
              </w:tabs>
              <w:spacing w:line="240" w:lineRule="auto"/>
              <w:jc w:val="center"/>
              <w:rPr>
                <w:rFonts w:ascii="Calibri" w:hAnsi="Calibri" w:cs="Calibri"/>
                <w:b/>
                <w:bCs/>
                <w:iCs w:val="0"/>
                <w:color w:val="auto"/>
                <w:sz w:val="22"/>
                <w:szCs w:val="22"/>
                <w:lang w:eastAsia="pt-BR"/>
              </w:rPr>
            </w:pPr>
            <w:r w:rsidRPr="002A3520">
              <w:rPr>
                <w:rFonts w:ascii="Calibri" w:hAnsi="Calibri" w:cs="Calibri"/>
                <w:b/>
                <w:bCs/>
                <w:iCs w:val="0"/>
                <w:color w:val="auto"/>
                <w:sz w:val="22"/>
                <w:szCs w:val="22"/>
                <w:lang w:eastAsia="pt-BR"/>
              </w:rPr>
              <w:t>39</w:t>
            </w:r>
          </w:p>
        </w:tc>
      </w:tr>
    </w:tbl>
    <w:p w14:paraId="5E066101" w14:textId="0568592B" w:rsidR="00205C38" w:rsidRDefault="00205C38">
      <w:pPr>
        <w:pStyle w:val="Legenda"/>
      </w:pPr>
      <w:bookmarkStart w:id="183" w:name="_Ref55013755"/>
      <w:bookmarkStart w:id="184" w:name="_Toc55260922"/>
      <w:r>
        <w:t xml:space="preserve">Tabela </w:t>
      </w:r>
      <w:r w:rsidR="006B25B5">
        <w:fldChar w:fldCharType="begin"/>
      </w:r>
      <w:r w:rsidR="006B25B5">
        <w:instrText xml:space="preserve"> SEQ Tabela \* ARABIC </w:instrText>
      </w:r>
      <w:r w:rsidR="006B25B5">
        <w:fldChar w:fldCharType="separate"/>
      </w:r>
      <w:r w:rsidR="003924EC">
        <w:rPr>
          <w:noProof/>
        </w:rPr>
        <w:t>1</w:t>
      </w:r>
      <w:r w:rsidR="006B25B5">
        <w:rPr>
          <w:noProof/>
        </w:rPr>
        <w:fldChar w:fldCharType="end"/>
      </w:r>
      <w:bookmarkEnd w:id="183"/>
      <w:r>
        <w:t xml:space="preserve"> relação dos </w:t>
      </w:r>
      <w:r w:rsidR="00CC3975">
        <w:t>gêneros</w:t>
      </w:r>
      <w:r>
        <w:t xml:space="preserve"> e a classe utilizada no KNN </w:t>
      </w:r>
      <w:r w:rsidRPr="00205C38">
        <w:t>(próprio, 2020)</w:t>
      </w:r>
      <w:bookmarkEnd w:id="184"/>
    </w:p>
    <w:p w14:paraId="2ED6BFD8" w14:textId="33275589" w:rsidR="00267E26" w:rsidRDefault="00F60D41" w:rsidP="00380B46">
      <w:r>
        <w:t xml:space="preserve"> </w:t>
      </w:r>
      <w:r w:rsidR="00267E26">
        <w:tab/>
      </w:r>
      <w:r w:rsidR="00267E26" w:rsidRPr="00267E26">
        <w:t xml:space="preserve">A matriz de confusão do usuário utilizado nos testes foi disponibilizada na </w:t>
      </w:r>
      <w:r w:rsidR="004F58A2">
        <w:fldChar w:fldCharType="begin"/>
      </w:r>
      <w:r w:rsidR="004F58A2">
        <w:instrText xml:space="preserve"> REF _Ref55013706 \h </w:instrText>
      </w:r>
      <w:r w:rsidR="004F58A2">
        <w:fldChar w:fldCharType="separate"/>
      </w:r>
      <w:r w:rsidR="004F58A2">
        <w:t xml:space="preserve">Tabela </w:t>
      </w:r>
      <w:r w:rsidR="004F58A2">
        <w:rPr>
          <w:noProof/>
        </w:rPr>
        <w:t>3</w:t>
      </w:r>
      <w:r w:rsidR="004F58A2">
        <w:fldChar w:fldCharType="end"/>
      </w:r>
      <w:r w:rsidR="00267E26" w:rsidRPr="00267E26">
        <w:t xml:space="preserve"> desse trabalho. Nela, é possível verificar que o modelo somente obteve sucesso na recomendação da categoria de número 12. Isso pode ter acontecido, devido ao curto período de uso da aplicação e devido ao gosto musical do usuário estar mais voltado aquele estilo musica</w:t>
      </w:r>
      <w:r w:rsidR="00267E26">
        <w:t>l</w:t>
      </w:r>
      <w:r w:rsidR="00267E26" w:rsidRPr="00267E26">
        <w:t>.</w:t>
      </w:r>
      <w:r w:rsidR="00680A87">
        <w:t xml:space="preserve"> </w:t>
      </w:r>
      <w:r w:rsidR="00197B73">
        <w:t xml:space="preserve">A categoria de </w:t>
      </w:r>
      <w:r w:rsidR="00F577D1">
        <w:t>número</w:t>
      </w:r>
      <w:r w:rsidR="00197B73">
        <w:t xml:space="preserve"> 12 pode ser encontrada na</w:t>
      </w:r>
      <w:r w:rsidR="00680A87">
        <w:t xml:space="preserve"> </w:t>
      </w:r>
      <w:r w:rsidR="00C62790">
        <w:fldChar w:fldCharType="begin"/>
      </w:r>
      <w:r w:rsidR="00C62790">
        <w:instrText xml:space="preserve"> REF _Ref55013755 \h </w:instrText>
      </w:r>
      <w:r w:rsidR="00C62790">
        <w:fldChar w:fldCharType="separate"/>
      </w:r>
      <w:r w:rsidR="00C62790">
        <w:t xml:space="preserve">Tabela </w:t>
      </w:r>
      <w:r w:rsidR="00C62790">
        <w:rPr>
          <w:noProof/>
        </w:rPr>
        <w:t>1</w:t>
      </w:r>
      <w:r w:rsidR="00C62790">
        <w:fldChar w:fldCharType="end"/>
      </w:r>
      <w:r w:rsidR="00197B73">
        <w:t>, que</w:t>
      </w:r>
      <w:r w:rsidR="00680A87">
        <w:t xml:space="preserve"> apresenta a relação dos </w:t>
      </w:r>
      <w:r w:rsidR="000C5F3F">
        <w:t>gêneros</w:t>
      </w:r>
      <w:r w:rsidR="00680A87">
        <w:t xml:space="preserve"> com as classes geradas para o KNN.</w:t>
      </w:r>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5"/>
        <w:gridCol w:w="2265"/>
        <w:gridCol w:w="2266"/>
        <w:gridCol w:w="2266"/>
      </w:tblGrid>
      <w:tr w:rsidR="005272A3" w14:paraId="284A3ED1" w14:textId="77777777" w:rsidTr="00DC18B3">
        <w:trPr>
          <w:jc w:val="center"/>
        </w:trPr>
        <w:tc>
          <w:tcPr>
            <w:tcW w:w="2265" w:type="dxa"/>
          </w:tcPr>
          <w:p w14:paraId="60AD3852" w14:textId="77777777" w:rsidR="005272A3" w:rsidRDefault="005272A3" w:rsidP="00380B46"/>
        </w:tc>
        <w:tc>
          <w:tcPr>
            <w:tcW w:w="2265" w:type="dxa"/>
            <w:tcBorders>
              <w:right w:val="single" w:sz="4" w:space="0" w:color="auto"/>
            </w:tcBorders>
          </w:tcPr>
          <w:p w14:paraId="70568DC2" w14:textId="77777777" w:rsidR="005272A3" w:rsidRDefault="005272A3" w:rsidP="00380B46"/>
        </w:tc>
        <w:tc>
          <w:tcPr>
            <w:tcW w:w="4532" w:type="dxa"/>
            <w:gridSpan w:val="2"/>
            <w:tcBorders>
              <w:top w:val="single" w:sz="4" w:space="0" w:color="auto"/>
              <w:left w:val="single" w:sz="4" w:space="0" w:color="auto"/>
              <w:bottom w:val="single" w:sz="4" w:space="0" w:color="auto"/>
              <w:right w:val="single" w:sz="4" w:space="0" w:color="auto"/>
            </w:tcBorders>
            <w:shd w:val="clear" w:color="auto" w:fill="8EAADB" w:themeFill="accent1" w:themeFillTint="99"/>
          </w:tcPr>
          <w:p w14:paraId="03B094D4" w14:textId="7A1E7FB5" w:rsidR="005272A3" w:rsidRDefault="003A6870" w:rsidP="005272A3">
            <w:pPr>
              <w:jc w:val="center"/>
            </w:pPr>
            <w:r>
              <w:t>CLASSIFICAÇÃO OBTIDA</w:t>
            </w:r>
          </w:p>
        </w:tc>
      </w:tr>
      <w:tr w:rsidR="005272A3" w14:paraId="0E8897C2" w14:textId="77777777" w:rsidTr="00DC18B3">
        <w:trPr>
          <w:jc w:val="center"/>
        </w:trPr>
        <w:tc>
          <w:tcPr>
            <w:tcW w:w="2265" w:type="dxa"/>
            <w:tcBorders>
              <w:bottom w:val="single" w:sz="4" w:space="0" w:color="auto"/>
            </w:tcBorders>
          </w:tcPr>
          <w:p w14:paraId="43589B70" w14:textId="77777777" w:rsidR="005272A3" w:rsidRDefault="005272A3" w:rsidP="00380B46"/>
        </w:tc>
        <w:tc>
          <w:tcPr>
            <w:tcW w:w="2265" w:type="dxa"/>
            <w:tcBorders>
              <w:bottom w:val="single" w:sz="4" w:space="0" w:color="auto"/>
              <w:right w:val="single" w:sz="4" w:space="0" w:color="auto"/>
            </w:tcBorders>
          </w:tcPr>
          <w:p w14:paraId="394FE46A" w14:textId="77777777" w:rsidR="005272A3" w:rsidRDefault="005272A3" w:rsidP="00380B46"/>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8FA9059" w14:textId="48C0A114"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4F807801" w14:textId="5D81A0DF" w:rsidR="005272A3" w:rsidRDefault="005272A3" w:rsidP="00A817C3">
            <w:pPr>
              <w:jc w:val="center"/>
            </w:pPr>
            <w:r>
              <w:t>NEGATIVO</w:t>
            </w:r>
          </w:p>
        </w:tc>
      </w:tr>
      <w:tr w:rsidR="005272A3" w14:paraId="16897BB6" w14:textId="77777777" w:rsidTr="00DC18B3">
        <w:trPr>
          <w:jc w:val="center"/>
        </w:trPr>
        <w:tc>
          <w:tcPr>
            <w:tcW w:w="2265" w:type="dxa"/>
            <w:vMerge w:val="restart"/>
            <w:tcBorders>
              <w:top w:val="single" w:sz="4" w:space="0" w:color="auto"/>
              <w:left w:val="single" w:sz="4" w:space="0" w:color="auto"/>
              <w:right w:val="single" w:sz="4" w:space="0" w:color="auto"/>
            </w:tcBorders>
            <w:shd w:val="clear" w:color="auto" w:fill="8EAADB" w:themeFill="accent1" w:themeFillTint="99"/>
          </w:tcPr>
          <w:p w14:paraId="1FE0038E" w14:textId="77777777" w:rsidR="00D54770" w:rsidRDefault="003A7CD0" w:rsidP="005272A3">
            <w:pPr>
              <w:jc w:val="center"/>
            </w:pPr>
            <w:r>
              <w:t xml:space="preserve">CLASSE </w:t>
            </w:r>
          </w:p>
          <w:p w14:paraId="29329557" w14:textId="697A9CD8" w:rsidR="005272A3" w:rsidRDefault="003A7CD0" w:rsidP="005272A3">
            <w:pPr>
              <w:jc w:val="center"/>
            </w:pPr>
            <w:r>
              <w:t>REAL</w:t>
            </w:r>
          </w:p>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1497F65C" w14:textId="78C5E7AF" w:rsidR="005272A3" w:rsidRDefault="005272A3" w:rsidP="00A817C3">
            <w:pPr>
              <w:jc w:val="center"/>
            </w:pPr>
            <w:r>
              <w:t>POSITIVO</w:t>
            </w:r>
          </w:p>
        </w:tc>
        <w:tc>
          <w:tcPr>
            <w:tcW w:w="2266" w:type="dxa"/>
            <w:tcBorders>
              <w:top w:val="single" w:sz="4" w:space="0" w:color="auto"/>
              <w:left w:val="single" w:sz="4" w:space="0" w:color="auto"/>
              <w:bottom w:val="single" w:sz="4" w:space="0" w:color="auto"/>
              <w:right w:val="single" w:sz="4" w:space="0" w:color="auto"/>
            </w:tcBorders>
          </w:tcPr>
          <w:p w14:paraId="24D2F367" w14:textId="05BDC72D" w:rsidR="005272A3" w:rsidRDefault="004854FD" w:rsidP="00380B46">
            <w:commentRangeStart w:id="185"/>
            <w:r>
              <w:t>184</w:t>
            </w:r>
            <w:commentRangeEnd w:id="185"/>
            <w:r w:rsidR="009D5421">
              <w:rPr>
                <w:rStyle w:val="Refdecomentrio"/>
              </w:rPr>
              <w:commentReference w:id="185"/>
            </w:r>
          </w:p>
        </w:tc>
        <w:tc>
          <w:tcPr>
            <w:tcW w:w="2266" w:type="dxa"/>
            <w:tcBorders>
              <w:top w:val="single" w:sz="4" w:space="0" w:color="auto"/>
              <w:left w:val="single" w:sz="4" w:space="0" w:color="auto"/>
              <w:bottom w:val="single" w:sz="4" w:space="0" w:color="auto"/>
              <w:right w:val="single" w:sz="4" w:space="0" w:color="auto"/>
            </w:tcBorders>
          </w:tcPr>
          <w:p w14:paraId="4BD070F0" w14:textId="7EDEAEB7" w:rsidR="005272A3" w:rsidRDefault="005E66D3" w:rsidP="00380B46">
            <w:commentRangeStart w:id="186"/>
            <w:r>
              <w:t>180</w:t>
            </w:r>
            <w:commentRangeEnd w:id="186"/>
            <w:r w:rsidR="0055253D">
              <w:rPr>
                <w:rStyle w:val="Refdecomentrio"/>
              </w:rPr>
              <w:commentReference w:id="186"/>
            </w:r>
          </w:p>
        </w:tc>
      </w:tr>
      <w:tr w:rsidR="005272A3" w14:paraId="1ACEFE21" w14:textId="77777777" w:rsidTr="00DC18B3">
        <w:trPr>
          <w:jc w:val="center"/>
        </w:trPr>
        <w:tc>
          <w:tcPr>
            <w:tcW w:w="2265" w:type="dxa"/>
            <w:vMerge/>
            <w:tcBorders>
              <w:left w:val="single" w:sz="4" w:space="0" w:color="auto"/>
              <w:bottom w:val="single" w:sz="4" w:space="0" w:color="auto"/>
              <w:right w:val="single" w:sz="4" w:space="0" w:color="auto"/>
            </w:tcBorders>
            <w:shd w:val="clear" w:color="auto" w:fill="8EAADB" w:themeFill="accent1" w:themeFillTint="99"/>
          </w:tcPr>
          <w:p w14:paraId="335BA466" w14:textId="77777777" w:rsidR="005272A3" w:rsidRDefault="005272A3" w:rsidP="00380B46"/>
        </w:tc>
        <w:tc>
          <w:tcPr>
            <w:tcW w:w="2265" w:type="dxa"/>
            <w:tcBorders>
              <w:top w:val="single" w:sz="4" w:space="0" w:color="auto"/>
              <w:left w:val="single" w:sz="4" w:space="0" w:color="auto"/>
              <w:bottom w:val="single" w:sz="4" w:space="0" w:color="auto"/>
              <w:right w:val="single" w:sz="4" w:space="0" w:color="auto"/>
            </w:tcBorders>
            <w:shd w:val="clear" w:color="auto" w:fill="B4C6E7" w:themeFill="accent1" w:themeFillTint="66"/>
          </w:tcPr>
          <w:p w14:paraId="5DBEA822" w14:textId="257697D0" w:rsidR="005272A3" w:rsidRDefault="005272A3" w:rsidP="00A817C3">
            <w:pPr>
              <w:jc w:val="center"/>
            </w:pPr>
            <w:r>
              <w:t>NEGATIVO</w:t>
            </w:r>
          </w:p>
        </w:tc>
        <w:tc>
          <w:tcPr>
            <w:tcW w:w="2266" w:type="dxa"/>
            <w:tcBorders>
              <w:top w:val="single" w:sz="4" w:space="0" w:color="auto"/>
              <w:left w:val="single" w:sz="4" w:space="0" w:color="auto"/>
              <w:bottom w:val="single" w:sz="4" w:space="0" w:color="auto"/>
              <w:right w:val="single" w:sz="4" w:space="0" w:color="auto"/>
            </w:tcBorders>
          </w:tcPr>
          <w:p w14:paraId="7644FA56" w14:textId="2A04E6A5" w:rsidR="005272A3" w:rsidRDefault="003A7CD0" w:rsidP="00380B46">
            <w:commentRangeStart w:id="187"/>
            <w:r>
              <w:t>46</w:t>
            </w:r>
            <w:commentRangeEnd w:id="187"/>
            <w:r w:rsidR="0055253D">
              <w:rPr>
                <w:rStyle w:val="Refdecomentrio"/>
              </w:rPr>
              <w:commentReference w:id="187"/>
            </w:r>
          </w:p>
        </w:tc>
        <w:tc>
          <w:tcPr>
            <w:tcW w:w="2266" w:type="dxa"/>
            <w:tcBorders>
              <w:top w:val="single" w:sz="4" w:space="0" w:color="auto"/>
              <w:left w:val="single" w:sz="4" w:space="0" w:color="auto"/>
              <w:bottom w:val="single" w:sz="4" w:space="0" w:color="auto"/>
              <w:right w:val="single" w:sz="4" w:space="0" w:color="auto"/>
            </w:tcBorders>
          </w:tcPr>
          <w:p w14:paraId="4F44BB37" w14:textId="23F4E868" w:rsidR="005272A3" w:rsidRDefault="005057FB" w:rsidP="003924EC">
            <w:commentRangeStart w:id="188"/>
            <w:r>
              <w:t>38</w:t>
            </w:r>
            <w:commentRangeEnd w:id="188"/>
            <w:r w:rsidR="0055253D">
              <w:rPr>
                <w:rStyle w:val="Refdecomentrio"/>
              </w:rPr>
              <w:commentReference w:id="188"/>
            </w:r>
          </w:p>
        </w:tc>
      </w:tr>
    </w:tbl>
    <w:p w14:paraId="51E5EBFE" w14:textId="389DEE65" w:rsidR="005272A3" w:rsidRDefault="003924EC" w:rsidP="003924EC">
      <w:pPr>
        <w:pStyle w:val="Legenda"/>
      </w:pPr>
      <w:bookmarkStart w:id="189" w:name="_Ref55253627"/>
      <w:bookmarkStart w:id="190" w:name="_Toc55260923"/>
      <w:r>
        <w:t xml:space="preserve">Tabela </w:t>
      </w:r>
      <w:r w:rsidR="006B25B5">
        <w:fldChar w:fldCharType="begin"/>
      </w:r>
      <w:r w:rsidR="006B25B5">
        <w:instrText xml:space="preserve"> SEQ Tabela \* ARABIC </w:instrText>
      </w:r>
      <w:r w:rsidR="006B25B5">
        <w:fldChar w:fldCharType="separate"/>
      </w:r>
      <w:r>
        <w:rPr>
          <w:noProof/>
        </w:rPr>
        <w:t>2</w:t>
      </w:r>
      <w:r w:rsidR="006B25B5">
        <w:rPr>
          <w:noProof/>
        </w:rPr>
        <w:fldChar w:fldCharType="end"/>
      </w:r>
      <w:bookmarkEnd w:id="189"/>
      <w:r>
        <w:t xml:space="preserve"> matriz confusão da classe 12, gênero musical country</w:t>
      </w:r>
      <w:r w:rsidR="00CE2C6D">
        <w:t xml:space="preserve"> </w:t>
      </w:r>
      <w:r w:rsidR="00CE2C6D" w:rsidRPr="0006553D">
        <w:t>(próprio, 2020)</w:t>
      </w:r>
      <w:bookmarkEnd w:id="190"/>
    </w:p>
    <w:p w14:paraId="09756A89" w14:textId="0373949B" w:rsidR="004F58A2" w:rsidRDefault="004F58A2" w:rsidP="004F58A2">
      <w:r>
        <w:tab/>
        <w:t xml:space="preserve">Para realizar uma </w:t>
      </w:r>
      <w:r w:rsidR="003C445B">
        <w:t>análise</w:t>
      </w:r>
      <w:r>
        <w:t xml:space="preserve"> mais aprofundada, foi utilizado o </w:t>
      </w:r>
      <w:r w:rsidR="00276B0A">
        <w:t>gênero</w:t>
      </w:r>
      <w:r>
        <w:t xml:space="preserve"> com a maior quantidade de recomendações</w:t>
      </w:r>
      <w:r w:rsidR="00125F06">
        <w:t xml:space="preserve"> (230 itens)</w:t>
      </w:r>
      <w:r>
        <w:t>, isso é o cou</w:t>
      </w:r>
      <w:r w:rsidR="005D6CEC">
        <w:t>n</w:t>
      </w:r>
      <w:r>
        <w:t>try (classe 12)</w:t>
      </w:r>
      <w:r w:rsidR="00263E92">
        <w:t>.</w:t>
      </w:r>
      <w:r w:rsidR="003C445B">
        <w:t xml:space="preserve"> Na análise, foi criado a </w:t>
      </w:r>
      <w:r w:rsidR="003D4AF5">
        <w:fldChar w:fldCharType="begin"/>
      </w:r>
      <w:r w:rsidR="003D4AF5">
        <w:instrText xml:space="preserve"> REF _Ref55253627 \h </w:instrText>
      </w:r>
      <w:r w:rsidR="003D4AF5">
        <w:fldChar w:fldCharType="separate"/>
      </w:r>
      <w:r w:rsidR="003D4AF5">
        <w:t xml:space="preserve">Tabela </w:t>
      </w:r>
      <w:r w:rsidR="003D4AF5">
        <w:rPr>
          <w:noProof/>
        </w:rPr>
        <w:t>2</w:t>
      </w:r>
      <w:r w:rsidR="003D4AF5">
        <w:fldChar w:fldCharType="end"/>
      </w:r>
      <w:r w:rsidR="003D4AF5">
        <w:t xml:space="preserve">, para avaliar os dados de precisão, </w:t>
      </w:r>
      <w:r w:rsidR="003D4AF5" w:rsidRPr="00095D8C">
        <w:rPr>
          <w:i/>
          <w:iCs w:val="0"/>
        </w:rPr>
        <w:t>recall</w:t>
      </w:r>
      <w:r w:rsidR="00DC62F8">
        <w:t xml:space="preserve"> e </w:t>
      </w:r>
      <w:r w:rsidR="00DC62F8" w:rsidRPr="00DC62F8">
        <w:rPr>
          <w:i/>
          <w:iCs w:val="0"/>
        </w:rPr>
        <w:t>f-measure</w:t>
      </w:r>
      <w:r w:rsidR="003D4AF5">
        <w:t>.</w:t>
      </w:r>
      <w:r w:rsidR="00125F06">
        <w:t xml:space="preserve"> A precisão do modelo ao realizar a recomendação dessa classe foi de 0,51, isso mostra que </w:t>
      </w:r>
      <w:r w:rsidR="00D254D3">
        <w:t xml:space="preserve">o modelo </w:t>
      </w:r>
      <w:r w:rsidR="006A5B2D">
        <w:t>está</w:t>
      </w:r>
      <w:r w:rsidR="00D254D3">
        <w:t xml:space="preserve"> com dificuldades de classificar o </w:t>
      </w:r>
      <w:r w:rsidR="001B6492">
        <w:t>gênero</w:t>
      </w:r>
      <w:r w:rsidR="00D254D3">
        <w:t xml:space="preserve"> country</w:t>
      </w:r>
      <w:r w:rsidR="008C119E">
        <w:t xml:space="preserve"> e acaba na maioria das vezes interpretando como outro </w:t>
      </w:r>
      <w:r w:rsidR="00686E20">
        <w:t>gênero</w:t>
      </w:r>
      <w:r w:rsidR="00D254D3">
        <w:t>.</w:t>
      </w:r>
      <w:r w:rsidR="00DE0EE7">
        <w:t xml:space="preserve"> </w:t>
      </w:r>
      <w:r w:rsidR="006A5B2D">
        <w:t xml:space="preserve">O recall foi de 0,80, o que mostra </w:t>
      </w:r>
      <w:r w:rsidR="00164E58">
        <w:t xml:space="preserve">ele </w:t>
      </w:r>
      <w:r w:rsidR="00227D4F">
        <w:t>está</w:t>
      </w:r>
      <w:r w:rsidR="00164E58">
        <w:t xml:space="preserve"> colocando </w:t>
      </w:r>
      <w:r w:rsidR="003F5FC1">
        <w:t>pouco</w:t>
      </w:r>
      <w:r w:rsidR="00164E58">
        <w:t xml:space="preserve"> d</w:t>
      </w:r>
      <w:r w:rsidR="000C2162">
        <w:t>a classe 12</w:t>
      </w:r>
      <w:r w:rsidR="00164E58">
        <w:t xml:space="preserve"> em outr</w:t>
      </w:r>
      <w:r w:rsidR="000C2162">
        <w:t>as</w:t>
      </w:r>
      <w:r w:rsidR="00164E58">
        <w:t>.</w:t>
      </w:r>
    </w:p>
    <w:p w14:paraId="569F57F1" w14:textId="10634C51" w:rsidR="00095D8C" w:rsidRPr="004F58A2" w:rsidRDefault="00095D8C" w:rsidP="004F58A2">
      <w:r>
        <w:tab/>
        <w:t xml:space="preserve">Outra métrica interessante é o </w:t>
      </w:r>
      <w:r w:rsidRPr="00095D8C">
        <w:rPr>
          <w:i/>
          <w:iCs w:val="0"/>
        </w:rPr>
        <w:t>f-measure</w:t>
      </w:r>
      <w:r>
        <w:t xml:space="preserve">, que </w:t>
      </w:r>
      <w:r w:rsidR="006C3CDE">
        <w:t xml:space="preserve">é utilizado para analisar o </w:t>
      </w:r>
      <w:r w:rsidR="006C3CDE" w:rsidRPr="006C3CDE">
        <w:rPr>
          <w:i/>
          <w:iCs w:val="0"/>
        </w:rPr>
        <w:t>recall</w:t>
      </w:r>
      <w:r w:rsidR="006C3CDE">
        <w:t xml:space="preserve"> com a precisão em uma única medida. O </w:t>
      </w:r>
      <w:r w:rsidR="00DC62F8">
        <w:t>gênero</w:t>
      </w:r>
      <w:r w:rsidR="006C3CDE">
        <w:t xml:space="preserve"> cou</w:t>
      </w:r>
      <w:r w:rsidR="002F2DBF">
        <w:t>n</w:t>
      </w:r>
      <w:r w:rsidR="006C3CDE">
        <w:t xml:space="preserve">try ficou 0,62, o que mostra que </w:t>
      </w:r>
      <w:r w:rsidR="00F766AA">
        <w:t xml:space="preserve">no geral o modelo conseguiu </w:t>
      </w:r>
      <w:r w:rsidR="00615A9D">
        <w:t>predizer</w:t>
      </w:r>
      <w:r w:rsidR="00F766AA">
        <w:t xml:space="preserve"> 62% das vezes </w:t>
      </w:r>
      <w:r w:rsidR="00615A9D">
        <w:t>a classe corretamente</w:t>
      </w:r>
      <w:r w:rsidR="00F766AA">
        <w:t>.</w:t>
      </w:r>
    </w:p>
    <w:p w14:paraId="15DFCF0B" w14:textId="0096A37D" w:rsidR="00F15A2C" w:rsidRDefault="00267E26" w:rsidP="00267E26">
      <w:pPr>
        <w:keepNext w:val="0"/>
        <w:tabs>
          <w:tab w:val="clear" w:pos="851"/>
        </w:tabs>
        <w:spacing w:line="240" w:lineRule="auto"/>
        <w:jc w:val="left"/>
      </w:pPr>
      <w:r>
        <w:br w:type="page"/>
      </w:r>
    </w:p>
    <w:tbl>
      <w:tblPr>
        <w:tblStyle w:val="TabeladeGrade5Escura-nfase1"/>
        <w:tblW w:w="6560" w:type="dxa"/>
        <w:tblLook w:val="04A0" w:firstRow="1" w:lastRow="0" w:firstColumn="1" w:lastColumn="0" w:noHBand="0" w:noVBand="1"/>
      </w:tblPr>
      <w:tblGrid>
        <w:gridCol w:w="221"/>
        <w:gridCol w:w="218"/>
        <w:gridCol w:w="218"/>
        <w:gridCol w:w="218"/>
        <w:gridCol w:w="218"/>
        <w:gridCol w:w="218"/>
        <w:gridCol w:w="218"/>
        <w:gridCol w:w="218"/>
        <w:gridCol w:w="218"/>
        <w:gridCol w:w="218"/>
        <w:gridCol w:w="218"/>
        <w:gridCol w:w="221"/>
        <w:gridCol w:w="222"/>
        <w:gridCol w:w="224"/>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gridCol w:w="222"/>
      </w:tblGrid>
      <w:tr w:rsidR="007338B2" w:rsidRPr="002864A8" w14:paraId="1C055BD8" w14:textId="77777777" w:rsidTr="00205C3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51B22E" w14:textId="77777777" w:rsidR="00205C38" w:rsidRPr="00205C38" w:rsidRDefault="00205C38" w:rsidP="00205C38">
            <w:pPr>
              <w:keepNext w:val="0"/>
              <w:tabs>
                <w:tab w:val="clear" w:pos="851"/>
              </w:tabs>
              <w:spacing w:line="240" w:lineRule="auto"/>
              <w:jc w:val="left"/>
              <w:rPr>
                <w:color w:val="auto"/>
                <w:sz w:val="12"/>
                <w:szCs w:val="12"/>
                <w:lang w:eastAsia="pt-BR"/>
              </w:rPr>
            </w:pPr>
            <w:bookmarkStart w:id="191" w:name="_Ref55011605"/>
            <w:bookmarkStart w:id="192" w:name="_Ref55011600"/>
          </w:p>
        </w:tc>
        <w:tc>
          <w:tcPr>
            <w:tcW w:w="160" w:type="dxa"/>
            <w:noWrap/>
            <w:hideMark/>
          </w:tcPr>
          <w:p w14:paraId="012D67B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45F11C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4DD82FC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79AE079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2465EFF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B3B4EA"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0A305B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7C27F729"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2441EA3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0FC2FF7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46CE8C7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7CF0433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2850855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3417BF4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E11155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406CF76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2F5B54B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5DCD38A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25037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1140D5D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7F57350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4F9A045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62A468DF"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58581DDC"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477E5B8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55897B3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1648E9E4"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06417B71"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1929469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5F85CC98"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2B06D6D6"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406C8DA2"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1F825B0B"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66EB6AA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706717E0"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3E0BE7B5"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9C4E3FE"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416B6DED"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5164F117"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2881F0F3" w14:textId="77777777" w:rsidR="00205C38" w:rsidRPr="00205C38" w:rsidRDefault="00205C38" w:rsidP="00205C38">
            <w:pPr>
              <w:keepNext w:val="0"/>
              <w:tabs>
                <w:tab w:val="clear" w:pos="851"/>
              </w:tabs>
              <w:spacing w:line="240" w:lineRule="auto"/>
              <w:jc w:val="center"/>
              <w:cnfStyle w:val="100000000000" w:firstRow="1" w:lastRow="0" w:firstColumn="0" w:lastColumn="0" w:oddVBand="0" w:evenVBand="0" w:oddHBand="0" w:evenHBand="0" w:firstRowFirstColumn="0" w:firstRowLastColumn="0" w:lastRowFirstColumn="0" w:lastRowLastColumn="0"/>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r>
      <w:tr w:rsidR="007338B2" w:rsidRPr="002864A8" w14:paraId="59CCC452"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4A11E7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0</w:t>
            </w:r>
          </w:p>
        </w:tc>
        <w:tc>
          <w:tcPr>
            <w:tcW w:w="160" w:type="dxa"/>
            <w:noWrap/>
            <w:hideMark/>
          </w:tcPr>
          <w:p w14:paraId="041AD9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46E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AF99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5CF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68D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11A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4D4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550D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EBB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10A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E90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31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A039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987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D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D20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E00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946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77B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E537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9BD21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F7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CAC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D7D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23F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8ACF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4E8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10ED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5317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8029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748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4BA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D13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51F2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DA2A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A61B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706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0042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1152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A35A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8A3C4B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F94510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w:t>
            </w:r>
          </w:p>
        </w:tc>
        <w:tc>
          <w:tcPr>
            <w:tcW w:w="160" w:type="dxa"/>
            <w:noWrap/>
            <w:hideMark/>
          </w:tcPr>
          <w:p w14:paraId="17F598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D0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0027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0797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251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0839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905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C0A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5243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0B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CF2C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F8A3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CAC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F8A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7FD5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727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5C6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47D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067E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3F7C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B1FF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75F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A276B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4D38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32E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32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D376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3F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9945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1D3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E2C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5BD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31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EC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0F22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1F2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CFB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FD14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F814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36D5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67A8D5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DBEBDA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w:t>
            </w:r>
          </w:p>
        </w:tc>
        <w:tc>
          <w:tcPr>
            <w:tcW w:w="160" w:type="dxa"/>
            <w:noWrap/>
            <w:hideMark/>
          </w:tcPr>
          <w:p w14:paraId="397F9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24FC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955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17A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633F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1A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F160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FE4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3FA2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4907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64E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F917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011F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42522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453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730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A5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F6F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530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1B4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FC5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F12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564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BCD1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B939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DDC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4E45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0CE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8A9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D9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84B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256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3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7E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6121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5BC8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26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94D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4D77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E76E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7528AD"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68DFA8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w:t>
            </w:r>
          </w:p>
        </w:tc>
        <w:tc>
          <w:tcPr>
            <w:tcW w:w="160" w:type="dxa"/>
            <w:noWrap/>
            <w:hideMark/>
          </w:tcPr>
          <w:p w14:paraId="5FD113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010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AE72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7F7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5D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519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0F3AB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CC9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B30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CF4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766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49F3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1D9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2C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029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4D36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1EA8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156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9E0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B1C8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5425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7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8DA6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6B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D9377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0E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687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56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A041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0762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D9C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B51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3F39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0880F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672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4E3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9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7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7D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189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CE0E2F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7A6622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4</w:t>
            </w:r>
          </w:p>
        </w:tc>
        <w:tc>
          <w:tcPr>
            <w:tcW w:w="160" w:type="dxa"/>
            <w:noWrap/>
            <w:hideMark/>
          </w:tcPr>
          <w:p w14:paraId="7510E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53D0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77B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20F8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DE6B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CF2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96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667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EBAC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40B3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34BF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932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033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82B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51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4F7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631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72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BDD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B0E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16E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A98D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58C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1030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664E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9D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4C79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E5F4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D6A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8C20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B523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2A597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1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2F20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51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64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AFC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78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1BAA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A00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A399A3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A6F5FF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5</w:t>
            </w:r>
          </w:p>
        </w:tc>
        <w:tc>
          <w:tcPr>
            <w:tcW w:w="160" w:type="dxa"/>
            <w:noWrap/>
            <w:hideMark/>
          </w:tcPr>
          <w:p w14:paraId="1DC253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03EF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123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D9A9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40F7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934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0C4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1376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B77D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64C9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A165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BFB2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21C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52B397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EB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BDC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F57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8DC31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8121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63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06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32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90A9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AFC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8345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7BD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0449A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8946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B0D9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25C3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B7ED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2FD6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43A1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A981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E980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FF9C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148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1AA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E1B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1FB7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AF2210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EDE057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6</w:t>
            </w:r>
          </w:p>
        </w:tc>
        <w:tc>
          <w:tcPr>
            <w:tcW w:w="160" w:type="dxa"/>
            <w:noWrap/>
            <w:hideMark/>
          </w:tcPr>
          <w:p w14:paraId="3684D6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244F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B50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D05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B21B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314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A19C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E11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7C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57D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80C8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93EA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D2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17A8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AE3E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B2BF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6F6A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FE0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46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7147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C8F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9DDF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8D91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188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F1B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1CA4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E63F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101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D7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E336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ABA7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974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0DA70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CD8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63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D6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C60A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5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6291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218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612F7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5EA6E3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7</w:t>
            </w:r>
          </w:p>
        </w:tc>
        <w:tc>
          <w:tcPr>
            <w:tcW w:w="160" w:type="dxa"/>
            <w:noWrap/>
            <w:hideMark/>
          </w:tcPr>
          <w:p w14:paraId="3D9368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1E6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CA4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0B0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FA08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792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27FFD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F8C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145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FBA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77B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189E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B5D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C990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B5BB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F82E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271F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DFD7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57F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650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627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7ADD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8573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A62A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A6C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391C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9CA44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575D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A382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E1C4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4190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674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C0A1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FBCD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EB16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E86E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199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B21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D7E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C3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3C56E54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8017D"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8</w:t>
            </w:r>
          </w:p>
        </w:tc>
        <w:tc>
          <w:tcPr>
            <w:tcW w:w="160" w:type="dxa"/>
            <w:noWrap/>
            <w:hideMark/>
          </w:tcPr>
          <w:p w14:paraId="560DF6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58A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EA6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063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25DD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B6D8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968A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4390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1545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0C61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0E49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F5C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E980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0234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B30F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6770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56C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73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C03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088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5F71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B7D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51FD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84BE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A762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E46B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0193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E75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0DD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CF7C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5C5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ABBD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471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F70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8EB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50E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642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EBA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FB67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CDB9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D32CCA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CA77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9</w:t>
            </w:r>
          </w:p>
        </w:tc>
        <w:tc>
          <w:tcPr>
            <w:tcW w:w="160" w:type="dxa"/>
            <w:noWrap/>
            <w:hideMark/>
          </w:tcPr>
          <w:p w14:paraId="70250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913F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06D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8B87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EC08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1FC2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2A24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982E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B5B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A63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1A1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832C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030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71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EB22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87B4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3304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06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4DF2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55FF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C2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F80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AA2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166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F6CF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7A88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E0AD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13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CE3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30F8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7AB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715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FEFA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DE3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73A3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4DE5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57D5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9E8E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C78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7665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F2C6274"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0E33D8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0</w:t>
            </w:r>
          </w:p>
        </w:tc>
        <w:tc>
          <w:tcPr>
            <w:tcW w:w="160" w:type="dxa"/>
            <w:noWrap/>
            <w:hideMark/>
          </w:tcPr>
          <w:p w14:paraId="18BB2E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1CC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0DE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3FD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D4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D7E6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B7C4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FC8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AB94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8B8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49A3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E1E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E3EA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A75B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71D40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DFC3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D47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AE0EF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819F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C391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3C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F77D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A171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B2A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5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E710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8C0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50BA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BCF7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AA5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F088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6AA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44A9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2306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ABAD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3E7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DDB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5171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7003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591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B265D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4C9D3E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1</w:t>
            </w:r>
          </w:p>
        </w:tc>
        <w:tc>
          <w:tcPr>
            <w:tcW w:w="160" w:type="dxa"/>
            <w:noWrap/>
            <w:hideMark/>
          </w:tcPr>
          <w:p w14:paraId="5DD253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949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D2BB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7C6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C61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89B9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96B0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C4D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852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59E2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40C90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DB0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23BB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DFF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B24D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53F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797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8914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D215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D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C4A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3555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2692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D0AD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9E9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5E160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7F51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7891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4F9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6315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5D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44E8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9FC6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82EA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A03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D45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A2A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D8AF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8D552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BA1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DEDE00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E9993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2</w:t>
            </w:r>
          </w:p>
        </w:tc>
        <w:tc>
          <w:tcPr>
            <w:tcW w:w="160" w:type="dxa"/>
            <w:noWrap/>
            <w:hideMark/>
          </w:tcPr>
          <w:p w14:paraId="01A732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58F8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3D4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BFD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812CE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A5804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366B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CEED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744D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D67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48F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6154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7E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84</w:t>
            </w:r>
          </w:p>
        </w:tc>
        <w:tc>
          <w:tcPr>
            <w:tcW w:w="160" w:type="dxa"/>
            <w:noWrap/>
            <w:hideMark/>
          </w:tcPr>
          <w:p w14:paraId="456D9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B4F5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E2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E14969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E1B7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B06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B8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4FE1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9567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37ACF2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CCAF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5A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6877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CF4A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A75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500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BDC7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632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67AD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7134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78FBBD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3C0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20FA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2BC5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522D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E96A1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47B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4729849"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9B83167"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3</w:t>
            </w:r>
          </w:p>
        </w:tc>
        <w:tc>
          <w:tcPr>
            <w:tcW w:w="160" w:type="dxa"/>
            <w:noWrap/>
            <w:hideMark/>
          </w:tcPr>
          <w:p w14:paraId="0A4C13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738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7DC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7F39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8BF4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9F9F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B8AF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1E77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E033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174C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EF711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1B0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62A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E5BF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790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6925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CDE64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7C1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3B6E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ACDA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516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7517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FE43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62730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A6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5E03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47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686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EE60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A17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5F8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1B4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E0C0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4CA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C3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A898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EB3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4B0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29FC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BB8F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F8FF91F"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48F7C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4</w:t>
            </w:r>
          </w:p>
        </w:tc>
        <w:tc>
          <w:tcPr>
            <w:tcW w:w="160" w:type="dxa"/>
            <w:noWrap/>
            <w:hideMark/>
          </w:tcPr>
          <w:p w14:paraId="395707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C100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0D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120A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02A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DE0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6BC7B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D90E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1F297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776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DA01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741A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2CF4C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B7AC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5C7A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0C1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5AE5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2C71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0E26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E851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80C5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96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BF46D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0D7A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4E2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43D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E7AB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B359E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DE0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DBC4E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1CA7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4E24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DD40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555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E388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64BA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91C09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96B9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494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AFF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8EE3FC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154CAF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5</w:t>
            </w:r>
          </w:p>
        </w:tc>
        <w:tc>
          <w:tcPr>
            <w:tcW w:w="160" w:type="dxa"/>
            <w:noWrap/>
            <w:hideMark/>
          </w:tcPr>
          <w:p w14:paraId="5CFB42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2451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5330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7E9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FDD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6C1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04A5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5709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1F8B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2B6D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0669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4A2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D88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64</w:t>
            </w:r>
          </w:p>
        </w:tc>
        <w:tc>
          <w:tcPr>
            <w:tcW w:w="160" w:type="dxa"/>
            <w:noWrap/>
            <w:hideMark/>
          </w:tcPr>
          <w:p w14:paraId="167B81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1572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83D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3CDCAB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9E73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CA4C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27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7B4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6A2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37F23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7A22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8E61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A2E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F2D6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2560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02C4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2E9DC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683B7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EA32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8584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723A10D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A44A1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BA38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F2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21AA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18FDA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B716B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0AE5B8D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712312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6</w:t>
            </w:r>
          </w:p>
        </w:tc>
        <w:tc>
          <w:tcPr>
            <w:tcW w:w="160" w:type="dxa"/>
            <w:noWrap/>
            <w:hideMark/>
          </w:tcPr>
          <w:p w14:paraId="1FF3856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250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AE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DBB3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777B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BE708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EECC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392F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E8441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9F51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8B29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860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723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BEE7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BFF58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3BA5E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5818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A5A2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5D2AF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4556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1B70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B52B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57F9D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856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C296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22C9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912B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480EA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64B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6372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8E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3BC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2F86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4E72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D9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A0A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CC5C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7C7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C018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86BB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2F44E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9F1D0BA"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7</w:t>
            </w:r>
          </w:p>
        </w:tc>
        <w:tc>
          <w:tcPr>
            <w:tcW w:w="160" w:type="dxa"/>
            <w:noWrap/>
            <w:hideMark/>
          </w:tcPr>
          <w:p w14:paraId="3CE12C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6BE5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1CD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2D3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339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D05C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8347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4DAA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9AF8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3F5E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DC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0AA9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E6C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D7F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DD7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5D504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5FDDAE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018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D5AF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D768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348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A0A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445DC1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C2FFD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DE7E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A21DF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422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9EF5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37C6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B8B5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9F33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9424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174F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030FD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6C775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2B2AF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1BE5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4E99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5BA0B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30B8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18E51A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73A776"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8</w:t>
            </w:r>
          </w:p>
        </w:tc>
        <w:tc>
          <w:tcPr>
            <w:tcW w:w="160" w:type="dxa"/>
            <w:noWrap/>
            <w:hideMark/>
          </w:tcPr>
          <w:p w14:paraId="65EC4D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6B0B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AEC5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976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C7BE5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DE04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621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09BD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3443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D4E5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367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00C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9F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DE082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AFC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F15FC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F503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BEE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0B24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7F86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83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6805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96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3AE00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B1B9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1C89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C144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627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9E3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4BD4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34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11B4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8D0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557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D42D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E058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EDA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D6F8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0863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E886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675791E"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BDF4CA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19</w:t>
            </w:r>
          </w:p>
        </w:tc>
        <w:tc>
          <w:tcPr>
            <w:tcW w:w="160" w:type="dxa"/>
            <w:noWrap/>
            <w:hideMark/>
          </w:tcPr>
          <w:p w14:paraId="408DA7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8D5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F8BC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6F0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459E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1CF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E67B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2913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E040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248D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41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7176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E47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616E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CF3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C7D3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4FD7C8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A01C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665E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318D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12381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FEC0D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37F2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5C64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832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89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B4FD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B68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674A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D64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358A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159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645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0A4B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0CABC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26173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5FF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3901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EB8C6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76E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23901BA"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3B44BC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0</w:t>
            </w:r>
          </w:p>
        </w:tc>
        <w:tc>
          <w:tcPr>
            <w:tcW w:w="160" w:type="dxa"/>
            <w:noWrap/>
            <w:hideMark/>
          </w:tcPr>
          <w:p w14:paraId="66CC60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A65E1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75430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98F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1ED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DAB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A050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CC9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E27D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F23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3B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DED7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AF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1EB5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1371D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01E8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A92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F60F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BEDE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7BE4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F9BC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B87E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DEBF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572A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FCF4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3F9A1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0689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CBEE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C5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35E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47F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0816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4A063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3DC4C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5FAA0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9C3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9454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84362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098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BD6E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ECFCED5"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00411C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1</w:t>
            </w:r>
          </w:p>
        </w:tc>
        <w:tc>
          <w:tcPr>
            <w:tcW w:w="160" w:type="dxa"/>
            <w:noWrap/>
            <w:hideMark/>
          </w:tcPr>
          <w:p w14:paraId="372A53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DF05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D354F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6E78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01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615E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6C7D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10D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1EA1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39F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0AEB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BCB0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CBF38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AFBA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A42B2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174A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w:t>
            </w:r>
          </w:p>
        </w:tc>
        <w:tc>
          <w:tcPr>
            <w:tcW w:w="160" w:type="dxa"/>
            <w:noWrap/>
            <w:hideMark/>
          </w:tcPr>
          <w:p w14:paraId="4D81F13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0F2F1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8F09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5E2D8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0555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A0B3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7F140D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DF7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FA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821F5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F95D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7716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ADDA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BF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1D93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9D78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6AA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8</w:t>
            </w:r>
          </w:p>
        </w:tc>
        <w:tc>
          <w:tcPr>
            <w:tcW w:w="160" w:type="dxa"/>
            <w:noWrap/>
            <w:hideMark/>
          </w:tcPr>
          <w:p w14:paraId="769173F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1BC4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4C15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F19D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2C97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B7EF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767E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28C5D2FB"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53EAE19"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2</w:t>
            </w:r>
          </w:p>
        </w:tc>
        <w:tc>
          <w:tcPr>
            <w:tcW w:w="160" w:type="dxa"/>
            <w:noWrap/>
            <w:hideMark/>
          </w:tcPr>
          <w:p w14:paraId="30A9E46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AD00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F0F6C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389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08AFC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4C13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9E77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6AB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69A1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736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220C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C39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3B9E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3FD5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F8313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84FE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27F17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678A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2B89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4503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93EB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B435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41E2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6A6F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BF8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08151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1DA0D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B04C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78348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84A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38CD8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0F2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8F4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31B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9A6C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4FED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5CC1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68434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E9F6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99C2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3E40AE7"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83B9DC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3</w:t>
            </w:r>
          </w:p>
        </w:tc>
        <w:tc>
          <w:tcPr>
            <w:tcW w:w="160" w:type="dxa"/>
            <w:noWrap/>
            <w:hideMark/>
          </w:tcPr>
          <w:p w14:paraId="3221D1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41F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B71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AE7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339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82F9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A063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0454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1FBD2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BF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C400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47A0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0C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80B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50CA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6B84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0EC97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3FA76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0568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48A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D436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43F68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555703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BD9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73B64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23C2B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1BD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FDF9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01DA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37C6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C537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F37C5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F51A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F52A6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68AE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05B7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7AD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B604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C4527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D3A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02F23A6E"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83255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4</w:t>
            </w:r>
          </w:p>
        </w:tc>
        <w:tc>
          <w:tcPr>
            <w:tcW w:w="160" w:type="dxa"/>
            <w:noWrap/>
            <w:hideMark/>
          </w:tcPr>
          <w:p w14:paraId="383D851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81D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F9BB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A234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B8184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95B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D881E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FF8A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679E8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907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8A9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4A5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9EA9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8C6DE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BBB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3313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C46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E5BA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3E97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0E7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D7E81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EFF33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51EF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6B4F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D571A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7406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EEBCF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D3E1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B744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7A5C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1068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D48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BFA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CE2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34276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D9A9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59232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A61C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ABE6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C6CE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76B6F2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1B84110"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5</w:t>
            </w:r>
          </w:p>
        </w:tc>
        <w:tc>
          <w:tcPr>
            <w:tcW w:w="160" w:type="dxa"/>
            <w:noWrap/>
            <w:hideMark/>
          </w:tcPr>
          <w:p w14:paraId="34A4D8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FA3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2AEA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92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3A9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A6F1B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92F7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245E7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47E9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C9FC5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E202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7B36A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EC22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FFB1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3D90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7CB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8829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A0A5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0845E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DE23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B4B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E1A4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96704A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29D5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FC0B9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556B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16AB4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B4FD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7BB6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17A3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F1FD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87AE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30001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80D6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7FCD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BB0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EBF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0D53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4632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B16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B296DC0"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F94748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6</w:t>
            </w:r>
          </w:p>
        </w:tc>
        <w:tc>
          <w:tcPr>
            <w:tcW w:w="160" w:type="dxa"/>
            <w:noWrap/>
            <w:hideMark/>
          </w:tcPr>
          <w:p w14:paraId="4D462E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8472C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3312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5408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2F4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000B4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D52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054D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87A2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C277A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75A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396F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6D2AF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5005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BC05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28A9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FF10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1F2D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22A2C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CBAD7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CAB4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6D203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AC4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D495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7A0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E87AA0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28F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3B3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5D316F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96530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FB5A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D28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9E3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5CDA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4732A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6EFC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7C68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B75EB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B965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6963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539CD80"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5F6455C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7</w:t>
            </w:r>
          </w:p>
        </w:tc>
        <w:tc>
          <w:tcPr>
            <w:tcW w:w="160" w:type="dxa"/>
            <w:noWrap/>
            <w:hideMark/>
          </w:tcPr>
          <w:p w14:paraId="273CD81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43AC7C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0F7D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535C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1F2A4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A6F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0DA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D8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3E1F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5A4E0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7091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9639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35DB2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1</w:t>
            </w:r>
          </w:p>
        </w:tc>
        <w:tc>
          <w:tcPr>
            <w:tcW w:w="160" w:type="dxa"/>
            <w:noWrap/>
            <w:hideMark/>
          </w:tcPr>
          <w:p w14:paraId="742620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0195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99C5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572D1D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EB5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E779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33B6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DF6A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F93E2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D23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9618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69FD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FD1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1E68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45E1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26D85E6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AB9B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7C02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17B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9AA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A890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BCE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7F0C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BFF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A32A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5295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013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A8655A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458D8ED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8</w:t>
            </w:r>
          </w:p>
        </w:tc>
        <w:tc>
          <w:tcPr>
            <w:tcW w:w="160" w:type="dxa"/>
            <w:noWrap/>
            <w:hideMark/>
          </w:tcPr>
          <w:p w14:paraId="62AD21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DAA9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A088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A8A6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0279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EBB87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100FD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3D3CF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8C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957C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061D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45A4A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C9B1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AD01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1BB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A5E2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F0B4B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513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E5D6E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72AA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25C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D0F2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F4131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8CEC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63D0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3ED8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F38CB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6A3D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C9C66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CC997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28010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BBA2F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678D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F36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00A5A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3A8EB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80C00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54322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13BE1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6FF7E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AE189B2"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1E9191E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29</w:t>
            </w:r>
          </w:p>
        </w:tc>
        <w:tc>
          <w:tcPr>
            <w:tcW w:w="160" w:type="dxa"/>
            <w:noWrap/>
            <w:hideMark/>
          </w:tcPr>
          <w:p w14:paraId="519662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43C7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57D7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E135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BB652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624FB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D38E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01CC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19E1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E286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565B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EE882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97ED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2B37C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B1CE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5A79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FC0B2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443D9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FCB28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B01D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61C8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510B1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2CFF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90039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E612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E7366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1DE6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2215D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0142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4F9C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209D7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44D2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3AA93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7B80A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04157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3B8149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FA3A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247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7A1AF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8F09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3038D7C"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96C53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0</w:t>
            </w:r>
          </w:p>
        </w:tc>
        <w:tc>
          <w:tcPr>
            <w:tcW w:w="160" w:type="dxa"/>
            <w:noWrap/>
            <w:hideMark/>
          </w:tcPr>
          <w:p w14:paraId="7BBE98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EA22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648DBB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20F9D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E17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F0A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2D4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C754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F28F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A2F8E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345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3930E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66B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A206C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E16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0676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1FADE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24E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64596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C74A4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79F2C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641D9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D07E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48662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BE89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C76D6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BC1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1179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F1C6F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6B52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4C48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8F6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163CB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2499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6213C2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0DAC0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CD4F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EF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909E2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0F88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A32B5E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A57B525"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1</w:t>
            </w:r>
          </w:p>
        </w:tc>
        <w:tc>
          <w:tcPr>
            <w:tcW w:w="160" w:type="dxa"/>
            <w:noWrap/>
            <w:hideMark/>
          </w:tcPr>
          <w:p w14:paraId="41CD4A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A62B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E94E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859C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E387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592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92EB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05727C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9EB6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CBE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E3AB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24D2E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AE9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1E9A56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F5BD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83FAD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3C2BA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649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014D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0780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CADD8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AA194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3B9BB6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57EC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05F76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F0C2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5E7B5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AE08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947EA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BD93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9A35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C4AE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4332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292F19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F783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A138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7B410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79E1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2DC590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325D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4ABF40ED"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7A4C92"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2</w:t>
            </w:r>
          </w:p>
        </w:tc>
        <w:tc>
          <w:tcPr>
            <w:tcW w:w="160" w:type="dxa"/>
            <w:noWrap/>
            <w:hideMark/>
          </w:tcPr>
          <w:p w14:paraId="3CD8401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1FEE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71621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1A78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8803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5F02BB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9CB25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6164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4F5D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BE881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77AE2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5FDE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E070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4</w:t>
            </w:r>
          </w:p>
        </w:tc>
        <w:tc>
          <w:tcPr>
            <w:tcW w:w="160" w:type="dxa"/>
            <w:noWrap/>
            <w:hideMark/>
          </w:tcPr>
          <w:p w14:paraId="665B70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EA64A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235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9</w:t>
            </w:r>
          </w:p>
        </w:tc>
        <w:tc>
          <w:tcPr>
            <w:tcW w:w="160" w:type="dxa"/>
            <w:noWrap/>
            <w:hideMark/>
          </w:tcPr>
          <w:p w14:paraId="1155749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67AC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A923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A94E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387F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8D79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458982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64544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028ED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2FE1B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7F4230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F141D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780E6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CD66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EE8B9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16DE44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DAD8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7</w:t>
            </w:r>
          </w:p>
        </w:tc>
        <w:tc>
          <w:tcPr>
            <w:tcW w:w="160" w:type="dxa"/>
            <w:noWrap/>
            <w:hideMark/>
          </w:tcPr>
          <w:p w14:paraId="09A9B6E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DA92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260B5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8E817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08AEA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7E213E5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62861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30C88FB"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262AA7C1"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3</w:t>
            </w:r>
          </w:p>
        </w:tc>
        <w:tc>
          <w:tcPr>
            <w:tcW w:w="160" w:type="dxa"/>
            <w:noWrap/>
            <w:hideMark/>
          </w:tcPr>
          <w:p w14:paraId="4D7260E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FCED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42DBD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8F904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40A9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A388A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BE82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CD0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F43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9BF3E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E853E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EE7E2A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0EE95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3BD90E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FB26F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137D9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C607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0F780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7CCD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F03E4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9175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0C4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F58FE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16D9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9EB2A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38D55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5E0D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407F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707A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20227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D6BEE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F66095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880561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1E74BA1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1465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7EAC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2B51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9600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4613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6EE9C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23F6939"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72EFFCC4"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4</w:t>
            </w:r>
          </w:p>
        </w:tc>
        <w:tc>
          <w:tcPr>
            <w:tcW w:w="160" w:type="dxa"/>
            <w:noWrap/>
            <w:hideMark/>
          </w:tcPr>
          <w:p w14:paraId="7BC0E7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E4D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66872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5C13D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72518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ADD4B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697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B477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6C509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BD03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4F023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1552C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1538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2132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9E91A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46F33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EC366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EFEF9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C6B2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B2C38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05166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390B9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7F6798"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B5F8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13CE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E55FD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49B5BA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1802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91F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99CDC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27930A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4B4D5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9E27C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00C4F92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96B0E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0E153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50CF4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D2C0B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BE5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C6F3B3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8004FCF"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35B48B0C"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5</w:t>
            </w:r>
          </w:p>
        </w:tc>
        <w:tc>
          <w:tcPr>
            <w:tcW w:w="160" w:type="dxa"/>
            <w:noWrap/>
            <w:hideMark/>
          </w:tcPr>
          <w:p w14:paraId="6A470EF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3152D9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838F6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20C16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BA755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913A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6B2C5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91596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2097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628D6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CD6B2E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39B35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460053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2B575D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765E9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616D9F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5B5754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D622C9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55956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051E7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23BFC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82103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4C1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772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CDED2B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B476AE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C52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4AFA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74DC8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13D910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2370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35CDE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F28DF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2514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3BDC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E501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81A10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B0C82A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9FD488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3A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6AC01A11"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F02ACA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6</w:t>
            </w:r>
          </w:p>
        </w:tc>
        <w:tc>
          <w:tcPr>
            <w:tcW w:w="160" w:type="dxa"/>
            <w:noWrap/>
            <w:hideMark/>
          </w:tcPr>
          <w:p w14:paraId="54A5CD6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C56FF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65FD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C0A0C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E3985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799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A0B6B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8EC74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80A49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E3844D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FB51D3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22E49E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D600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CCEA7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04B6E6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8D6845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89EBB5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84EC7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715DF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2F7F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4BE98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24B145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55768A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579B5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EFA8C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129E4E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3E73B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9EAF80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38BF6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A140DD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2C9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ED0145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FA910E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3F9D92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0CEE0A"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14979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B07C71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6E4C7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7791F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8C2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5CEC3EE8"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6B4EE1E"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7</w:t>
            </w:r>
          </w:p>
        </w:tc>
        <w:tc>
          <w:tcPr>
            <w:tcW w:w="160" w:type="dxa"/>
            <w:noWrap/>
            <w:hideMark/>
          </w:tcPr>
          <w:p w14:paraId="461FDCF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6D21C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B4FF7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2BA7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5F9FA1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1FCCE3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A7F660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7ACD4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CEE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067414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408C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5BC60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AC8A9C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55</w:t>
            </w:r>
          </w:p>
        </w:tc>
        <w:tc>
          <w:tcPr>
            <w:tcW w:w="160" w:type="dxa"/>
            <w:noWrap/>
            <w:hideMark/>
          </w:tcPr>
          <w:p w14:paraId="4F24EF0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F20BC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BA81E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7417102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3D384B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496D3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48DE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880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7AD9D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400308D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F77A2F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B466D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2D99F3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BDF6C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FB0ABB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B8AEF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31D6D5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F83EC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8D3D8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57E005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0</w:t>
            </w:r>
          </w:p>
        </w:tc>
        <w:tc>
          <w:tcPr>
            <w:tcW w:w="160" w:type="dxa"/>
            <w:noWrap/>
            <w:hideMark/>
          </w:tcPr>
          <w:p w14:paraId="3DE0E2F3"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6F651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85CA8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2B810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5784E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6A92DE6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F6ABD4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73865B16" w14:textId="77777777" w:rsidTr="00205C3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6E363C9F"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8</w:t>
            </w:r>
          </w:p>
        </w:tc>
        <w:tc>
          <w:tcPr>
            <w:tcW w:w="160" w:type="dxa"/>
            <w:noWrap/>
            <w:hideMark/>
          </w:tcPr>
          <w:p w14:paraId="31C080A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140E89"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97E7A6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429C88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1FFF05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2B3092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972D9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616EBF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8673C3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B7D1F5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A28D40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B5BE97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0174B0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4</w:t>
            </w:r>
          </w:p>
        </w:tc>
        <w:tc>
          <w:tcPr>
            <w:tcW w:w="160" w:type="dxa"/>
            <w:noWrap/>
            <w:hideMark/>
          </w:tcPr>
          <w:p w14:paraId="08A6F1A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790D1B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CAD2C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5048F4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F89997"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28FBB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4C73DE"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105D8D4"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5BF3F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AA1D7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B3A783D"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23939B"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E253C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DB6166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D85232F"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A3B8C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F3DFE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E0F981"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D0B53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AC5A3E0"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B2CA37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88C773"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C588D4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C309212"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E6075B6"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90914C"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622E3B5" w14:textId="77777777" w:rsidR="00205C38" w:rsidRPr="00205C38" w:rsidRDefault="00205C38" w:rsidP="00205C38">
            <w:pPr>
              <w:keepNext w:val="0"/>
              <w:tabs>
                <w:tab w:val="clear" w:pos="851"/>
              </w:tabs>
              <w:spacing w:line="240" w:lineRule="auto"/>
              <w:jc w:val="right"/>
              <w:cnfStyle w:val="000000100000" w:firstRow="0" w:lastRow="0" w:firstColumn="0" w:lastColumn="0" w:oddVBand="0" w:evenVBand="0" w:oddHBand="1"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r w:rsidR="007338B2" w:rsidRPr="002864A8" w14:paraId="185570CA" w14:textId="77777777" w:rsidTr="00205C38">
        <w:trPr>
          <w:trHeight w:val="283"/>
        </w:trPr>
        <w:tc>
          <w:tcPr>
            <w:cnfStyle w:val="001000000000" w:firstRow="0" w:lastRow="0" w:firstColumn="1" w:lastColumn="0" w:oddVBand="0" w:evenVBand="0" w:oddHBand="0" w:evenHBand="0" w:firstRowFirstColumn="0" w:firstRowLastColumn="0" w:lastRowFirstColumn="0" w:lastRowLastColumn="0"/>
            <w:tcW w:w="160" w:type="dxa"/>
            <w:noWrap/>
            <w:hideMark/>
          </w:tcPr>
          <w:p w14:paraId="04614E03" w14:textId="77777777" w:rsidR="00205C38" w:rsidRPr="00205C38" w:rsidRDefault="00205C38" w:rsidP="00205C38">
            <w:pPr>
              <w:keepNext w:val="0"/>
              <w:tabs>
                <w:tab w:val="clear" w:pos="851"/>
              </w:tabs>
              <w:spacing w:line="240" w:lineRule="auto"/>
              <w:jc w:val="center"/>
              <w:rPr>
                <w:rFonts w:ascii="Calibri" w:hAnsi="Calibri" w:cs="Calibri"/>
                <w:iCs w:val="0"/>
                <w:color w:val="auto"/>
                <w:sz w:val="12"/>
                <w:szCs w:val="12"/>
                <w:lang w:eastAsia="pt-BR"/>
              </w:rPr>
            </w:pPr>
            <w:r w:rsidRPr="00205C38">
              <w:rPr>
                <w:rFonts w:ascii="Calibri" w:hAnsi="Calibri" w:cs="Calibri"/>
                <w:iCs w:val="0"/>
                <w:color w:val="auto"/>
                <w:sz w:val="12"/>
                <w:szCs w:val="12"/>
                <w:lang w:eastAsia="pt-BR"/>
              </w:rPr>
              <w:t>39</w:t>
            </w:r>
          </w:p>
        </w:tc>
        <w:tc>
          <w:tcPr>
            <w:tcW w:w="160" w:type="dxa"/>
            <w:noWrap/>
            <w:hideMark/>
          </w:tcPr>
          <w:p w14:paraId="23FA75A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A81243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75859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791FC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8C4F22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689B7D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5EF43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CAFF6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03B3DE3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660C3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94208B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564E1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AFFC0B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2</w:t>
            </w:r>
          </w:p>
        </w:tc>
        <w:tc>
          <w:tcPr>
            <w:tcW w:w="160" w:type="dxa"/>
            <w:noWrap/>
            <w:hideMark/>
          </w:tcPr>
          <w:p w14:paraId="40913B4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9C8E2E"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7073DB2"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1</w:t>
            </w:r>
          </w:p>
        </w:tc>
        <w:tc>
          <w:tcPr>
            <w:tcW w:w="160" w:type="dxa"/>
            <w:noWrap/>
            <w:hideMark/>
          </w:tcPr>
          <w:p w14:paraId="6BD6BE5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850E00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1AE5C75"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91DC30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5CFCB2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FB212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3</w:t>
            </w:r>
          </w:p>
        </w:tc>
        <w:tc>
          <w:tcPr>
            <w:tcW w:w="160" w:type="dxa"/>
            <w:noWrap/>
            <w:hideMark/>
          </w:tcPr>
          <w:p w14:paraId="1D7BB4B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DD023E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4FE0579"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024C168"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5D1C937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C5115AB"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DB8FCC4"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CC5B52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7C3A41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77AB0D7"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78DF0191"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1E4C133C"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8AAC8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4E08A42F"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3C8F7850"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67077BB6"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521EF7A"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c>
          <w:tcPr>
            <w:tcW w:w="160" w:type="dxa"/>
            <w:noWrap/>
            <w:hideMark/>
          </w:tcPr>
          <w:p w14:paraId="21ECE68D" w14:textId="77777777" w:rsidR="00205C38" w:rsidRPr="00205C38" w:rsidRDefault="00205C38" w:rsidP="00205C38">
            <w:pPr>
              <w:keepNext w:val="0"/>
              <w:tabs>
                <w:tab w:val="clear" w:pos="851"/>
              </w:tabs>
              <w:spacing w:line="240" w:lineRule="auto"/>
              <w:jc w:val="right"/>
              <w:cnfStyle w:val="000000000000" w:firstRow="0" w:lastRow="0" w:firstColumn="0" w:lastColumn="0" w:oddVBand="0" w:evenVBand="0" w:oddHBand="0" w:evenHBand="0" w:firstRowFirstColumn="0" w:firstRowLastColumn="0" w:lastRowFirstColumn="0" w:lastRowLastColumn="0"/>
              <w:rPr>
                <w:rFonts w:ascii="Calibri" w:hAnsi="Calibri" w:cs="Calibri"/>
                <w:iCs w:val="0"/>
                <w:sz w:val="12"/>
                <w:szCs w:val="12"/>
                <w:lang w:eastAsia="pt-BR"/>
              </w:rPr>
            </w:pPr>
            <w:r w:rsidRPr="00205C38">
              <w:rPr>
                <w:rFonts w:ascii="Calibri" w:hAnsi="Calibri" w:cs="Calibri"/>
                <w:iCs w:val="0"/>
                <w:sz w:val="12"/>
                <w:szCs w:val="12"/>
                <w:lang w:eastAsia="pt-BR"/>
              </w:rPr>
              <w:t>0</w:t>
            </w:r>
          </w:p>
        </w:tc>
      </w:tr>
    </w:tbl>
    <w:p w14:paraId="148A0EA6" w14:textId="1A6C529D" w:rsidR="004E0FBD" w:rsidRDefault="00F15A2C" w:rsidP="00F15A2C">
      <w:pPr>
        <w:pStyle w:val="Legenda"/>
      </w:pPr>
      <w:bookmarkStart w:id="193" w:name="_Ref55013706"/>
      <w:bookmarkStart w:id="194" w:name="_Toc55260924"/>
      <w:r>
        <w:t xml:space="preserve">Tabela </w:t>
      </w:r>
      <w:r w:rsidR="006B25B5">
        <w:fldChar w:fldCharType="begin"/>
      </w:r>
      <w:r w:rsidR="006B25B5">
        <w:instrText xml:space="preserve"> SEQ Tabela \* ARABIC </w:instrText>
      </w:r>
      <w:r w:rsidR="006B25B5">
        <w:fldChar w:fldCharType="separate"/>
      </w:r>
      <w:r w:rsidR="003924EC">
        <w:rPr>
          <w:noProof/>
        </w:rPr>
        <w:t>3</w:t>
      </w:r>
      <w:r w:rsidR="006B25B5">
        <w:rPr>
          <w:noProof/>
        </w:rPr>
        <w:fldChar w:fldCharType="end"/>
      </w:r>
      <w:bookmarkEnd w:id="191"/>
      <w:bookmarkEnd w:id="193"/>
      <w:r>
        <w:t xml:space="preserve"> Matrix confusão do usuário </w:t>
      </w:r>
      <w:r w:rsidRPr="00251B57">
        <w:t>spotify:user:4i3jdhv6vubcjdpwsn38iv8u4</w:t>
      </w:r>
      <w:r w:rsidR="0006553D">
        <w:t xml:space="preserve"> </w:t>
      </w:r>
      <w:bookmarkStart w:id="195" w:name="_Hlk55013242"/>
      <w:r w:rsidR="0006553D" w:rsidRPr="0006553D">
        <w:t>(próprio, 2020)</w:t>
      </w:r>
      <w:bookmarkEnd w:id="192"/>
      <w:bookmarkEnd w:id="194"/>
      <w:bookmarkEnd w:id="195"/>
    </w:p>
    <w:p w14:paraId="29875599" w14:textId="25559537" w:rsidR="008F2AE9" w:rsidRPr="006C1E7D" w:rsidRDefault="008F2AE9" w:rsidP="00972812">
      <w:pPr>
        <w:pStyle w:val="Ttulo1"/>
      </w:pPr>
      <w:bookmarkStart w:id="196" w:name="_Toc55523394"/>
      <w:r w:rsidRPr="006C1E7D">
        <w:lastRenderedPageBreak/>
        <w:t>CONCLUSÃO</w:t>
      </w:r>
      <w:bookmarkEnd w:id="196"/>
    </w:p>
    <w:p w14:paraId="7F93A115" w14:textId="14D39A12" w:rsidR="0081162D" w:rsidRDefault="00DF3A09" w:rsidP="00972812">
      <w:r>
        <w:tab/>
      </w:r>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w:t>
      </w:r>
      <w:r w:rsidR="001A7AF7">
        <w:t>desenvolveu</w:t>
      </w:r>
      <w:r w:rsidR="00712162">
        <w:t xml:space="preserve"> um </w:t>
      </w:r>
      <w:r w:rsidR="00712162" w:rsidRPr="000C3B63">
        <w:rPr>
          <w:i/>
        </w:rPr>
        <w:t>RecSys</w:t>
      </w:r>
      <w:r w:rsidR="00712162">
        <w:t xml:space="preserve"> musical</w:t>
      </w:r>
      <w:r w:rsidR="008064A0">
        <w:t>, o qual</w:t>
      </w:r>
      <w:r w:rsidR="00471514">
        <w:t xml:space="preserve"> </w:t>
      </w:r>
      <w:r w:rsidR="008064A0">
        <w:t>analisa</w:t>
      </w:r>
      <w:r w:rsidR="00712162">
        <w:t xml:space="preserve"> </w:t>
      </w:r>
      <w:r w:rsidR="009E0AD1">
        <w:t xml:space="preserve">o contexto do </w:t>
      </w:r>
      <w:r w:rsidR="008064A0">
        <w:t>usuário em tempo real, para realizar novas recomendações a</w:t>
      </w:r>
      <w:r w:rsidR="0028296A">
        <w:t xml:space="preserve"> ele</w:t>
      </w:r>
      <w:r w:rsidR="009E0AD1">
        <w:t>.</w:t>
      </w:r>
    </w:p>
    <w:p w14:paraId="59336E5A" w14:textId="1C45EE18" w:rsidR="001A6046" w:rsidRDefault="001A6046" w:rsidP="00972812">
      <w:r>
        <w:tab/>
        <w:t xml:space="preserve">No desenvolvimento desse trabalho, foi encontrado diversas dificuldades em </w:t>
      </w:r>
      <w:r w:rsidR="00E53685">
        <w:t>lidar</w:t>
      </w:r>
      <w:r>
        <w:t xml:space="preserve"> com </w:t>
      </w:r>
      <w:r w:rsidR="002864DF">
        <w:t>músicas</w:t>
      </w:r>
      <w:r w:rsidR="00EC298A">
        <w:t xml:space="preserve">, </w:t>
      </w:r>
      <w:r w:rsidR="00C30813">
        <w:t xml:space="preserve">pois </w:t>
      </w:r>
      <w:r w:rsidR="00EC298A">
        <w:t xml:space="preserve">desde o momento que se iniciou o estudo, foi visto que a área é muito maior do que </w:t>
      </w:r>
      <w:r w:rsidR="009B2F3B">
        <w:t xml:space="preserve">aparenta. </w:t>
      </w:r>
      <w:r w:rsidR="009C225F">
        <w:t>C</w:t>
      </w:r>
      <w:r w:rsidR="009B2F3B">
        <w:t xml:space="preserve">om o questionário foi possível </w:t>
      </w:r>
      <w:r w:rsidR="00BB4D1E">
        <w:t>entender</w:t>
      </w:r>
      <w:r w:rsidR="009B2F3B">
        <w:t xml:space="preserve"> que o gosto de um </w:t>
      </w:r>
      <w:r w:rsidR="009C225F">
        <w:t>público</w:t>
      </w:r>
      <w:r w:rsidR="009B2F3B">
        <w:t xml:space="preserve"> é algo </w:t>
      </w:r>
      <w:r w:rsidR="009C225F">
        <w:t>inesperado</w:t>
      </w:r>
      <w:r w:rsidR="009B2F3B">
        <w:t xml:space="preserve">, </w:t>
      </w:r>
      <w:r w:rsidR="009C225F">
        <w:t>pois nesse caso, foi algo bem diferente do que o autor desse trabalho esperava</w:t>
      </w:r>
      <w:r w:rsidR="00EC298A">
        <w:t xml:space="preserve">. </w:t>
      </w:r>
    </w:p>
    <w:p w14:paraId="20FE4FD1" w14:textId="3D755CAA" w:rsidR="009D4787" w:rsidRDefault="009D4787" w:rsidP="00972812">
      <w:r>
        <w:tab/>
        <w:t>No plugin, foram encontradas diversas dificuldades em seu desenvolvimento.</w:t>
      </w:r>
      <w:r w:rsidR="00F970A4">
        <w:t xml:space="preserve"> Inicialmente a aplicação foi desenvolvida em Flutter, uma plataforma para desenvolvimento mobile e foi visto que não supriria as necessidades desse trabalho, então houve uma migração para a plataforma Web.</w:t>
      </w:r>
      <w:r w:rsidR="001704C0">
        <w:t xml:space="preserve"> No fim </w:t>
      </w:r>
      <w:r w:rsidR="00D05CD7">
        <w:t>entendido</w:t>
      </w:r>
      <w:r w:rsidR="001704C0">
        <w:t xml:space="preserve"> que o mais simples supriria as necessidades desse trabalho e que uma tecnologia hype não iria </w:t>
      </w:r>
      <w:r w:rsidR="00E22D28">
        <w:t>torná-lo</w:t>
      </w:r>
      <w:r w:rsidR="001704C0">
        <w:t xml:space="preserve"> melhor.</w:t>
      </w:r>
    </w:p>
    <w:p w14:paraId="34D624A1" w14:textId="0B3BEDAE" w:rsidR="00E22D28" w:rsidRDefault="005E3BE6" w:rsidP="00972812">
      <w:r>
        <w:tab/>
      </w:r>
      <w:r w:rsidR="00D05CD7">
        <w:t xml:space="preserve">Ao realizar a primeira publicação do plugin, </w:t>
      </w:r>
      <w:r w:rsidR="00FB3B6C">
        <w:t>foram encontrados problemas como, navegadores diferentes, sistemas operacionais diferentes, contas do Spotify com contrato diferente.</w:t>
      </w:r>
      <w:r w:rsidR="00E810D0">
        <w:t xml:space="preserve"> E tudo isso, levou ao entendimento de que</w:t>
      </w:r>
      <w:r w:rsidR="00397EC2">
        <w:t xml:space="preserve"> o desenvolvimento e manutenção de</w:t>
      </w:r>
      <w:r w:rsidR="00E810D0">
        <w:t xml:space="preserve"> aplicações Web </w:t>
      </w:r>
      <w:r w:rsidR="00397EC2">
        <w:t>é</w:t>
      </w:r>
      <w:r w:rsidR="00E810D0">
        <w:t xml:space="preserve"> complex</w:t>
      </w:r>
      <w:r w:rsidR="00397EC2">
        <w:t>o</w:t>
      </w:r>
      <w:r w:rsidR="00E810D0">
        <w:t>.</w:t>
      </w:r>
    </w:p>
    <w:p w14:paraId="7260ECDC" w14:textId="2F725193" w:rsidR="00310A4E" w:rsidRDefault="00310A4E" w:rsidP="00972812">
      <w:r>
        <w:tab/>
        <w:t>Com o sistema desenvolvido, foi enviado o e-mail a todos que optaram por participar da pesquisa no</w:t>
      </w:r>
      <w:r>
        <w:tab/>
        <w:t xml:space="preserve"> questionário.</w:t>
      </w:r>
      <w:r w:rsidR="00FA3266">
        <w:t xml:space="preserve"> Nisso foi visto que os usuários não </w:t>
      </w:r>
      <w:r w:rsidR="00143D40">
        <w:t>têm</w:t>
      </w:r>
      <w:r w:rsidR="00FA3266">
        <w:t xml:space="preserve"> uma boa aderência a estudos enviados via </w:t>
      </w:r>
      <w:r w:rsidR="00C2384E">
        <w:t>e-mail</w:t>
      </w:r>
      <w:r w:rsidR="00FA3266">
        <w:t>,</w:t>
      </w:r>
      <w:r w:rsidR="00180C6A">
        <w:t xml:space="preserve"> então, foi escolhido os </w:t>
      </w:r>
      <w:r w:rsidR="006C128D">
        <w:t>com mais</w:t>
      </w:r>
      <w:r w:rsidR="00180C6A">
        <w:t xml:space="preserve"> </w:t>
      </w:r>
      <w:r w:rsidR="000E1436">
        <w:t>afinidade</w:t>
      </w:r>
      <w:r w:rsidR="00180C6A">
        <w:t xml:space="preserve"> e solicitado</w:t>
      </w:r>
      <w:r w:rsidR="00D20D74">
        <w:t xml:space="preserve"> pessoalmente</w:t>
      </w:r>
      <w:r w:rsidR="00180C6A">
        <w:t xml:space="preserve"> que utilizassem a aplicação para auxiliar no trabalho.</w:t>
      </w:r>
    </w:p>
    <w:p w14:paraId="534FDDF8" w14:textId="389AD8C8" w:rsidR="007468ED" w:rsidRDefault="00143D40" w:rsidP="00972812">
      <w:r>
        <w:tab/>
      </w:r>
      <w:r w:rsidR="00D20D74">
        <w:t xml:space="preserve">Mesmo </w:t>
      </w:r>
      <w:r w:rsidR="00F50349">
        <w:t xml:space="preserve">solicitando pessoalmente, foi obtido um baixo uso na aplicação, </w:t>
      </w:r>
      <w:r w:rsidR="001144BC">
        <w:t>gerando assim uma base muito pequena para o KNN</w:t>
      </w:r>
      <w:r w:rsidR="00C61F65">
        <w:t>. E</w:t>
      </w:r>
      <w:r w:rsidR="00E2525D">
        <w:t xml:space="preserve">sse problema é conhecido como </w:t>
      </w:r>
      <w:r w:rsidR="00E2525D" w:rsidRPr="00E2525D">
        <w:rPr>
          <w:i/>
          <w:iCs w:val="0"/>
        </w:rPr>
        <w:t>Cold Start</w:t>
      </w:r>
      <w:r w:rsidR="00C61F65">
        <w:t xml:space="preserve">, </w:t>
      </w:r>
      <w:r w:rsidR="0025794D">
        <w:t>que acontece</w:t>
      </w:r>
      <w:r w:rsidR="00C61F65">
        <w:t xml:space="preserve"> geralmente as aplicações que estão iniciando e não tem um histórico de dados muito grande.</w:t>
      </w:r>
      <w:r w:rsidR="00153B58">
        <w:tab/>
        <w:t xml:space="preserve">Para tratar </w:t>
      </w:r>
      <w:r w:rsidR="00A8184A">
        <w:t>esse problema</w:t>
      </w:r>
      <w:r w:rsidR="00153B58">
        <w:t xml:space="preserve">, foi desenvolvido a taxonomia dos gêneros, mantendo </w:t>
      </w:r>
      <w:r w:rsidR="00153B58">
        <w:lastRenderedPageBreak/>
        <w:t xml:space="preserve">somente os principais, e com isso, reduzindo o </w:t>
      </w:r>
      <w:r w:rsidR="00584B02">
        <w:t>número</w:t>
      </w:r>
      <w:r w:rsidR="00153B58">
        <w:t xml:space="preserve"> de resultados possíveis auxiliando KNN a predizer um melhor resultado.</w:t>
      </w:r>
      <w:r w:rsidR="00976E8E">
        <w:t xml:space="preserve"> </w:t>
      </w:r>
    </w:p>
    <w:p w14:paraId="277B42B4" w14:textId="1975DBA1" w:rsidR="00517C48" w:rsidRDefault="00517C48" w:rsidP="00972812">
      <w:r>
        <w:tab/>
        <w:t>Porém, mesmo com a redução das classes, o modelo obteve uma baixa acurácia nas recomendações.</w:t>
      </w:r>
      <w:r w:rsidR="009A4547">
        <w:t xml:space="preserve"> Apresentando a necessidade de uma melhoria nas características</w:t>
      </w:r>
      <w:r w:rsidR="00962964">
        <w:t xml:space="preserve"> do modelo</w:t>
      </w:r>
      <w:r w:rsidR="009A4547">
        <w:t xml:space="preserve"> ou da aplicação de outros </w:t>
      </w:r>
      <w:r w:rsidR="00B511F4">
        <w:t>algoritmos</w:t>
      </w:r>
      <w:r w:rsidR="009A4547">
        <w:t xml:space="preserve"> que não sejam o KNN</w:t>
      </w:r>
      <w:r w:rsidR="00B511F4">
        <w:t xml:space="preserve"> ao </w:t>
      </w:r>
      <w:r w:rsidR="001003C3">
        <w:t>ele</w:t>
      </w:r>
      <w:r w:rsidR="009A4547">
        <w:t>.</w:t>
      </w:r>
    </w:p>
    <w:p w14:paraId="64281C57" w14:textId="00FFDC66" w:rsidR="007468ED" w:rsidRDefault="0066283C" w:rsidP="007468ED">
      <w:pPr>
        <w:pStyle w:val="Ttulo2"/>
      </w:pPr>
      <w:bookmarkStart w:id="197" w:name="_Toc55523395"/>
      <w:r>
        <w:t>Trabalhos futuros</w:t>
      </w:r>
      <w:bookmarkEnd w:id="197"/>
    </w:p>
    <w:p w14:paraId="62A984E0" w14:textId="25183BAC" w:rsidR="00330AAC" w:rsidRPr="00330AAC" w:rsidRDefault="00595F70" w:rsidP="00330AAC">
      <w:r>
        <w:tab/>
      </w:r>
      <w:r w:rsidR="00330AAC">
        <w:t>Abaixo é apresentado algumas melhorias e continuidade nos estudos relativos ao sistema de recomendação apresentado.</w:t>
      </w:r>
    </w:p>
    <w:p w14:paraId="17034882" w14:textId="1DFF7A55" w:rsidR="00E47144" w:rsidRDefault="007F0694" w:rsidP="00EC7695">
      <w:pPr>
        <w:pStyle w:val="Listas1"/>
      </w:pPr>
      <w:r>
        <w:t xml:space="preserve">Desenvolver uma extensão mais simples para conectar ao Spotify, como uma extensão do </w:t>
      </w:r>
      <w:r w:rsidR="00EC7695">
        <w:t xml:space="preserve">Google </w:t>
      </w:r>
      <w:r>
        <w:t>Chrome</w:t>
      </w:r>
    </w:p>
    <w:p w14:paraId="04166A29" w14:textId="30627D4A" w:rsidR="00626AA7" w:rsidRDefault="005A7421" w:rsidP="00EC7695">
      <w:pPr>
        <w:pStyle w:val="Listas1"/>
      </w:pPr>
      <w:r>
        <w:t xml:space="preserve">Encontrar uma base mais completa para realizar a taxonomia dos </w:t>
      </w:r>
      <w:r w:rsidR="008C3534">
        <w:t>gêneros</w:t>
      </w:r>
    </w:p>
    <w:p w14:paraId="4DAE0FBD" w14:textId="6BA911A2" w:rsidR="00EC7695" w:rsidRDefault="00782E87" w:rsidP="00EC7695">
      <w:pPr>
        <w:pStyle w:val="Listas1"/>
      </w:pPr>
      <w:r>
        <w:t>Realizar a leitura d</w:t>
      </w:r>
      <w:r w:rsidR="00626AA7">
        <w:t xml:space="preserve">a emoção através dos batimentos cardíacos de um </w:t>
      </w:r>
      <w:r w:rsidR="00626AA7" w:rsidRPr="00626AA7">
        <w:rPr>
          <w:i/>
          <w:iCs w:val="0"/>
        </w:rPr>
        <w:t>wearable</w:t>
      </w:r>
    </w:p>
    <w:p w14:paraId="13F6C7B9" w14:textId="3F010B76" w:rsidR="00EC7695" w:rsidRDefault="00A9264D" w:rsidP="00EC7695">
      <w:pPr>
        <w:pStyle w:val="Listas1"/>
      </w:pPr>
      <w:r>
        <w:t xml:space="preserve">Carregar histórico do Spotify para auxiliar o </w:t>
      </w:r>
      <w:r w:rsidR="006A48DB" w:rsidRPr="008C3534">
        <w:rPr>
          <w:i/>
          <w:iCs w:val="0"/>
        </w:rPr>
        <w:t>C</w:t>
      </w:r>
      <w:r w:rsidRPr="008C3534">
        <w:rPr>
          <w:i/>
          <w:iCs w:val="0"/>
        </w:rPr>
        <w:t xml:space="preserve">old </w:t>
      </w:r>
      <w:r w:rsidR="006A48DB" w:rsidRPr="008C3534">
        <w:rPr>
          <w:i/>
          <w:iCs w:val="0"/>
        </w:rPr>
        <w:t>S</w:t>
      </w:r>
      <w:r w:rsidRPr="008C3534">
        <w:rPr>
          <w:i/>
          <w:iCs w:val="0"/>
        </w:rPr>
        <w:t>tart</w:t>
      </w:r>
      <w:r>
        <w:t xml:space="preserve"> do </w:t>
      </w:r>
      <w:r w:rsidR="003C72A4">
        <w:t>KNN</w:t>
      </w:r>
    </w:p>
    <w:p w14:paraId="2621901A" w14:textId="5AD1EBD5" w:rsidR="00ED5086" w:rsidRDefault="00ED5086" w:rsidP="00EC7695">
      <w:pPr>
        <w:pStyle w:val="Listas1"/>
      </w:pPr>
      <w:r>
        <w:t xml:space="preserve">Realizar perguntas sobre gêneros, músicas e artistas para auxiliar no </w:t>
      </w:r>
      <w:r w:rsidRPr="00D47715">
        <w:rPr>
          <w:i/>
          <w:iCs w:val="0"/>
        </w:rPr>
        <w:t>Cold Start</w:t>
      </w:r>
      <w:r>
        <w:t xml:space="preserve"> do KNN</w:t>
      </w:r>
    </w:p>
    <w:p w14:paraId="42514197" w14:textId="22F687CA" w:rsidR="00686E20" w:rsidRPr="00782C2E" w:rsidRDefault="00686E20" w:rsidP="00EC7695">
      <w:pPr>
        <w:pStyle w:val="Listas1"/>
      </w:pPr>
      <w:r>
        <w:t xml:space="preserve">Aperfeiçoar </w:t>
      </w:r>
      <w:r w:rsidR="00480C05">
        <w:t xml:space="preserve">atributos </w:t>
      </w:r>
      <w:r>
        <w:t>do modelo</w:t>
      </w:r>
      <w:r w:rsidR="00480C05">
        <w:t xml:space="preserve"> para aumentar </w:t>
      </w:r>
      <w:r w:rsidR="009B6B8A">
        <w:t>a precisão</w:t>
      </w:r>
      <w:r w:rsidR="00480C05">
        <w:t xml:space="preserve"> e </w:t>
      </w:r>
      <w:r w:rsidR="00480C05" w:rsidRPr="005E50F0">
        <w:rPr>
          <w:i/>
          <w:iCs w:val="0"/>
        </w:rPr>
        <w:t>recall</w:t>
      </w:r>
    </w:p>
    <w:p w14:paraId="66C4159D" w14:textId="548D6220" w:rsidR="00782C2E" w:rsidRDefault="00782C2E" w:rsidP="00EC7695">
      <w:pPr>
        <w:pStyle w:val="Listas1"/>
      </w:pPr>
      <w:r>
        <w:t xml:space="preserve">Utilizar latitude e longitude para assimilar a localização em </w:t>
      </w:r>
      <w:r w:rsidRPr="0060684E">
        <w:rPr>
          <w:i/>
          <w:iCs w:val="0"/>
        </w:rPr>
        <w:t>label</w:t>
      </w:r>
      <w:r>
        <w:t xml:space="preserve"> e facilitar o seu preenchimento</w:t>
      </w:r>
    </w:p>
    <w:p w14:paraId="4EFA4B9A" w14:textId="66FC7582" w:rsidR="00B92A38" w:rsidRDefault="00B92A38" w:rsidP="00EC7695">
      <w:pPr>
        <w:pStyle w:val="Listas1"/>
      </w:pPr>
      <w:r>
        <w:t>Aplicar um</w:t>
      </w:r>
      <w:r w:rsidR="008818B9">
        <w:t xml:space="preserve">a leitura </w:t>
      </w:r>
      <w:r>
        <w:t xml:space="preserve">sequencial </w:t>
      </w:r>
      <w:r w:rsidR="008818B9">
        <w:t>ao modelo da</w:t>
      </w:r>
      <w:r>
        <w:t>s recomendaç</w:t>
      </w:r>
      <w:r w:rsidR="00431EE4">
        <w:t>ões</w:t>
      </w:r>
    </w:p>
    <w:p w14:paraId="7E34E3B3" w14:textId="36AE00A5" w:rsidR="00D340A9" w:rsidRDefault="00D340A9" w:rsidP="00EC7695">
      <w:pPr>
        <w:pStyle w:val="Listas1"/>
      </w:pPr>
      <w:r>
        <w:t>Contabilizar ações</w:t>
      </w:r>
      <w:r w:rsidR="00545261">
        <w:t xml:space="preserve"> apresentadas no </w:t>
      </w:r>
      <w:r w:rsidR="00545261">
        <w:fldChar w:fldCharType="begin"/>
      </w:r>
      <w:r w:rsidR="00545261">
        <w:instrText xml:space="preserve"> REF _Ref55256921 \h </w:instrText>
      </w:r>
      <w:r w:rsidR="00545261">
        <w:fldChar w:fldCharType="separate"/>
      </w:r>
      <w:r w:rsidR="00545261">
        <w:t xml:space="preserve">Quadro </w:t>
      </w:r>
      <w:r w:rsidR="00545261">
        <w:rPr>
          <w:noProof/>
        </w:rPr>
        <w:t>3</w:t>
      </w:r>
      <w:r w:rsidR="00545261">
        <w:fldChar w:fldCharType="end"/>
      </w:r>
      <w:r w:rsidR="00545261">
        <w:t xml:space="preserve"> </w:t>
      </w:r>
      <w:r>
        <w:t>que não estão sendo utilizadas no modelo</w:t>
      </w:r>
    </w:p>
    <w:p w14:paraId="4C5B7F1A" w14:textId="44F1B530" w:rsidR="0075046B" w:rsidRDefault="00581A29" w:rsidP="00EC7695">
      <w:pPr>
        <w:pStyle w:val="Listas1"/>
      </w:pPr>
      <w:r>
        <w:t xml:space="preserve">Inserir </w:t>
      </w:r>
      <w:r w:rsidRPr="00581A29">
        <w:rPr>
          <w:i/>
          <w:iCs w:val="0"/>
        </w:rPr>
        <w:t>feature</w:t>
      </w:r>
      <w:r w:rsidR="0075046B">
        <w:t xml:space="preserve"> “amigos ou sozinho”</w:t>
      </w:r>
      <w:r>
        <w:t xml:space="preserve"> ao plugin e utilizar no modelo</w:t>
      </w:r>
    </w:p>
    <w:p w14:paraId="697F3C69" w14:textId="64FA7545" w:rsidR="008F2AE9" w:rsidRPr="00310EA6" w:rsidRDefault="008F2AE9" w:rsidP="00972812">
      <w:pPr>
        <w:pStyle w:val="Ttulo1-semnumerao"/>
      </w:pPr>
      <w:bookmarkStart w:id="198" w:name="_Toc55523396"/>
      <w:commentRangeStart w:id="199"/>
      <w:commentRangeStart w:id="200"/>
      <w:r w:rsidRPr="00310EA6">
        <w:lastRenderedPageBreak/>
        <w:t>Referências Bibliográficas</w:t>
      </w:r>
      <w:commentRangeEnd w:id="199"/>
      <w:r w:rsidR="009518DB">
        <w:rPr>
          <w:rStyle w:val="Refdecomentrio"/>
          <w:b w:val="0"/>
          <w:caps w:val="0"/>
          <w:snapToGrid/>
          <w:spacing w:val="0"/>
          <w:kern w:val="0"/>
        </w:rPr>
        <w:commentReference w:id="199"/>
      </w:r>
      <w:commentRangeEnd w:id="200"/>
      <w:r w:rsidR="005A74E7">
        <w:rPr>
          <w:rStyle w:val="Refdecomentrio"/>
          <w:b w:val="0"/>
          <w:caps w:val="0"/>
          <w:snapToGrid/>
          <w:spacing w:val="0"/>
          <w:kern w:val="0"/>
        </w:rPr>
        <w:commentReference w:id="200"/>
      </w:r>
      <w:bookmarkEnd w:id="198"/>
    </w:p>
    <w:p w14:paraId="7910AA52" w14:textId="038CCEBD" w:rsidR="00EE2360" w:rsidRPr="006449D5" w:rsidRDefault="00C648F5" w:rsidP="00EE2360">
      <w:pPr>
        <w:widowControl w:val="0"/>
        <w:autoSpaceDE w:val="0"/>
        <w:autoSpaceDN w:val="0"/>
        <w:adjustRightInd w:val="0"/>
        <w:rPr>
          <w:noProof/>
          <w:lang w:val="en-US"/>
        </w:rPr>
      </w:pPr>
      <w:r>
        <w:fldChar w:fldCharType="begin" w:fldLock="1"/>
      </w:r>
      <w:r w:rsidRPr="00310EA6">
        <w:instrText xml:space="preserve">ADDIN Mendeley Bibliography CSL_BIBLIOGRAPHY </w:instrText>
      </w:r>
      <w:r>
        <w:fldChar w:fldCharType="separate"/>
      </w:r>
      <w:r w:rsidR="00EE2360" w:rsidRPr="00EE2360">
        <w:rPr>
          <w:noProof/>
        </w:rPr>
        <w:t xml:space="preserve">ACM. </w:t>
      </w:r>
      <w:r w:rsidR="00EE2360" w:rsidRPr="00EE2360">
        <w:rPr>
          <w:b/>
          <w:bCs/>
          <w:noProof/>
        </w:rPr>
        <w:t>Advanced Search</w:t>
      </w:r>
      <w:r w:rsidR="00EE2360" w:rsidRPr="00EE2360">
        <w:rPr>
          <w:noProof/>
        </w:rPr>
        <w:t xml:space="preserve">. Disponível em: &lt;https://dl.acm.org/search/advanced&gt;. Acesso em: 5 maio. </w:t>
      </w:r>
      <w:r w:rsidR="00EE2360" w:rsidRPr="006449D5">
        <w:rPr>
          <w:noProof/>
          <w:lang w:val="en-US"/>
        </w:rPr>
        <w:t xml:space="preserve">2020. </w:t>
      </w:r>
    </w:p>
    <w:p w14:paraId="0F6301A8" w14:textId="77777777" w:rsidR="00EE2360" w:rsidRPr="00EE2360" w:rsidRDefault="00EE2360" w:rsidP="00EE2360">
      <w:pPr>
        <w:widowControl w:val="0"/>
        <w:autoSpaceDE w:val="0"/>
        <w:autoSpaceDN w:val="0"/>
        <w:adjustRightInd w:val="0"/>
        <w:rPr>
          <w:noProof/>
        </w:rPr>
      </w:pPr>
      <w:r w:rsidRPr="006449D5">
        <w:rPr>
          <w:noProof/>
          <w:lang w:val="en-US"/>
        </w:rPr>
        <w:t xml:space="preserve">ACM RECSYS COMMUNITY. </w:t>
      </w:r>
      <w:r w:rsidRPr="006449D5">
        <w:rPr>
          <w:b/>
          <w:bCs/>
          <w:noProof/>
          <w:lang w:val="en-US"/>
        </w:rPr>
        <w:t>RecSys – ACM Recommender Systems</w:t>
      </w:r>
      <w:r w:rsidRPr="006449D5">
        <w:rPr>
          <w:noProof/>
          <w:lang w:val="en-US"/>
        </w:rPr>
        <w:t xml:space="preserve">. Disponível em: &lt;https://recsys.acm.org/&gt;. </w:t>
      </w:r>
      <w:r w:rsidRPr="00EE2360">
        <w:rPr>
          <w:noProof/>
        </w:rPr>
        <w:t xml:space="preserve">Acesso em: 28 abr. 2020. </w:t>
      </w:r>
    </w:p>
    <w:p w14:paraId="644332DE" w14:textId="77777777" w:rsidR="00EE2360" w:rsidRPr="006449D5" w:rsidRDefault="00EE2360" w:rsidP="00EE2360">
      <w:pPr>
        <w:widowControl w:val="0"/>
        <w:autoSpaceDE w:val="0"/>
        <w:autoSpaceDN w:val="0"/>
        <w:adjustRightInd w:val="0"/>
        <w:rPr>
          <w:noProof/>
          <w:lang w:val="en-US"/>
        </w:rPr>
      </w:pPr>
      <w:r w:rsidRPr="00EE2360">
        <w:rPr>
          <w:noProof/>
        </w:rPr>
        <w:t xml:space="preserve">ALIAGA, W. K. DESENVOLVIMENTO DE UM SISTEMA DE RECOMENDACÃO MUSICAL SENSÍVEL AO CONTEXTO. </w:t>
      </w:r>
      <w:r w:rsidRPr="006449D5">
        <w:rPr>
          <w:noProof/>
          <w:lang w:val="en-US"/>
        </w:rPr>
        <w:t xml:space="preserve">2018. </w:t>
      </w:r>
    </w:p>
    <w:p w14:paraId="01034844"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HATNAGAR, V. </w:t>
      </w:r>
      <w:r w:rsidRPr="006449D5">
        <w:rPr>
          <w:b/>
          <w:bCs/>
          <w:noProof/>
          <w:lang w:val="en-US"/>
        </w:rPr>
        <w:t>Collaborative filtering using data mining and analysis</w:t>
      </w:r>
      <w:r w:rsidRPr="006449D5">
        <w:rPr>
          <w:noProof/>
          <w:lang w:val="en-US"/>
        </w:rPr>
        <w:t xml:space="preserve">. [s.l: s.n.]. </w:t>
      </w:r>
    </w:p>
    <w:p w14:paraId="75F81578"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BORJA, K.; DIERINGER, S. Streaming or stealing? The complementary features between music streaming and music piracy. </w:t>
      </w:r>
      <w:r w:rsidRPr="006449D5">
        <w:rPr>
          <w:b/>
          <w:bCs/>
          <w:noProof/>
          <w:lang w:val="en-US"/>
        </w:rPr>
        <w:t>Journal of Retailing and Consumer Services</w:t>
      </w:r>
      <w:r w:rsidRPr="006449D5">
        <w:rPr>
          <w:noProof/>
          <w:lang w:val="en-US"/>
        </w:rPr>
        <w:t xml:space="preserve">, v. 32, p. 86–95, 2016. </w:t>
      </w:r>
    </w:p>
    <w:p w14:paraId="495C8259" w14:textId="77777777" w:rsidR="00EE2360" w:rsidRPr="00EE2360" w:rsidRDefault="00EE2360" w:rsidP="00EE2360">
      <w:pPr>
        <w:widowControl w:val="0"/>
        <w:autoSpaceDE w:val="0"/>
        <w:autoSpaceDN w:val="0"/>
        <w:adjustRightInd w:val="0"/>
        <w:rPr>
          <w:noProof/>
        </w:rPr>
      </w:pPr>
      <w:r w:rsidRPr="006449D5">
        <w:rPr>
          <w:noProof/>
          <w:lang w:val="en-US"/>
        </w:rPr>
        <w:t xml:space="preserve">DIETMAR, J. et al. </w:t>
      </w:r>
      <w:r w:rsidRPr="006449D5">
        <w:rPr>
          <w:b/>
          <w:bCs/>
          <w:noProof/>
          <w:lang w:val="en-US"/>
        </w:rPr>
        <w:t>Recommendation system -An Introduction</w:t>
      </w:r>
      <w:r w:rsidRPr="006449D5">
        <w:rPr>
          <w:noProof/>
          <w:lang w:val="en-US"/>
        </w:rPr>
        <w:t xml:space="preserve">. [s.l: s.n.]. </w:t>
      </w:r>
      <w:r w:rsidRPr="00EE2360">
        <w:rPr>
          <w:noProof/>
        </w:rPr>
        <w:t>v. 91</w:t>
      </w:r>
    </w:p>
    <w:p w14:paraId="7D0168F8" w14:textId="77777777" w:rsidR="00EE2360" w:rsidRPr="00EE2360" w:rsidRDefault="00EE2360" w:rsidP="00EE2360">
      <w:pPr>
        <w:widowControl w:val="0"/>
        <w:autoSpaceDE w:val="0"/>
        <w:autoSpaceDN w:val="0"/>
        <w:adjustRightInd w:val="0"/>
        <w:rPr>
          <w:noProof/>
        </w:rPr>
      </w:pPr>
      <w:r w:rsidRPr="00EE2360">
        <w:rPr>
          <w:noProof/>
        </w:rPr>
        <w:t xml:space="preserve">EDITORA MELHORAMENTOS LTDA. </w:t>
      </w:r>
      <w:r w:rsidRPr="00EE2360">
        <w:rPr>
          <w:b/>
          <w:bCs/>
          <w:noProof/>
        </w:rPr>
        <w:t>Sobre o dicionário | Michaelis On-line</w:t>
      </w:r>
      <w:r w:rsidRPr="00EE2360">
        <w:rPr>
          <w:noProof/>
        </w:rPr>
        <w:t xml:space="preserve">. Disponível em: &lt;https://michaelis.uol.com.br/&gt;. Acesso em: 6 jun. 2020. </w:t>
      </w:r>
    </w:p>
    <w:p w14:paraId="3A24EDB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ERIKSSON, M. et al. </w:t>
      </w:r>
      <w:r w:rsidRPr="006449D5">
        <w:rPr>
          <w:b/>
          <w:bCs/>
          <w:noProof/>
          <w:lang w:val="en-US"/>
        </w:rPr>
        <w:t>Spotify Teardown</w:t>
      </w:r>
      <w:r w:rsidRPr="006449D5">
        <w:rPr>
          <w:noProof/>
          <w:lang w:val="en-US"/>
        </w:rPr>
        <w:t xml:space="preserve">. [s.l.] MIT Press, 2019. </w:t>
      </w:r>
    </w:p>
    <w:p w14:paraId="35C0C75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FALK, K. </w:t>
      </w:r>
      <w:r w:rsidRPr="006449D5">
        <w:rPr>
          <w:b/>
          <w:bCs/>
          <w:noProof/>
          <w:lang w:val="en-US"/>
        </w:rPr>
        <w:t>Practical Recommender Systems</w:t>
      </w:r>
      <w:r w:rsidRPr="006449D5">
        <w:rPr>
          <w:noProof/>
          <w:lang w:val="en-US"/>
        </w:rPr>
        <w:t xml:space="preserve">. [s.l: s.n.]. </w:t>
      </w:r>
    </w:p>
    <w:p w14:paraId="3FAB6AF5" w14:textId="77777777" w:rsidR="00EE2360" w:rsidRPr="00EE2360" w:rsidRDefault="00EE2360" w:rsidP="00EE2360">
      <w:pPr>
        <w:widowControl w:val="0"/>
        <w:autoSpaceDE w:val="0"/>
        <w:autoSpaceDN w:val="0"/>
        <w:adjustRightInd w:val="0"/>
        <w:rPr>
          <w:noProof/>
        </w:rPr>
      </w:pPr>
      <w:r w:rsidRPr="006449D5">
        <w:rPr>
          <w:noProof/>
          <w:lang w:val="en-US"/>
        </w:rPr>
        <w:t xml:space="preserve">IFPI. </w:t>
      </w:r>
      <w:r w:rsidRPr="006449D5">
        <w:rPr>
          <w:b/>
          <w:bCs/>
          <w:noProof/>
          <w:lang w:val="en-US"/>
        </w:rPr>
        <w:t>IFPI Global Music Report 2019</w:t>
      </w:r>
      <w:r w:rsidRPr="006449D5">
        <w:rPr>
          <w:noProof/>
          <w:lang w:val="en-US"/>
        </w:rPr>
        <w:t xml:space="preserve">. </w:t>
      </w:r>
      <w:r w:rsidRPr="00EE2360">
        <w:rPr>
          <w:noProof/>
        </w:rPr>
        <w:t xml:space="preserve">Disponível em: &lt;https://www.ifpi.org/news/IFPI-GLOBAL-MUSIC-REPORT-2019&gt;. </w:t>
      </w:r>
    </w:p>
    <w:p w14:paraId="2E330E8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JOSÉ, I. </w:t>
      </w:r>
      <w:r w:rsidRPr="006449D5">
        <w:rPr>
          <w:b/>
          <w:bCs/>
          <w:noProof/>
          <w:lang w:val="en-US"/>
        </w:rPr>
        <w:t>KNN (K-Nearest Neighbors) #1</w:t>
      </w:r>
      <w:r w:rsidRPr="006449D5">
        <w:rPr>
          <w:noProof/>
          <w:lang w:val="en-US"/>
        </w:rPr>
        <w:t xml:space="preserve">. </w:t>
      </w:r>
      <w:r w:rsidRPr="00EE2360">
        <w:rPr>
          <w:noProof/>
        </w:rPr>
        <w:t xml:space="preserve">Disponível em: &lt;https://medium.com/brasil-ai/knn-k-nearest-neighbors-1-e140c82e9c4e&gt;. </w:t>
      </w:r>
      <w:r w:rsidRPr="006449D5">
        <w:rPr>
          <w:noProof/>
          <w:lang w:val="en-US"/>
        </w:rPr>
        <w:t xml:space="preserve">Acesso em: 4 out. 2020. </w:t>
      </w:r>
    </w:p>
    <w:p w14:paraId="77C001A3"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HUILLIER, A. The new challenges when modeling context through diversity over time in recommender systems. </w:t>
      </w:r>
      <w:r w:rsidRPr="006449D5">
        <w:rPr>
          <w:b/>
          <w:bCs/>
          <w:noProof/>
          <w:lang w:val="en-US"/>
        </w:rPr>
        <w:t>UMAP 2016 - Proceedings of the 2016 Conference on User Modeling Adaptation and Personalization</w:t>
      </w:r>
      <w:r w:rsidRPr="006449D5">
        <w:rPr>
          <w:noProof/>
          <w:lang w:val="en-US"/>
        </w:rPr>
        <w:t xml:space="preserve">, p. 341–344, 2016. </w:t>
      </w:r>
    </w:p>
    <w:p w14:paraId="1C0BD2D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LUDEWIG, M. et al. Effective nearest-neighbor music recommendations. </w:t>
      </w:r>
      <w:r w:rsidRPr="006449D5">
        <w:rPr>
          <w:b/>
          <w:bCs/>
          <w:noProof/>
          <w:lang w:val="en-US"/>
        </w:rPr>
        <w:t>ACM International Conference Proceeding Series</w:t>
      </w:r>
      <w:r w:rsidRPr="006449D5">
        <w:rPr>
          <w:noProof/>
          <w:lang w:val="en-US"/>
        </w:rPr>
        <w:t xml:space="preserve">, 2018. </w:t>
      </w:r>
    </w:p>
    <w:p w14:paraId="0CA32E23" w14:textId="77777777" w:rsidR="00EE2360" w:rsidRPr="00EE2360" w:rsidRDefault="00EE2360" w:rsidP="00EE2360">
      <w:pPr>
        <w:widowControl w:val="0"/>
        <w:autoSpaceDE w:val="0"/>
        <w:autoSpaceDN w:val="0"/>
        <w:adjustRightInd w:val="0"/>
        <w:rPr>
          <w:noProof/>
        </w:rPr>
      </w:pPr>
      <w:r w:rsidRPr="006449D5">
        <w:rPr>
          <w:noProof/>
          <w:lang w:val="en-US"/>
        </w:rPr>
        <w:t xml:space="preserve">LUINI, B. J. R.; WHITMAN, A. E.; DATE, P. </w:t>
      </w:r>
      <w:r w:rsidRPr="006449D5">
        <w:rPr>
          <w:b/>
          <w:bCs/>
          <w:noProof/>
          <w:lang w:val="en-US"/>
        </w:rPr>
        <w:t>Streaming Audio: The FezGuys’ Guide</w:t>
      </w:r>
      <w:r w:rsidRPr="006449D5">
        <w:rPr>
          <w:noProof/>
          <w:lang w:val="en-US"/>
        </w:rPr>
        <w:t xml:space="preserve">. </w:t>
      </w:r>
      <w:r w:rsidRPr="00EE2360">
        <w:rPr>
          <w:noProof/>
        </w:rPr>
        <w:t xml:space="preserve">[s.l: s.n.]. </w:t>
      </w:r>
    </w:p>
    <w:p w14:paraId="6B2DAD82" w14:textId="77777777" w:rsidR="00EE2360" w:rsidRPr="00EE2360" w:rsidRDefault="00EE2360" w:rsidP="00EE2360">
      <w:pPr>
        <w:widowControl w:val="0"/>
        <w:autoSpaceDE w:val="0"/>
        <w:autoSpaceDN w:val="0"/>
        <w:adjustRightInd w:val="0"/>
        <w:rPr>
          <w:noProof/>
        </w:rPr>
      </w:pPr>
      <w:r w:rsidRPr="00EE2360">
        <w:rPr>
          <w:noProof/>
        </w:rPr>
        <w:t xml:space="preserve">MURARO, R. M. </w:t>
      </w:r>
      <w:r w:rsidRPr="00EE2360">
        <w:rPr>
          <w:b/>
          <w:bCs/>
          <w:noProof/>
        </w:rPr>
        <w:t>Os avanços tecnológicos e o futuro da humanidade</w:t>
      </w:r>
      <w:r w:rsidRPr="00EE2360">
        <w:rPr>
          <w:noProof/>
        </w:rPr>
        <w:t xml:space="preserve">Querendo ser Deus, , 2009. </w:t>
      </w:r>
    </w:p>
    <w:p w14:paraId="5266484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NIWA, H. </w:t>
      </w:r>
      <w:r w:rsidRPr="006449D5">
        <w:rPr>
          <w:b/>
          <w:bCs/>
          <w:noProof/>
          <w:lang w:val="en-US"/>
        </w:rPr>
        <w:t>Streaming Systems</w:t>
      </w:r>
      <w:r w:rsidRPr="006449D5">
        <w:rPr>
          <w:noProof/>
          <w:lang w:val="en-US"/>
        </w:rPr>
        <w:t>. [s.l.] O’Reilly Media, 2018. v. 134</w:t>
      </w:r>
    </w:p>
    <w:p w14:paraId="38F026A9"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PEDREGOSA, F. et al. Scikit-learn: Machine Learning in {P}ython. </w:t>
      </w:r>
      <w:r w:rsidRPr="006449D5">
        <w:rPr>
          <w:b/>
          <w:bCs/>
          <w:noProof/>
          <w:lang w:val="en-US"/>
        </w:rPr>
        <w:t>Journal of Machine Learning Research</w:t>
      </w:r>
      <w:r w:rsidRPr="006449D5">
        <w:rPr>
          <w:noProof/>
          <w:lang w:val="en-US"/>
        </w:rPr>
        <w:t xml:space="preserve">, v. 12, p. 2825–2830, 2011. </w:t>
      </w:r>
    </w:p>
    <w:p w14:paraId="7007EAD2"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ÄTSCH, G. A brief introduction into machine learning. </w:t>
      </w:r>
      <w:r w:rsidRPr="006449D5">
        <w:rPr>
          <w:b/>
          <w:bCs/>
          <w:noProof/>
          <w:lang w:val="en-US"/>
        </w:rPr>
        <w:t xml:space="preserve">21st Chaos Communication </w:t>
      </w:r>
      <w:r w:rsidRPr="006449D5">
        <w:rPr>
          <w:b/>
          <w:bCs/>
          <w:noProof/>
          <w:lang w:val="en-US"/>
        </w:rPr>
        <w:lastRenderedPageBreak/>
        <w:t>Congress</w:t>
      </w:r>
      <w:r w:rsidRPr="006449D5">
        <w:rPr>
          <w:noProof/>
          <w:lang w:val="en-US"/>
        </w:rPr>
        <w:t xml:space="preserve">, p. 1–6, 2004. </w:t>
      </w:r>
    </w:p>
    <w:p w14:paraId="7AC87ACA"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ESNICK, PAUL AND VARIAN, H. R. Recommender Systems. </w:t>
      </w:r>
      <w:r w:rsidRPr="006449D5">
        <w:rPr>
          <w:b/>
          <w:bCs/>
          <w:noProof/>
          <w:lang w:val="en-US"/>
        </w:rPr>
        <w:t>Communications of the ACM</w:t>
      </w:r>
      <w:r w:rsidRPr="006449D5">
        <w:rPr>
          <w:noProof/>
          <w:lang w:val="en-US"/>
        </w:rPr>
        <w:t xml:space="preserve">, v. 40, n. 4, p. 56–58, 1997. </w:t>
      </w:r>
    </w:p>
    <w:p w14:paraId="781B850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RICCI, F.; ROKACH, L.; SHAPIRA, B. </w:t>
      </w:r>
      <w:r w:rsidRPr="006449D5">
        <w:rPr>
          <w:b/>
          <w:bCs/>
          <w:noProof/>
          <w:lang w:val="en-US"/>
        </w:rPr>
        <w:t>Recommender Systems Handbook</w:t>
      </w:r>
      <w:r w:rsidRPr="006449D5">
        <w:rPr>
          <w:noProof/>
          <w:lang w:val="en-US"/>
        </w:rPr>
        <w:t xml:space="preserve">. [s.l: s.n.]. </w:t>
      </w:r>
    </w:p>
    <w:p w14:paraId="52CA4750"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M. COVER, P. E. H. Nearest Neighbor Pattern Classfication. v. I, p. 1–28, 1967. </w:t>
      </w:r>
    </w:p>
    <w:p w14:paraId="351E9AB6"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TKALČIČ, M. et al. Prediction of music pairwise preferences from facial expressions. </w:t>
      </w:r>
      <w:r w:rsidRPr="006449D5">
        <w:rPr>
          <w:b/>
          <w:bCs/>
          <w:noProof/>
          <w:lang w:val="en-US"/>
        </w:rPr>
        <w:t>International Conference on Intelligent User Interfaces, Proceedings IUI</w:t>
      </w:r>
      <w:r w:rsidRPr="006449D5">
        <w:rPr>
          <w:noProof/>
          <w:lang w:val="en-US"/>
        </w:rPr>
        <w:t xml:space="preserve">, v. Part F1476, p. 150–159, 2019. </w:t>
      </w:r>
    </w:p>
    <w:p w14:paraId="7221F901" w14:textId="77777777" w:rsidR="00EE2360" w:rsidRPr="006449D5" w:rsidRDefault="00EE2360" w:rsidP="00EE2360">
      <w:pPr>
        <w:widowControl w:val="0"/>
        <w:autoSpaceDE w:val="0"/>
        <w:autoSpaceDN w:val="0"/>
        <w:adjustRightInd w:val="0"/>
        <w:rPr>
          <w:noProof/>
          <w:lang w:val="en-US"/>
        </w:rPr>
      </w:pPr>
      <w:r w:rsidRPr="00EE2360">
        <w:rPr>
          <w:noProof/>
        </w:rPr>
        <w:t xml:space="preserve">UNIVERSIDADE FEDERAL DO CEARA. </w:t>
      </w:r>
      <w:r w:rsidRPr="00EE2360">
        <w:rPr>
          <w:b/>
          <w:bCs/>
          <w:noProof/>
        </w:rPr>
        <w:t>A Magnetorresistência Gigante</w:t>
      </w:r>
      <w:r w:rsidRPr="00EE2360">
        <w:rPr>
          <w:noProof/>
        </w:rPr>
        <w:t xml:space="preserve">. Disponível em: &lt;https://seara.ufc.br/tintim-por-tintim/tecnologia/a-magnetorresistencia-gigante/&gt;. </w:t>
      </w:r>
      <w:r w:rsidRPr="006449D5">
        <w:rPr>
          <w:noProof/>
          <w:lang w:val="en-US"/>
        </w:rPr>
        <w:t xml:space="preserve">Acesso em: 12 mar. 2020. </w:t>
      </w:r>
    </w:p>
    <w:p w14:paraId="1C5A80BE" w14:textId="77777777" w:rsidR="00EE2360" w:rsidRPr="006449D5" w:rsidRDefault="00EE2360" w:rsidP="00EE2360">
      <w:pPr>
        <w:widowControl w:val="0"/>
        <w:autoSpaceDE w:val="0"/>
        <w:autoSpaceDN w:val="0"/>
        <w:adjustRightInd w:val="0"/>
        <w:rPr>
          <w:noProof/>
          <w:lang w:val="en-US"/>
        </w:rPr>
      </w:pPr>
      <w:r w:rsidRPr="006449D5">
        <w:rPr>
          <w:noProof/>
          <w:lang w:val="en-US"/>
        </w:rPr>
        <w:t xml:space="preserve">VOLOKHIN, S.; AGICHTEIN, E. Towards intent-aware contextual music recommendation: Initial experiments. </w:t>
      </w:r>
      <w:r w:rsidRPr="006449D5">
        <w:rPr>
          <w:b/>
          <w:bCs/>
          <w:noProof/>
          <w:lang w:val="en-US"/>
        </w:rPr>
        <w:t>41st International ACM SIGIR Conference on Research and Development in Information Retrieval, SIGIR 2018</w:t>
      </w:r>
      <w:r w:rsidRPr="006449D5">
        <w:rPr>
          <w:noProof/>
          <w:lang w:val="en-US"/>
        </w:rPr>
        <w:t xml:space="preserve">, p. 1045–1048, 2018. </w:t>
      </w:r>
    </w:p>
    <w:p w14:paraId="5709C9B8" w14:textId="77777777" w:rsidR="00EE2360" w:rsidRPr="00EE2360" w:rsidRDefault="00EE2360" w:rsidP="00EE2360">
      <w:pPr>
        <w:widowControl w:val="0"/>
        <w:autoSpaceDE w:val="0"/>
        <w:autoSpaceDN w:val="0"/>
        <w:adjustRightInd w:val="0"/>
        <w:rPr>
          <w:noProof/>
        </w:rPr>
      </w:pPr>
      <w:r w:rsidRPr="006449D5">
        <w:rPr>
          <w:noProof/>
          <w:lang w:val="en-US"/>
        </w:rPr>
        <w:t xml:space="preserve">YANG, Y. H.; TENG, Y. C. Quantitative study of music listening behavior in a smartphone context. </w:t>
      </w:r>
      <w:r w:rsidRPr="00EE2360">
        <w:rPr>
          <w:b/>
          <w:bCs/>
          <w:noProof/>
        </w:rPr>
        <w:t>ACM Transactions on Interactive Intelligent Systems</w:t>
      </w:r>
      <w:r w:rsidRPr="00EE2360">
        <w:rPr>
          <w:noProof/>
        </w:rPr>
        <w:t xml:space="preserve">, v. 5, n. 3, 2015. </w:t>
      </w:r>
    </w:p>
    <w:p w14:paraId="5708191B" w14:textId="44506A48" w:rsidR="008F2AE9" w:rsidRDefault="00C648F5" w:rsidP="00972812">
      <w:r>
        <w:fldChar w:fldCharType="end"/>
      </w:r>
    </w:p>
    <w:p w14:paraId="6CB804B0" w14:textId="77777777" w:rsidR="008F2AE9" w:rsidRDefault="008F2AE9" w:rsidP="00972812"/>
    <w:p w14:paraId="6A98B2A5" w14:textId="77777777" w:rsidR="008F2AE9" w:rsidRDefault="008F2AE9" w:rsidP="00972812"/>
    <w:p w14:paraId="7F0A548E" w14:textId="77777777" w:rsidR="008F2AE9" w:rsidRDefault="008F2AE9" w:rsidP="00972812"/>
    <w:p w14:paraId="4A5ACC03" w14:textId="77777777" w:rsidR="008F2AE9" w:rsidRDefault="008F2AE9" w:rsidP="00972812"/>
    <w:sectPr w:rsidR="008F2AE9" w:rsidSect="00A5403F">
      <w:headerReference w:type="even" r:id="rId63"/>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o Varella De Carvalho" w:date="2020-11-04T10:25:00Z" w:initials="JVDC">
    <w:p w14:paraId="70A49F49" w14:textId="0B76A4EE" w:rsidR="00390E18" w:rsidRDefault="00390E18">
      <w:pPr>
        <w:pStyle w:val="Textodecomentrio"/>
      </w:pPr>
      <w:r>
        <w:rPr>
          <w:rStyle w:val="Refdecomentrio"/>
        </w:rPr>
        <w:annotationRef/>
      </w:r>
      <w:r>
        <w:t>Coloca o significado.</w:t>
      </w:r>
    </w:p>
  </w:comment>
  <w:comment w:id="1" w:author="Juliano Varella De Carvalho" w:date="2020-11-04T10:27:00Z" w:initials="JVDC">
    <w:p w14:paraId="3EDDFC63" w14:textId="7613732F" w:rsidR="00390E18" w:rsidRDefault="00390E18">
      <w:pPr>
        <w:pStyle w:val="Textodecomentrio"/>
      </w:pPr>
      <w:r>
        <w:rPr>
          <w:rStyle w:val="Refdecomentrio"/>
        </w:rPr>
        <w:annotationRef/>
      </w:r>
      <w:r>
        <w:t>Rever após o resumo ficar completo.</w:t>
      </w:r>
    </w:p>
  </w:comment>
  <w:comment w:id="4" w:author="Juliano Varella De Carvalho" w:date="2020-11-04T10:53:00Z" w:initials="JVDC">
    <w:p w14:paraId="4128BAB2" w14:textId="528F1A4D" w:rsidR="00390E18" w:rsidRDefault="00390E18">
      <w:pPr>
        <w:pStyle w:val="Textodecomentrio"/>
      </w:pPr>
      <w:r>
        <w:rPr>
          <w:rStyle w:val="Refdecomentrio"/>
        </w:rPr>
        <w:annotationRef/>
      </w:r>
    </w:p>
  </w:comment>
  <w:comment w:id="6" w:author="Juliano Varella De Carvalho" w:date="2020-11-04T10:54:00Z" w:initials="JVDC">
    <w:p w14:paraId="5B959318" w14:textId="4C38238D" w:rsidR="00390E18" w:rsidRDefault="00390E18">
      <w:pPr>
        <w:pStyle w:val="Textodecomentrio"/>
      </w:pPr>
      <w:r>
        <w:rPr>
          <w:rStyle w:val="Refdecomentrio"/>
        </w:rPr>
        <w:annotationRef/>
      </w:r>
      <w:r>
        <w:t>Insere aqui o Objetivo Geral do Trabalho (tem no anteprojeto)</w:t>
      </w:r>
    </w:p>
  </w:comment>
  <w:comment w:id="8" w:author="Juliano Varella De Carvalho" w:date="2020-11-04T10:54:00Z" w:initials="JVDC">
    <w:p w14:paraId="3A083F12" w14:textId="77777777" w:rsidR="00390E18" w:rsidRDefault="00390E18" w:rsidP="00850785">
      <w:pPr>
        <w:pStyle w:val="Textodecomentrio"/>
      </w:pPr>
      <w:r>
        <w:rPr>
          <w:rStyle w:val="Refdecomentrio"/>
        </w:rPr>
        <w:annotationRef/>
      </w:r>
      <w:r>
        <w:t>Insere aqui os Objetivos Específicos do Trabalho (tem no anteprojeto)</w:t>
      </w:r>
    </w:p>
  </w:comment>
  <w:comment w:id="10" w:author="Juliano Varella De Carvalho" w:date="2020-11-04T10:57:00Z" w:initials="JVDC">
    <w:p w14:paraId="2A646846" w14:textId="305167C3" w:rsidR="00390E18" w:rsidRDefault="00390E18">
      <w:pPr>
        <w:pStyle w:val="Textodecomentrio"/>
      </w:pPr>
      <w:r>
        <w:rPr>
          <w:rStyle w:val="Refdecomentrio"/>
        </w:rPr>
        <w:annotationRef/>
      </w:r>
      <w:r>
        <w:t>Insere aqui a Metodologia do Trabalho (tem no anteprojeto e podes adaptar, de acordo com o que realmente foi feito)</w:t>
      </w:r>
    </w:p>
  </w:comment>
  <w:comment w:id="11" w:author="Juliano Varella De Carvalho" w:date="2020-04-01T18:59:00Z" w:initials="JVDC">
    <w:p w14:paraId="170C5BC4" w14:textId="77777777" w:rsidR="004B66F0" w:rsidRDefault="004B66F0" w:rsidP="004B66F0">
      <w:pPr>
        <w:pStyle w:val="Textodecomentrio"/>
      </w:pPr>
      <w:r>
        <w:rPr>
          <w:rStyle w:val="Refdecomentrio"/>
        </w:rPr>
        <w:annotationRef/>
      </w:r>
      <w:r>
        <w:t>Ficou extenso e confusa essa parte.</w:t>
      </w:r>
    </w:p>
  </w:comment>
  <w:comment w:id="12" w:author="Juliano Varella De Carvalho" w:date="2020-04-03T14:58:00Z" w:initials="JVDC">
    <w:p w14:paraId="50293AB4" w14:textId="77777777" w:rsidR="004B66F0" w:rsidRDefault="004B66F0" w:rsidP="004B66F0">
      <w:pPr>
        <w:pStyle w:val="Textodecomentrio"/>
      </w:pPr>
      <w:r>
        <w:rPr>
          <w:rStyle w:val="Refdecomentrio"/>
        </w:rPr>
        <w:annotationRef/>
      </w:r>
      <w:r>
        <w:t>Isto está confuso.</w:t>
      </w:r>
    </w:p>
  </w:comment>
  <w:comment w:id="13" w:author="Juliano Varella De Carvalho" w:date="2020-11-04T10:56:00Z" w:initials="JVDC">
    <w:p w14:paraId="2B229308" w14:textId="3F52FF17" w:rsidR="00390E18" w:rsidRDefault="00390E18">
      <w:pPr>
        <w:pStyle w:val="Textodecomentrio"/>
      </w:pPr>
      <w:r>
        <w:rPr>
          <w:rStyle w:val="Refdecomentrio"/>
        </w:rPr>
        <w:annotationRef/>
      </w:r>
      <w:r>
        <w:t>Trabalho foi feito, não pode ter nada no futuro !</w:t>
      </w:r>
    </w:p>
  </w:comment>
  <w:comment w:id="16" w:author="Juliano Varella De Carvalho" w:date="2020-11-04T11:31:00Z" w:initials="JVDC">
    <w:p w14:paraId="275BC421" w14:textId="2801E2C0" w:rsidR="00390E18" w:rsidRDefault="00390E18">
      <w:pPr>
        <w:pStyle w:val="Textodecomentrio"/>
      </w:pPr>
      <w:r>
        <w:rPr>
          <w:rStyle w:val="Refdecomentrio"/>
        </w:rPr>
        <w:annotationRef/>
      </w:r>
      <w:r>
        <w:t>Insere a referência bibliográfica.</w:t>
      </w:r>
    </w:p>
  </w:comment>
  <w:comment w:id="17" w:author="Juliano Varella De Carvalho" w:date="2020-11-04T11:39:00Z" w:initials="JVDC">
    <w:p w14:paraId="1702979B" w14:textId="533B2268" w:rsidR="00390E18" w:rsidRDefault="00390E18">
      <w:pPr>
        <w:pStyle w:val="Textodecomentrio"/>
      </w:pPr>
      <w:r>
        <w:rPr>
          <w:rStyle w:val="Refdecomentrio"/>
        </w:rPr>
        <w:annotationRef/>
      </w:r>
      <w:r>
        <w:t>Colocar a referência.</w:t>
      </w:r>
    </w:p>
  </w:comment>
  <w:comment w:id="20" w:author="Tatiane Schwanck Schardosim" w:date="2020-07-01T21:47:00Z" w:initials="TSS">
    <w:p w14:paraId="5B1E7062" w14:textId="3C2A5374" w:rsidR="00390E18" w:rsidRDefault="00390E18" w:rsidP="00972812">
      <w:pPr>
        <w:pStyle w:val="Textodecomentrio"/>
      </w:pPr>
      <w:r>
        <w:rPr>
          <w:rStyle w:val="Refdecomentrio"/>
        </w:rPr>
        <w:annotationRef/>
      </w:r>
      <w:r>
        <w:rPr>
          <w:noProof/>
        </w:rPr>
        <w:t>Tens que apresnetar cada figura.</w:t>
      </w:r>
    </w:p>
  </w:comment>
  <w:comment w:id="21" w:author="Juliano Varella De Carvalho" w:date="2020-11-04T11:52:00Z" w:initials="JVDC">
    <w:p w14:paraId="44749732" w14:textId="77777777" w:rsidR="00390E18" w:rsidRDefault="00390E18">
      <w:pPr>
        <w:pStyle w:val="Textodecomentrio"/>
      </w:pPr>
      <w:r>
        <w:rPr>
          <w:rStyle w:val="Refdecomentrio"/>
        </w:rPr>
        <w:annotationRef/>
      </w:r>
      <w:r>
        <w:t>Todas as Figuras devem ser centralizadas !</w:t>
      </w:r>
    </w:p>
    <w:p w14:paraId="10FD5C31" w14:textId="15D4BE4B" w:rsidR="00390E18" w:rsidRDefault="00390E18">
      <w:pPr>
        <w:pStyle w:val="Textodecomentrio"/>
      </w:pPr>
      <w:r>
        <w:t>A legenda fica em cima da figura e embaixo fica a Fonte (sem negrito). Como fiz aqui.</w:t>
      </w:r>
    </w:p>
  </w:comment>
  <w:comment w:id="33" w:author="Juliano Varella De Carvalho" w:date="2020-11-05T16:09:00Z" w:initials="JVDC">
    <w:p w14:paraId="070DC38B" w14:textId="1DC823CF" w:rsidR="00390E18" w:rsidRDefault="00390E18">
      <w:pPr>
        <w:pStyle w:val="Textodecomentrio"/>
      </w:pPr>
      <w:r>
        <w:rPr>
          <w:rStyle w:val="Refdecomentrio"/>
        </w:rPr>
        <w:annotationRef/>
      </w:r>
      <w:r>
        <w:t>Espaço abaixo muito grande.</w:t>
      </w:r>
    </w:p>
  </w:comment>
  <w:comment w:id="38" w:author="Tatiane Schwanck Schardosim" w:date="2020-07-01T21:50:00Z" w:initials="TSS">
    <w:p w14:paraId="6454CB88" w14:textId="241115AC" w:rsidR="00390E18" w:rsidRDefault="00390E18" w:rsidP="00972812">
      <w:pPr>
        <w:pStyle w:val="Textodecomentrio"/>
      </w:pPr>
      <w:r>
        <w:rPr>
          <w:rStyle w:val="Refdecomentrio"/>
        </w:rPr>
        <w:annotationRef/>
      </w:r>
      <w:r>
        <w:rPr>
          <w:noProof/>
        </w:rPr>
        <w:t>4 ou 3?</w:t>
      </w:r>
    </w:p>
  </w:comment>
  <w:comment w:id="39" w:author="Érico Souza Loewe" w:date="2020-07-01T23:35:00Z" w:initials="ÉSL">
    <w:p w14:paraId="7AF31837" w14:textId="7782D339" w:rsidR="00390E18" w:rsidRDefault="00390E18" w:rsidP="00972812">
      <w:pPr>
        <w:pStyle w:val="Textodecomentrio"/>
      </w:pPr>
      <w:r>
        <w:rPr>
          <w:rStyle w:val="Refdecomentrio"/>
        </w:rPr>
        <w:annotationRef/>
      </w:r>
      <w:r>
        <w:t>4 mas no fim só foi avaliado 3</w:t>
      </w:r>
    </w:p>
  </w:comment>
  <w:comment w:id="43" w:author="Tatiane Schwanck Schardosim" w:date="2020-07-01T21:51:00Z" w:initials="TSS">
    <w:p w14:paraId="369A950C" w14:textId="6354BDC1" w:rsidR="00390E18" w:rsidRDefault="00390E18" w:rsidP="00972812">
      <w:pPr>
        <w:pStyle w:val="Textodecomentrio"/>
      </w:pPr>
      <w:r>
        <w:rPr>
          <w:rStyle w:val="Refdecomentrio"/>
        </w:rPr>
        <w:annotationRef/>
      </w:r>
      <w:r>
        <w:rPr>
          <w:noProof/>
        </w:rPr>
        <w:t>breve o que?</w:t>
      </w:r>
    </w:p>
  </w:comment>
  <w:comment w:id="45" w:author="Juliano Varella De Carvalho" w:date="2020-11-05T16:13:00Z" w:initials="JVDC">
    <w:p w14:paraId="7C200BDB" w14:textId="032ADF59" w:rsidR="00390E18" w:rsidRDefault="00390E18">
      <w:pPr>
        <w:pStyle w:val="Textodecomentrio"/>
      </w:pPr>
      <w:r>
        <w:rPr>
          <w:rStyle w:val="Refdecomentrio"/>
        </w:rPr>
        <w:annotationRef/>
      </w:r>
      <w:r>
        <w:t>Inserir referência</w:t>
      </w:r>
    </w:p>
  </w:comment>
  <w:comment w:id="47" w:author="Juliano Varella De Carvalho" w:date="2020-11-05T16:14:00Z" w:initials="JVDC">
    <w:p w14:paraId="55E14BC2" w14:textId="064C9FF4" w:rsidR="00390E18" w:rsidRDefault="00390E18">
      <w:pPr>
        <w:pStyle w:val="Textodecomentrio"/>
      </w:pPr>
      <w:r>
        <w:rPr>
          <w:rStyle w:val="Refdecomentrio"/>
        </w:rPr>
        <w:annotationRef/>
      </w:r>
      <w:r>
        <w:t>Colocar a referência.</w:t>
      </w:r>
    </w:p>
  </w:comment>
  <w:comment w:id="49" w:author="Juliano Varella De Carvalho" w:date="2020-11-05T16:15:00Z" w:initials="JVDC">
    <w:p w14:paraId="44A11654" w14:textId="2EB37868" w:rsidR="00390E18" w:rsidRDefault="00390E18">
      <w:pPr>
        <w:pStyle w:val="Textodecomentrio"/>
      </w:pPr>
      <w:r>
        <w:rPr>
          <w:rStyle w:val="Refdecomentrio"/>
        </w:rPr>
        <w:annotationRef/>
      </w:r>
      <w:r>
        <w:t>Estranho.</w:t>
      </w:r>
    </w:p>
  </w:comment>
  <w:comment w:id="51" w:author="Juliano Varella De Carvalho" w:date="2020-11-05T16:16:00Z" w:initials="JVDC">
    <w:p w14:paraId="06E9A42A" w14:textId="77777777" w:rsidR="00390E18" w:rsidRDefault="00390E18">
      <w:pPr>
        <w:pStyle w:val="Textodecomentrio"/>
      </w:pPr>
      <w:r>
        <w:rPr>
          <w:rStyle w:val="Refdecomentrio"/>
        </w:rPr>
        <w:annotationRef/>
      </w:r>
      <w:r>
        <w:t>O número de seção está errado, deveria ser 2.4.1.2.1</w:t>
      </w:r>
    </w:p>
    <w:p w14:paraId="0D232720" w14:textId="77777777" w:rsidR="00390E18" w:rsidRDefault="00390E18">
      <w:pPr>
        <w:pStyle w:val="Textodecomentrio"/>
      </w:pPr>
    </w:p>
    <w:p w14:paraId="778C21D1" w14:textId="50F432B0" w:rsidR="00390E18" w:rsidRDefault="00390E18">
      <w:pPr>
        <w:pStyle w:val="Textodecomentrio"/>
      </w:pPr>
      <w:r>
        <w:t>Talvez seja melhor colocar um marcador como uma bolinha, visto que vai ficar um número de subseção muito grande.</w:t>
      </w:r>
    </w:p>
  </w:comment>
  <w:comment w:id="53" w:author="Juliano Varella De Carvalho" w:date="2020-11-05T16:34:00Z" w:initials="JVDC">
    <w:p w14:paraId="38E8DC11" w14:textId="41C3D8C0" w:rsidR="00390E18" w:rsidRDefault="00390E18">
      <w:pPr>
        <w:pStyle w:val="Textodecomentrio"/>
      </w:pPr>
      <w:r>
        <w:rPr>
          <w:rStyle w:val="Refdecomentrio"/>
        </w:rPr>
        <w:annotationRef/>
      </w:r>
      <w:r>
        <w:t>Referência.</w:t>
      </w:r>
    </w:p>
  </w:comment>
  <w:comment w:id="59" w:author="Juliano Varella De Carvalho" w:date="2020-11-05T16:45:00Z" w:initials="JVDC">
    <w:p w14:paraId="4FE7EF66" w14:textId="0D224A42" w:rsidR="00390E18" w:rsidRDefault="00390E18">
      <w:pPr>
        <w:pStyle w:val="Textodecomentrio"/>
      </w:pPr>
      <w:r>
        <w:rPr>
          <w:rStyle w:val="Refdecomentrio"/>
        </w:rPr>
        <w:annotationRef/>
      </w:r>
      <w:r>
        <w:t>A legenda tem que ficar junto do Quadro.</w:t>
      </w:r>
    </w:p>
  </w:comment>
  <w:comment w:id="60" w:author="Juliano Varella De Carvalho" w:date="2020-11-05T16:46:00Z" w:initials="JVDC">
    <w:p w14:paraId="77878271" w14:textId="3DC2DE50" w:rsidR="00390E18" w:rsidRDefault="00390E18">
      <w:pPr>
        <w:pStyle w:val="Textodecomentrio"/>
      </w:pPr>
      <w:r>
        <w:rPr>
          <w:rStyle w:val="Refdecomentrio"/>
        </w:rPr>
        <w:annotationRef/>
      </w:r>
      <w:r>
        <w:t>Pergunta que farão para ti: porque nesse capítulo já está definido que utilizarás o KNN?</w:t>
      </w:r>
    </w:p>
  </w:comment>
  <w:comment w:id="65" w:author="Juliano Varella De Carvalho" w:date="2020-08-15T15:30:00Z" w:initials="JVDC">
    <w:p w14:paraId="6E476473" w14:textId="77777777" w:rsidR="00A820D4" w:rsidRDefault="00A820D4" w:rsidP="00A820D4">
      <w:pPr>
        <w:pStyle w:val="Textodecomentrio"/>
      </w:pPr>
      <w:r>
        <w:rPr>
          <w:rStyle w:val="Refdecomentrio"/>
        </w:rPr>
        <w:annotationRef/>
      </w:r>
      <w:r>
        <w:t>A fonte está muito pequena, talvez tenhas que colocar 4 formas em cima e 4 abaixo.</w:t>
      </w:r>
    </w:p>
  </w:comment>
  <w:comment w:id="66" w:author="Tatiane Schwanck Schardosim" w:date="2020-07-01T20:56:00Z" w:initials="TSS">
    <w:p w14:paraId="43E57AB3" w14:textId="77777777" w:rsidR="00A820D4" w:rsidRDefault="00A820D4" w:rsidP="00A820D4">
      <w:pPr>
        <w:pStyle w:val="Textodecomentrio"/>
      </w:pPr>
      <w:r>
        <w:rPr>
          <w:rStyle w:val="Refdecomentrio"/>
        </w:rPr>
        <w:annotationRef/>
      </w:r>
      <w:r>
        <w:rPr>
          <w:noProof/>
        </w:rPr>
        <w:t>Acho que a fonte ficou pequena</w:t>
      </w:r>
    </w:p>
  </w:comment>
  <w:comment w:id="67" w:author="Érico Souza Loewe" w:date="2020-07-02T00:14:00Z" w:initials="ÉSL">
    <w:p w14:paraId="55A106A8" w14:textId="77777777" w:rsidR="00A820D4" w:rsidRDefault="00A820D4" w:rsidP="00A820D4">
      <w:pPr>
        <w:pStyle w:val="Textodecomentrio"/>
      </w:pPr>
      <w:r>
        <w:rPr>
          <w:rStyle w:val="Refdecomentrio"/>
        </w:rPr>
        <w:annotationRef/>
      </w:r>
      <w:r>
        <w:t>Ficou mesmo, mas não tem como aumentar</w:t>
      </w:r>
    </w:p>
  </w:comment>
  <w:comment w:id="72" w:author="Juliano Varella De Carvalho" w:date="2020-08-15T15:05:00Z" w:initials="JVDC">
    <w:p w14:paraId="7408A155" w14:textId="0E1B7595" w:rsidR="00390E18" w:rsidRDefault="00390E18" w:rsidP="00972812">
      <w:pPr>
        <w:pStyle w:val="Textodecomentrio"/>
      </w:pPr>
      <w:r>
        <w:rPr>
          <w:rStyle w:val="Refdecomentrio"/>
        </w:rPr>
        <w:annotationRef/>
      </w:r>
      <w:r>
        <w:t>Rever essa formatação, não está de acordo com o padrão.</w:t>
      </w:r>
    </w:p>
  </w:comment>
  <w:comment w:id="73" w:author="Juliano Varella De Carvalho" w:date="2020-08-15T15:06:00Z" w:initials="JVDC">
    <w:p w14:paraId="4E7A90C5" w14:textId="36C37BC7" w:rsidR="00390E18" w:rsidRDefault="00390E18" w:rsidP="00972812">
      <w:pPr>
        <w:pStyle w:val="Textodecomentrio"/>
      </w:pPr>
      <w:r>
        <w:rPr>
          <w:rStyle w:val="Refdecomentrio"/>
        </w:rPr>
        <w:annotationRef/>
      </w:r>
      <w:r>
        <w:t>Colocar um conceito de Sistema de Recomendação baseado em uma referência do tema.</w:t>
      </w:r>
    </w:p>
  </w:comment>
  <w:comment w:id="74" w:author="Juliano Varella De Carvalho" w:date="2020-11-05T17:08:00Z" w:initials="JVDC">
    <w:p w14:paraId="15B56A74" w14:textId="7D497E07" w:rsidR="00390E18" w:rsidRDefault="00390E18">
      <w:pPr>
        <w:pStyle w:val="Textodecomentrio"/>
      </w:pPr>
      <w:r>
        <w:rPr>
          <w:rStyle w:val="Refdecomentrio"/>
        </w:rPr>
        <w:annotationRef/>
      </w:r>
      <w:r>
        <w:t>Coloca a referência utilizada.</w:t>
      </w:r>
    </w:p>
  </w:comment>
  <w:comment w:id="75" w:author="Juliano Varella De Carvalho" w:date="2020-11-05T17:09:00Z" w:initials="JVDC">
    <w:p w14:paraId="5A307B78" w14:textId="11FCD8F5" w:rsidR="00390E18" w:rsidRDefault="00390E18">
      <w:pPr>
        <w:pStyle w:val="Textodecomentrio"/>
      </w:pPr>
      <w:r>
        <w:rPr>
          <w:rStyle w:val="Refdecomentrio"/>
        </w:rPr>
        <w:annotationRef/>
      </w:r>
      <w:r>
        <w:t>Tem muito espaço abaixo.</w:t>
      </w:r>
    </w:p>
  </w:comment>
  <w:comment w:id="76" w:author="Juliano Varella De Carvalho" w:date="2020-11-05T17:11:00Z" w:initials="JVDC">
    <w:p w14:paraId="2C1BEB19" w14:textId="6E2C586E" w:rsidR="00390E18" w:rsidRDefault="00390E18">
      <w:pPr>
        <w:pStyle w:val="Textodecomentrio"/>
      </w:pPr>
      <w:r>
        <w:rPr>
          <w:rStyle w:val="Refdecomentrio"/>
        </w:rPr>
        <w:annotationRef/>
      </w:r>
      <w:r>
        <w:t>Não é Figura 9 é 8. Deves revisar todas as referências para as figuras.</w:t>
      </w:r>
    </w:p>
  </w:comment>
  <w:comment w:id="81" w:author="Juliano Varella De Carvalho" w:date="2020-08-15T15:10:00Z" w:initials="JVDC">
    <w:p w14:paraId="26030F69" w14:textId="4CE4CCEF" w:rsidR="00390E18" w:rsidRDefault="00390E18" w:rsidP="00972812">
      <w:pPr>
        <w:pStyle w:val="Textodecomentrio"/>
      </w:pPr>
      <w:r>
        <w:rPr>
          <w:rStyle w:val="Refdecomentrio"/>
        </w:rPr>
        <w:annotationRef/>
      </w:r>
      <w:r>
        <w:t>Não está formatado adequadamente.</w:t>
      </w:r>
    </w:p>
  </w:comment>
  <w:comment w:id="82" w:author="Juliano Varella De Carvalho" w:date="2020-08-15T15:11:00Z" w:initials="JVDC">
    <w:p w14:paraId="672A7206" w14:textId="06B38E59" w:rsidR="00390E18" w:rsidRDefault="00390E18" w:rsidP="00972812">
      <w:pPr>
        <w:pStyle w:val="Textodecomentrio"/>
      </w:pPr>
      <w:r>
        <w:rPr>
          <w:rStyle w:val="Refdecomentrio"/>
        </w:rPr>
        <w:annotationRef/>
      </w:r>
      <w:r>
        <w:t>Esse estudo está baseado em quê ????</w:t>
      </w:r>
    </w:p>
  </w:comment>
  <w:comment w:id="84" w:author="Juliano Varella De Carvalho" w:date="2020-08-15T15:11:00Z" w:initials="JVDC">
    <w:p w14:paraId="699431A0" w14:textId="77FAAF77" w:rsidR="00390E18" w:rsidRDefault="00390E18" w:rsidP="00972812">
      <w:pPr>
        <w:pStyle w:val="Textodecomentrio"/>
      </w:pPr>
      <w:r>
        <w:rPr>
          <w:rStyle w:val="Refdecomentrio"/>
        </w:rPr>
        <w:annotationRef/>
      </w:r>
      <w:r>
        <w:t>Melhorar esse texto.</w:t>
      </w:r>
    </w:p>
  </w:comment>
  <w:comment w:id="83" w:author="Juliano Varella De Carvalho" w:date="2020-11-05T17:13:00Z" w:initials="JVDC">
    <w:p w14:paraId="3F64EB0A" w14:textId="2C0017E5" w:rsidR="00390E18" w:rsidRDefault="00390E18">
      <w:pPr>
        <w:pStyle w:val="Textodecomentrio"/>
      </w:pPr>
      <w:r>
        <w:rPr>
          <w:rStyle w:val="Refdecomentrio"/>
        </w:rPr>
        <w:annotationRef/>
      </w:r>
      <w:r>
        <w:t>Isto não foi feito assim !</w:t>
      </w:r>
    </w:p>
  </w:comment>
  <w:comment w:id="86" w:author="Juliano Varella De Carvalho" w:date="2020-08-15T15:12:00Z" w:initials="JVDC">
    <w:p w14:paraId="5192D913" w14:textId="4D2CDC01" w:rsidR="00390E18" w:rsidRDefault="00390E18" w:rsidP="00972812">
      <w:pPr>
        <w:pStyle w:val="Textodecomentrio"/>
      </w:pPr>
      <w:r>
        <w:rPr>
          <w:rStyle w:val="Refdecomentrio"/>
        </w:rPr>
        <w:annotationRef/>
      </w:r>
      <w:r>
        <w:t>Não está formatado corretamente.</w:t>
      </w:r>
    </w:p>
  </w:comment>
  <w:comment w:id="87" w:author="Juliano Varella De Carvalho" w:date="2020-08-15T15:13:00Z" w:initials="JVDC">
    <w:p w14:paraId="0821AAB8" w14:textId="24448837" w:rsidR="00390E18" w:rsidRDefault="00390E18" w:rsidP="00972812">
      <w:pPr>
        <w:pStyle w:val="Textodecomentrio"/>
      </w:pPr>
      <w:r>
        <w:rPr>
          <w:rStyle w:val="Refdecomentrio"/>
        </w:rPr>
        <w:annotationRef/>
      </w:r>
      <w:r>
        <w:t>Onde foram encontrados ???</w:t>
      </w:r>
    </w:p>
  </w:comment>
  <w:comment w:id="88" w:author="Juliano Varella De Carvalho" w:date="2020-08-15T15:19:00Z" w:initials="JVDC">
    <w:p w14:paraId="1E17D4CA" w14:textId="427F4B4E" w:rsidR="00390E18" w:rsidRDefault="00390E18" w:rsidP="00972812">
      <w:pPr>
        <w:pStyle w:val="Textodecomentrio"/>
      </w:pPr>
      <w:r>
        <w:rPr>
          <w:rStyle w:val="Refdecomentrio"/>
        </w:rPr>
        <w:annotationRef/>
      </w:r>
      <w:r>
        <w:t>Por que há tanto espaço abaixo ???</w:t>
      </w:r>
    </w:p>
  </w:comment>
  <w:comment w:id="89" w:author="Juliano Varella De Carvalho" w:date="2020-08-15T15:13:00Z" w:initials="JVDC">
    <w:p w14:paraId="742A7D0B" w14:textId="76A3C8AD" w:rsidR="00390E18" w:rsidRDefault="00390E18" w:rsidP="00972812">
      <w:pPr>
        <w:pStyle w:val="Textodecomentrio"/>
      </w:pPr>
      <w:r>
        <w:rPr>
          <w:rStyle w:val="Refdecomentrio"/>
        </w:rPr>
        <w:annotationRef/>
      </w:r>
      <w:r>
        <w:t>Segue o mesmo padrão de lista das ações.</w:t>
      </w:r>
    </w:p>
  </w:comment>
  <w:comment w:id="91" w:author="Juliano Varella De Carvalho" w:date="2020-11-05T17:15:00Z" w:initials="JVDC">
    <w:p w14:paraId="162D1320" w14:textId="03AFF060" w:rsidR="00390E18" w:rsidRDefault="00390E18">
      <w:pPr>
        <w:pStyle w:val="Textodecomentrio"/>
      </w:pPr>
      <w:r>
        <w:rPr>
          <w:rStyle w:val="Refdecomentrio"/>
        </w:rPr>
        <w:annotationRef/>
      </w:r>
      <w:r>
        <w:t>Não seria um webapp?</w:t>
      </w:r>
    </w:p>
  </w:comment>
  <w:comment w:id="92" w:author="Juliano Varella De Carvalho" w:date="2020-11-05T17:15:00Z" w:initials="JVDC">
    <w:p w14:paraId="5AA4EABC" w14:textId="77777777" w:rsidR="00D710C7" w:rsidRDefault="00D710C7" w:rsidP="00D710C7">
      <w:pPr>
        <w:pStyle w:val="Textodecomentrio"/>
      </w:pPr>
      <w:r>
        <w:rPr>
          <w:rStyle w:val="Refdecomentrio"/>
        </w:rPr>
        <w:annotationRef/>
      </w:r>
      <w:r>
        <w:t>Não seria um webapp?</w:t>
      </w:r>
    </w:p>
  </w:comment>
  <w:comment w:id="93" w:author="Juliano Varella De Carvalho" w:date="2020-08-15T15:16:00Z" w:initials="JVDC">
    <w:p w14:paraId="315110E6" w14:textId="2AE8A9E8" w:rsidR="00390E18" w:rsidRDefault="00390E18" w:rsidP="00972812">
      <w:pPr>
        <w:pStyle w:val="Textodecomentrio"/>
      </w:pPr>
      <w:r>
        <w:rPr>
          <w:rStyle w:val="Refdecomentrio"/>
        </w:rPr>
        <w:annotationRef/>
      </w:r>
      <w:r>
        <w:t>Precisas definir o que queres dizer sobre obter implicitamente e obter explicitamente. Não está claro.</w:t>
      </w:r>
    </w:p>
  </w:comment>
  <w:comment w:id="94" w:author="Juliano Varella De Carvalho" w:date="2020-08-15T15:19:00Z" w:initials="JVDC">
    <w:p w14:paraId="2878C3DB" w14:textId="2D3C5BF8" w:rsidR="00390E18" w:rsidRDefault="00390E18" w:rsidP="00972812">
      <w:pPr>
        <w:pStyle w:val="Textodecomentrio"/>
      </w:pPr>
      <w:r>
        <w:rPr>
          <w:rStyle w:val="Refdecomentrio"/>
        </w:rPr>
        <w:annotationRef/>
      </w:r>
      <w:r>
        <w:t>Por que há tanto espaço abaixo ???</w:t>
      </w:r>
    </w:p>
  </w:comment>
  <w:comment w:id="95" w:author="Juliano Varella De Carvalho" w:date="2020-11-05T17:15:00Z" w:initials="JVDC">
    <w:p w14:paraId="2067FD8A" w14:textId="77777777" w:rsidR="00D710C7" w:rsidRDefault="00D710C7" w:rsidP="00D710C7">
      <w:pPr>
        <w:pStyle w:val="Textodecomentrio"/>
      </w:pPr>
      <w:r>
        <w:rPr>
          <w:rStyle w:val="Refdecomentrio"/>
        </w:rPr>
        <w:annotationRef/>
      </w:r>
      <w:r>
        <w:t>Não seria um webapp?</w:t>
      </w:r>
    </w:p>
  </w:comment>
  <w:comment w:id="96" w:author="Tatiane Schwanck Schardosim" w:date="2020-07-01T20:52:00Z" w:initials="TSS">
    <w:p w14:paraId="5DB90FFD" w14:textId="1FA73627" w:rsidR="00390E18" w:rsidRDefault="00390E18" w:rsidP="00972812">
      <w:pPr>
        <w:pStyle w:val="Textodecomentrio"/>
      </w:pPr>
      <w:r>
        <w:rPr>
          <w:rStyle w:val="Refdecomentrio"/>
        </w:rPr>
        <w:annotationRef/>
      </w:r>
      <w:r>
        <w:rPr>
          <w:noProof/>
        </w:rPr>
        <w:t>Localização está nos dois?</w:t>
      </w:r>
    </w:p>
  </w:comment>
  <w:comment w:id="97" w:author="Érico Souza Loewe" w:date="2020-07-02T00:04:00Z" w:initials="ÉSL">
    <w:p w14:paraId="4F2B8452" w14:textId="371ACD1D" w:rsidR="00390E18" w:rsidRDefault="00390E18" w:rsidP="00972812">
      <w:pPr>
        <w:pStyle w:val="Textodecomentrio"/>
      </w:pPr>
      <w:r>
        <w:rPr>
          <w:rStyle w:val="Refdecomentrio"/>
        </w:rPr>
        <w:annotationRef/>
      </w:r>
      <w:r>
        <w:t>Sim, sera obtido das duas maneiras</w:t>
      </w:r>
    </w:p>
  </w:comment>
  <w:comment w:id="100" w:author="Tatiane Schwanck Schardosim" w:date="2020-07-01T20:54:00Z" w:initials="TSS">
    <w:p w14:paraId="6345B211" w14:textId="03CD21A0" w:rsidR="00390E18" w:rsidRDefault="00390E18" w:rsidP="00972812">
      <w:pPr>
        <w:pStyle w:val="Textodecomentrio"/>
      </w:pPr>
      <w:r>
        <w:rPr>
          <w:rStyle w:val="Refdecomentrio"/>
        </w:rPr>
        <w:annotationRef/>
      </w:r>
      <w:r>
        <w:rPr>
          <w:noProof/>
        </w:rPr>
        <w:t>Revisa a concordância</w:t>
      </w:r>
    </w:p>
  </w:comment>
  <w:comment w:id="102" w:author="Juliano Varella De Carvalho" w:date="2020-08-15T15:25:00Z" w:initials="JVDC">
    <w:p w14:paraId="7858D77B" w14:textId="66F59ED7" w:rsidR="00390E18" w:rsidRDefault="00390E18" w:rsidP="00972812">
      <w:pPr>
        <w:pStyle w:val="Textodecomentrio"/>
      </w:pPr>
      <w:r>
        <w:rPr>
          <w:rStyle w:val="Refdecomentrio"/>
        </w:rPr>
        <w:annotationRef/>
      </w:r>
      <w:r>
        <w:rPr>
          <w:rStyle w:val="Refdecomentrio"/>
        </w:rPr>
        <w:t>Os verbos não são no futuro !!! Ou presente ou passado.</w:t>
      </w:r>
    </w:p>
  </w:comment>
  <w:comment w:id="103" w:author="Tatiane Schwanck Schardosim" w:date="2020-07-01T20:55:00Z" w:initials="TSS">
    <w:p w14:paraId="00038D8A" w14:textId="23599823" w:rsidR="00390E18" w:rsidRDefault="00390E18" w:rsidP="00972812">
      <w:pPr>
        <w:pStyle w:val="Textodecomentrio"/>
      </w:pPr>
      <w:r>
        <w:rPr>
          <w:rStyle w:val="Refdecomentrio"/>
        </w:rPr>
        <w:annotationRef/>
      </w:r>
      <w:r>
        <w:rPr>
          <w:noProof/>
        </w:rPr>
        <w:t>Será um app?</w:t>
      </w:r>
    </w:p>
  </w:comment>
  <w:comment w:id="104" w:author="Érico Souza Loewe" w:date="2020-07-02T00:12:00Z" w:initials="ÉSL">
    <w:p w14:paraId="44B9C80F" w14:textId="7EE8DC98" w:rsidR="00390E18" w:rsidRDefault="00390E18" w:rsidP="00972812">
      <w:pPr>
        <w:pStyle w:val="Textodecomentrio"/>
      </w:pPr>
      <w:r>
        <w:rPr>
          <w:rStyle w:val="Refdecomentrio"/>
        </w:rPr>
        <w:annotationRef/>
      </w:r>
      <w:r>
        <w:t>Será um webapp</w:t>
      </w:r>
    </w:p>
  </w:comment>
  <w:comment w:id="106" w:author="Juliano Varella De Carvalho" w:date="2020-11-05T17:21:00Z" w:initials="JVDC">
    <w:p w14:paraId="38D1C15C" w14:textId="0B5F2CD3" w:rsidR="00390E18" w:rsidRDefault="00390E18">
      <w:pPr>
        <w:pStyle w:val="Textodecomentrio"/>
      </w:pPr>
      <w:r>
        <w:rPr>
          <w:rStyle w:val="Refdecomentrio"/>
        </w:rPr>
        <w:annotationRef/>
      </w:r>
      <w:r>
        <w:t>Muito espaço abaixo.</w:t>
      </w:r>
    </w:p>
  </w:comment>
  <w:comment w:id="105" w:author="Juliano Varella De Carvalho" w:date="2020-08-15T15:34:00Z" w:initials="JVDC">
    <w:p w14:paraId="0FEBEFE3" w14:textId="32F438AA" w:rsidR="00390E18" w:rsidRDefault="00390E18" w:rsidP="00972812">
      <w:pPr>
        <w:pStyle w:val="Textodecomentrio"/>
      </w:pPr>
      <w:r>
        <w:rPr>
          <w:rStyle w:val="Refdecomentrio"/>
        </w:rPr>
        <w:annotationRef/>
      </w:r>
      <w:r>
        <w:t>Abre uma seção Questionário para falar sobre ele.</w:t>
      </w:r>
    </w:p>
  </w:comment>
  <w:comment w:id="109" w:author="Juliano Varella De Carvalho" w:date="2020-11-05T17:22:00Z" w:initials="JVDC">
    <w:p w14:paraId="5D475C37" w14:textId="28666115" w:rsidR="00390E18" w:rsidRDefault="00390E18">
      <w:pPr>
        <w:pStyle w:val="Textodecomentrio"/>
      </w:pPr>
      <w:r>
        <w:rPr>
          <w:rStyle w:val="Refdecomentrio"/>
        </w:rPr>
        <w:annotationRef/>
      </w:r>
      <w:r>
        <w:t>Manter a legenda do quadro junto com o quadro.</w:t>
      </w:r>
    </w:p>
  </w:comment>
  <w:comment w:id="111" w:author="Juliano Varella De Carvalho" w:date="2020-11-05T17:23:00Z" w:initials="JVDC">
    <w:p w14:paraId="7AA71D25" w14:textId="15CE3960" w:rsidR="00390E18" w:rsidRDefault="00390E18">
      <w:pPr>
        <w:pStyle w:val="Textodecomentrio"/>
      </w:pPr>
      <w:r>
        <w:rPr>
          <w:rStyle w:val="Refdecomentrio"/>
        </w:rPr>
        <w:annotationRef/>
      </w:r>
      <w:r>
        <w:t>E qual foi o relato dessas 5 pessoas sobre o questionário? Finaliza o parágrafo com essa informação.</w:t>
      </w:r>
    </w:p>
  </w:comment>
  <w:comment w:id="113" w:author="Juliano Varella De Carvalho" w:date="2020-08-15T15:45:00Z" w:initials="JVDC">
    <w:p w14:paraId="4EF6E8E3" w14:textId="77777777" w:rsidR="00390E18" w:rsidRDefault="00390E18" w:rsidP="00972812">
      <w:pPr>
        <w:pStyle w:val="Textodecomentrio"/>
      </w:pPr>
      <w:r>
        <w:rPr>
          <w:rStyle w:val="Refdecomentrio"/>
        </w:rPr>
        <w:annotationRef/>
      </w:r>
      <w:r>
        <w:t>De onde vem essa informação?</w:t>
      </w:r>
    </w:p>
  </w:comment>
  <w:comment w:id="114" w:author="Juliano Varella De Carvalho" w:date="2020-08-15T15:42:00Z" w:initials="JVDC">
    <w:p w14:paraId="0F931195" w14:textId="77777777" w:rsidR="00390E18" w:rsidRDefault="00390E18" w:rsidP="00972812">
      <w:pPr>
        <w:pStyle w:val="Textodecomentrio"/>
      </w:pPr>
      <w:r>
        <w:rPr>
          <w:rStyle w:val="Refdecomentrio"/>
        </w:rPr>
        <w:annotationRef/>
      </w:r>
      <w:r>
        <w:t>Esse texto podia iniciar a seção 3.2.2</w:t>
      </w:r>
    </w:p>
  </w:comment>
  <w:comment w:id="115" w:author="Juliano Varella De Carvalho" w:date="2020-11-05T17:25:00Z" w:initials="JVDC">
    <w:p w14:paraId="4B4FD5CB" w14:textId="09821A58" w:rsidR="00390E18" w:rsidRDefault="00390E18">
      <w:pPr>
        <w:pStyle w:val="Textodecomentrio"/>
      </w:pPr>
      <w:r>
        <w:rPr>
          <w:rStyle w:val="Refdecomentrio"/>
        </w:rPr>
        <w:annotationRef/>
      </w:r>
      <w:r>
        <w:t>Põe em uma nota de rodapé.</w:t>
      </w:r>
    </w:p>
  </w:comment>
  <w:comment w:id="116" w:author="Juliano Varella De Carvalho" w:date="2020-08-15T15:47:00Z" w:initials="JVDC">
    <w:p w14:paraId="7D498935" w14:textId="0E79E9F6" w:rsidR="00390E18" w:rsidRDefault="00390E18" w:rsidP="00972812">
      <w:pPr>
        <w:pStyle w:val="Textodecomentrio"/>
      </w:pPr>
      <w:r>
        <w:rPr>
          <w:rStyle w:val="Refdecomentrio"/>
        </w:rPr>
        <w:annotationRef/>
      </w:r>
      <w:r>
        <w:t>Não seria recomendação musical ???</w:t>
      </w:r>
    </w:p>
  </w:comment>
  <w:comment w:id="117" w:author="Juliano Varella De Carvalho" w:date="2020-08-15T15:50:00Z" w:initials="JVDC">
    <w:p w14:paraId="0F56441A" w14:textId="41D9DDAB" w:rsidR="00390E18" w:rsidRDefault="00390E18" w:rsidP="00972812">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118" w:author="Juliano Varella De Carvalho" w:date="2020-11-05T17:28:00Z" w:initials="JVDC">
    <w:p w14:paraId="1EBC2364" w14:textId="5240DB97" w:rsidR="00390E18" w:rsidRDefault="00390E18">
      <w:pPr>
        <w:pStyle w:val="Textodecomentrio"/>
      </w:pPr>
      <w:r>
        <w:rPr>
          <w:rStyle w:val="Refdecomentrio"/>
        </w:rPr>
        <w:annotationRef/>
      </w:r>
    </w:p>
  </w:comment>
  <w:comment w:id="119" w:author="Juliano Varella De Carvalho" w:date="2020-11-05T17:29:00Z" w:initials="JVDC">
    <w:p w14:paraId="36038BA7" w14:textId="4CEB5701" w:rsidR="00390E18" w:rsidRDefault="00390E18">
      <w:pPr>
        <w:pStyle w:val="Textodecomentrio"/>
      </w:pPr>
      <w:r>
        <w:rPr>
          <w:rStyle w:val="Refdecomentrio"/>
        </w:rPr>
        <w:annotationRef/>
      </w:r>
      <w:r>
        <w:t>O que é isso? Coloca em uma nota de rodapé ou entre parênteses.</w:t>
      </w:r>
    </w:p>
  </w:comment>
  <w:comment w:id="120" w:author="Juliano Varella De Carvalho" w:date="2020-11-05T17:31:00Z" w:initials="JVDC">
    <w:p w14:paraId="39A7A842" w14:textId="5B2C7662" w:rsidR="00390E18" w:rsidRDefault="00390E18">
      <w:pPr>
        <w:pStyle w:val="Textodecomentrio"/>
      </w:pPr>
      <w:r>
        <w:rPr>
          <w:rStyle w:val="Refdecomentrio"/>
        </w:rPr>
        <w:annotationRef/>
      </w:r>
      <w:r>
        <w:t>Destaca algumas.</w:t>
      </w:r>
    </w:p>
  </w:comment>
  <w:comment w:id="125" w:author="Juliano Varella De Carvalho" w:date="2020-11-05T17:32:00Z" w:initials="JVDC">
    <w:p w14:paraId="7DF00693" w14:textId="1DCC88C9" w:rsidR="00390E18" w:rsidRDefault="00390E18">
      <w:pPr>
        <w:pStyle w:val="Textodecomentrio"/>
      </w:pPr>
      <w:r>
        <w:rPr>
          <w:rStyle w:val="Refdecomentrio"/>
        </w:rPr>
        <w:annotationRef/>
      </w:r>
      <w:r>
        <w:t>Isso aqui é uma figura somente.</w:t>
      </w:r>
    </w:p>
  </w:comment>
  <w:comment w:id="130" w:author="Juliano Varella De Carvalho" w:date="2020-11-05T17:35:00Z" w:initials="JVDC">
    <w:p w14:paraId="04B59353" w14:textId="5648AEDB" w:rsidR="00390E18" w:rsidRDefault="00390E18">
      <w:pPr>
        <w:pStyle w:val="Textodecomentrio"/>
      </w:pPr>
      <w:r>
        <w:rPr>
          <w:rStyle w:val="Refdecomentrio"/>
        </w:rPr>
        <w:annotationRef/>
      </w:r>
      <w:r>
        <w:t>É uma Figura somente.</w:t>
      </w:r>
    </w:p>
  </w:comment>
  <w:comment w:id="133" w:author="Juliano Varella De Carvalho" w:date="2020-11-05T17:46:00Z" w:initials="JVDC">
    <w:p w14:paraId="45570B0B" w14:textId="5FEC1D37" w:rsidR="00390E18" w:rsidRDefault="00390E18">
      <w:pPr>
        <w:pStyle w:val="Textodecomentrio"/>
      </w:pPr>
      <w:r>
        <w:rPr>
          <w:rStyle w:val="Refdecomentrio"/>
        </w:rPr>
        <w:annotationRef/>
      </w:r>
      <w:r>
        <w:t>É uma Figura somente.</w:t>
      </w:r>
    </w:p>
  </w:comment>
  <w:comment w:id="138" w:author="Juliano Varella De Carvalho" w:date="2020-11-05T17:51:00Z" w:initials="JVDC">
    <w:p w14:paraId="74C02612" w14:textId="48765848" w:rsidR="00390E18" w:rsidRDefault="00390E18">
      <w:pPr>
        <w:pStyle w:val="Textodecomentrio"/>
      </w:pPr>
      <w:r>
        <w:rPr>
          <w:rStyle w:val="Refdecomentrio"/>
        </w:rPr>
        <w:annotationRef/>
      </w:r>
      <w:r>
        <w:t>E as 144 pessoas, mencionadas previamente ?</w:t>
      </w:r>
    </w:p>
  </w:comment>
  <w:comment w:id="140" w:author="Juliano Varella De Carvalho" w:date="2020-11-05T17:15:00Z" w:initials="JVDC">
    <w:p w14:paraId="23025B3B" w14:textId="77777777" w:rsidR="00D710C7" w:rsidRDefault="00D710C7" w:rsidP="00D710C7">
      <w:pPr>
        <w:pStyle w:val="Textodecomentrio"/>
      </w:pPr>
      <w:r>
        <w:rPr>
          <w:rStyle w:val="Refdecomentrio"/>
        </w:rPr>
        <w:annotationRef/>
      </w:r>
      <w:r>
        <w:t>Não seria um webapp?</w:t>
      </w:r>
    </w:p>
  </w:comment>
  <w:comment w:id="179" w:author="Juliano Varella De Carvalho" w:date="2020-11-05T17:15:00Z" w:initials="JVDC">
    <w:p w14:paraId="49084341" w14:textId="77777777" w:rsidR="00D710C7" w:rsidRDefault="00D710C7" w:rsidP="00D710C7">
      <w:pPr>
        <w:pStyle w:val="Textodecomentrio"/>
      </w:pPr>
      <w:r>
        <w:rPr>
          <w:rStyle w:val="Refdecomentrio"/>
        </w:rPr>
        <w:annotationRef/>
      </w:r>
      <w:r>
        <w:t>Não seria um webapp?</w:t>
      </w:r>
    </w:p>
  </w:comment>
  <w:comment w:id="185" w:author="Érico Souza Loewe" w:date="2020-11-03T00:14:00Z" w:initials="ÉSL">
    <w:p w14:paraId="3F8FF34E" w14:textId="2895B121" w:rsidR="00390E18" w:rsidRDefault="00390E18">
      <w:pPr>
        <w:pStyle w:val="Textodecomentrio"/>
      </w:pPr>
      <w:r>
        <w:rPr>
          <w:rStyle w:val="Refdecomentrio"/>
        </w:rPr>
        <w:annotationRef/>
      </w:r>
      <w:r>
        <w:t>Verdadeiro positivo (é e é)</w:t>
      </w:r>
    </w:p>
  </w:comment>
  <w:comment w:id="186" w:author="Érico Souza Loewe" w:date="2020-11-03T00:15:00Z" w:initials="ÉSL">
    <w:p w14:paraId="2B04E5D5" w14:textId="202762A3" w:rsidR="00390E18" w:rsidRDefault="00390E18">
      <w:pPr>
        <w:pStyle w:val="Textodecomentrio"/>
      </w:pPr>
      <w:r>
        <w:rPr>
          <w:rStyle w:val="Refdecomentrio"/>
        </w:rPr>
        <w:annotationRef/>
      </w:r>
      <w:r>
        <w:t>Falso positivo (é mas não é)</w:t>
      </w:r>
    </w:p>
  </w:comment>
  <w:comment w:id="187" w:author="Érico Souza Loewe" w:date="2020-11-03T00:15:00Z" w:initials="ÉSL">
    <w:p w14:paraId="6A72223B" w14:textId="7D8F2831" w:rsidR="00390E18" w:rsidRDefault="00390E18">
      <w:pPr>
        <w:pStyle w:val="Textodecomentrio"/>
      </w:pPr>
      <w:r>
        <w:rPr>
          <w:rStyle w:val="Refdecomentrio"/>
        </w:rPr>
        <w:annotationRef/>
      </w:r>
      <w:r>
        <w:t>Falso negativo (não é mas é)</w:t>
      </w:r>
    </w:p>
  </w:comment>
  <w:comment w:id="188" w:author="Érico Souza Loewe" w:date="2020-11-03T00:14:00Z" w:initials="ÉSL">
    <w:p w14:paraId="6983377C" w14:textId="6BF5C3F2" w:rsidR="00390E18" w:rsidRDefault="00390E18">
      <w:pPr>
        <w:pStyle w:val="Textodecomentrio"/>
      </w:pPr>
      <w:r>
        <w:rPr>
          <w:rStyle w:val="Refdecomentrio"/>
        </w:rPr>
        <w:annotationRef/>
      </w:r>
      <w:r>
        <w:t>Verdadeiro negativo (não é e não é)</w:t>
      </w:r>
    </w:p>
  </w:comment>
  <w:comment w:id="199" w:author="Tatiane Schwanck Schardosim" w:date="2020-07-01T21:30:00Z" w:initials="TSS">
    <w:p w14:paraId="34834409" w14:textId="17229921" w:rsidR="00390E18" w:rsidRDefault="00390E18" w:rsidP="00972812">
      <w:pPr>
        <w:pStyle w:val="Textodecomentrio"/>
      </w:pPr>
      <w:r>
        <w:rPr>
          <w:rStyle w:val="Refdecomentrio"/>
        </w:rPr>
        <w:annotationRef/>
      </w:r>
      <w:r>
        <w:rPr>
          <w:noProof/>
        </w:rPr>
        <w:t>Não precisa referenciar a bibliografiac no texto?</w:t>
      </w:r>
    </w:p>
  </w:comment>
  <w:comment w:id="200" w:author="Érico Souza Loewe" w:date="2020-07-02T00:25:00Z" w:initials="ÉSL">
    <w:p w14:paraId="23D9DB80" w14:textId="3D88D14E" w:rsidR="00390E18" w:rsidRDefault="00390E18" w:rsidP="00972812">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0A49F49" w15:done="1"/>
  <w15:commentEx w15:paraId="3EDDFC63" w15:done="0"/>
  <w15:commentEx w15:paraId="4128BAB2" w15:done="0"/>
  <w15:commentEx w15:paraId="5B959318" w15:done="1"/>
  <w15:commentEx w15:paraId="3A083F12" w15:done="1"/>
  <w15:commentEx w15:paraId="2A646846" w15:done="1"/>
  <w15:commentEx w15:paraId="170C5BC4" w15:done="1"/>
  <w15:commentEx w15:paraId="50293AB4" w15:done="1"/>
  <w15:commentEx w15:paraId="2B229308" w15:done="1"/>
  <w15:commentEx w15:paraId="275BC421" w15:done="1"/>
  <w15:commentEx w15:paraId="1702979B" w15:done="1"/>
  <w15:commentEx w15:paraId="5B1E7062" w15:done="1"/>
  <w15:commentEx w15:paraId="10FD5C31" w15:done="0"/>
  <w15:commentEx w15:paraId="070DC38B" w15:done="0"/>
  <w15:commentEx w15:paraId="6454CB88" w15:done="1"/>
  <w15:commentEx w15:paraId="7AF31837" w15:paraIdParent="6454CB88" w15:done="1"/>
  <w15:commentEx w15:paraId="369A950C" w15:done="1"/>
  <w15:commentEx w15:paraId="7C200BDB" w15:done="1"/>
  <w15:commentEx w15:paraId="55E14BC2" w15:done="1"/>
  <w15:commentEx w15:paraId="44A11654" w15:done="1"/>
  <w15:commentEx w15:paraId="778C21D1" w15:done="1"/>
  <w15:commentEx w15:paraId="38E8DC11" w15:done="1"/>
  <w15:commentEx w15:paraId="4FE7EF66" w15:done="0"/>
  <w15:commentEx w15:paraId="77878271" w15:done="1"/>
  <w15:commentEx w15:paraId="6E476473" w15:done="1"/>
  <w15:commentEx w15:paraId="43E57AB3" w15:done="1"/>
  <w15:commentEx w15:paraId="55A106A8" w15:paraIdParent="43E57AB3" w15:done="1"/>
  <w15:commentEx w15:paraId="7408A155" w15:done="1"/>
  <w15:commentEx w15:paraId="4E7A90C5" w15:done="1"/>
  <w15:commentEx w15:paraId="15B56A74" w15:done="1"/>
  <w15:commentEx w15:paraId="5A307B78" w15:done="0"/>
  <w15:commentEx w15:paraId="2C1BEB19" w15:done="0"/>
  <w15:commentEx w15:paraId="26030F69" w15:done="1"/>
  <w15:commentEx w15:paraId="672A7206" w15:done="1"/>
  <w15:commentEx w15:paraId="699431A0" w15:done="1"/>
  <w15:commentEx w15:paraId="3F64EB0A" w15:done="1"/>
  <w15:commentEx w15:paraId="5192D913" w15:done="1"/>
  <w15:commentEx w15:paraId="0821AAB8" w15:done="1"/>
  <w15:commentEx w15:paraId="1E17D4CA" w15:done="1"/>
  <w15:commentEx w15:paraId="742A7D0B" w15:done="1"/>
  <w15:commentEx w15:paraId="162D1320" w15:done="1"/>
  <w15:commentEx w15:paraId="5AA4EABC" w15:done="1"/>
  <w15:commentEx w15:paraId="315110E6" w15:done="1"/>
  <w15:commentEx w15:paraId="2878C3DB" w15:done="0"/>
  <w15:commentEx w15:paraId="2067FD8A" w15:done="1"/>
  <w15:commentEx w15:paraId="5DB90FFD" w15:done="1"/>
  <w15:commentEx w15:paraId="4F2B8452" w15:paraIdParent="5DB90FFD" w15:done="1"/>
  <w15:commentEx w15:paraId="6345B211" w15:done="1"/>
  <w15:commentEx w15:paraId="7858D77B" w15:done="1"/>
  <w15:commentEx w15:paraId="00038D8A" w15:done="1"/>
  <w15:commentEx w15:paraId="44B9C80F" w15:paraIdParent="00038D8A" w15:done="1"/>
  <w15:commentEx w15:paraId="38D1C15C" w15:done="0"/>
  <w15:commentEx w15:paraId="0FEBEFE3" w15:done="1"/>
  <w15:commentEx w15:paraId="5D475C37" w15:done="0"/>
  <w15:commentEx w15:paraId="7AA71D25" w15:done="1"/>
  <w15:commentEx w15:paraId="4EF6E8E3" w15:done="1"/>
  <w15:commentEx w15:paraId="0F931195" w15:done="1"/>
  <w15:commentEx w15:paraId="4B4FD5CB" w15:done="1"/>
  <w15:commentEx w15:paraId="7D498935" w15:done="1"/>
  <w15:commentEx w15:paraId="0F56441A" w15:done="1"/>
  <w15:commentEx w15:paraId="1EBC2364" w15:done="1"/>
  <w15:commentEx w15:paraId="36038BA7" w15:done="1"/>
  <w15:commentEx w15:paraId="39A7A842" w15:done="1"/>
  <w15:commentEx w15:paraId="7DF00693" w15:done="0"/>
  <w15:commentEx w15:paraId="04B59353" w15:done="0"/>
  <w15:commentEx w15:paraId="45570B0B" w15:done="0"/>
  <w15:commentEx w15:paraId="74C02612" w15:done="1"/>
  <w15:commentEx w15:paraId="23025B3B" w15:done="1"/>
  <w15:commentEx w15:paraId="49084341" w15:done="1"/>
  <w15:commentEx w15:paraId="3F8FF34E" w15:done="0"/>
  <w15:commentEx w15:paraId="2B04E5D5" w15:done="0"/>
  <w15:commentEx w15:paraId="6A72223B" w15:done="0"/>
  <w15:commentEx w15:paraId="6983377C" w15:done="0"/>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D0011" w16cex:dateUtc="2020-11-04T13:25:00Z"/>
  <w16cex:commentExtensible w16cex:durableId="234D0078" w16cex:dateUtc="2020-11-04T13:27:00Z"/>
  <w16cex:commentExtensible w16cex:durableId="234D06C6" w16cex:dateUtc="2020-11-04T13:53:00Z"/>
  <w16cex:commentExtensible w16cex:durableId="234D06D2" w16cex:dateUtc="2020-11-04T13:54:00Z"/>
  <w16cex:commentExtensible w16cex:durableId="234D06EE" w16cex:dateUtc="2020-11-04T13:54:00Z"/>
  <w16cex:commentExtensible w16cex:durableId="234D0782" w16cex:dateUtc="2020-11-04T13:57:00Z"/>
  <w16cex:commentExtensible w16cex:durableId="234D0759" w16cex:dateUtc="2020-11-04T13:56:00Z"/>
  <w16cex:commentExtensible w16cex:durableId="234D0F99" w16cex:dateUtc="2020-11-04T14:31:00Z"/>
  <w16cex:commentExtensible w16cex:durableId="234D1012" w16cex:dateUtc="2020-11-04T14:33:00Z"/>
  <w16cex:commentExtensible w16cex:durableId="234D1181" w16cex:dateUtc="2020-11-04T14:39:00Z"/>
  <w16cex:commentExtensible w16cex:durableId="234D1486" w16cex:dateUtc="2020-11-04T14:52:00Z"/>
  <w16cex:commentExtensible w16cex:durableId="234EA090" w16cex:dateUtc="2020-11-05T19:02:00Z"/>
  <w16cex:commentExtensible w16cex:durableId="234EA236" w16cex:dateUtc="2020-11-05T19:09:00Z"/>
  <w16cex:commentExtensible w16cex:durableId="22A79C52" w16cex:dateUtc="2020-07-02T02:35:00Z"/>
  <w16cex:commentExtensible w16cex:durableId="234EA32A" w16cex:dateUtc="2020-11-05T19:13:00Z"/>
  <w16cex:commentExtensible w16cex:durableId="234EA345" w16cex:dateUtc="2020-11-05T19:13:00Z"/>
  <w16cex:commentExtensible w16cex:durableId="234EA379" w16cex:dateUtc="2020-11-05T19:14:00Z"/>
  <w16cex:commentExtensible w16cex:durableId="234EA3A5" w16cex:dateUtc="2020-11-05T19:15:00Z"/>
  <w16cex:commentExtensible w16cex:durableId="234EA3E2" w16cex:dateUtc="2020-11-05T19:16:00Z"/>
  <w16cex:commentExtensible w16cex:durableId="234EA64A" w16cex:dateUtc="2020-11-05T19:26:00Z"/>
  <w16cex:commentExtensible w16cex:durableId="234EA682" w16cex:dateUtc="2020-11-05T19:27:00Z"/>
  <w16cex:commentExtensible w16cex:durableId="234EA804" w16cex:dateUtc="2020-11-05T19:34:00Z"/>
  <w16cex:commentExtensible w16cex:durableId="234EA820" w16cex:dateUtc="2020-11-05T19:34:00Z"/>
  <w16cex:commentExtensible w16cex:durableId="234EA9C5" w16cex:dateUtc="2020-11-05T19:41:00Z"/>
  <w16cex:commentExtensible w16cex:durableId="234EAA9D" w16cex:dateUtc="2020-11-05T19:45:00Z"/>
  <w16cex:commentExtensible w16cex:durableId="234EAADF" w16cex:dateUtc="2020-11-05T19:46:00Z"/>
  <w16cex:commentExtensible w16cex:durableId="22E2783B" w16cex:dateUtc="2020-08-15T18:05:00Z"/>
  <w16cex:commentExtensible w16cex:durableId="22E2786C" w16cex:dateUtc="2020-08-15T18:06:00Z"/>
  <w16cex:commentExtensible w16cex:durableId="234EB003" w16cex:dateUtc="2020-11-05T20:08:00Z"/>
  <w16cex:commentExtensible w16cex:durableId="234EB031" w16cex:dateUtc="2020-11-05T20:09:00Z"/>
  <w16cex:commentExtensible w16cex:durableId="234EB0CD" w16cex:dateUtc="2020-11-05T20:11: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34EB13D" w16cex:dateUtc="2020-11-05T20:13: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34EB1BA" w16cex:dateUtc="2020-11-05T20:15:00Z"/>
  <w16cex:commentExtensible w16cex:durableId="234EB1FC" w16cex:dateUtc="2020-11-05T20:16: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34EB32F" w16cex:dateUtc="2020-11-05T20:21:00Z"/>
  <w16cex:commentExtensible w16cex:durableId="22E27F11" w16cex:dateUtc="2020-08-15T18:34:00Z"/>
  <w16cex:commentExtensible w16cex:durableId="234EB34A" w16cex:dateUtc="2020-11-05T20:22:00Z"/>
  <w16cex:commentExtensible w16cex:durableId="234EB3A9" w16cex:dateUtc="2020-11-05T20:23:00Z"/>
  <w16cex:commentExtensible w16cex:durableId="22E28184" w16cex:dateUtc="2020-08-15T18:45:00Z"/>
  <w16cex:commentExtensible w16cex:durableId="22E280CD" w16cex:dateUtc="2020-08-15T18:42:00Z"/>
  <w16cex:commentExtensible w16cex:durableId="234EB3FB" w16cex:dateUtc="2020-11-05T20:25:00Z"/>
  <w16cex:commentExtensible w16cex:durableId="22E281FF" w16cex:dateUtc="2020-08-15T18:47:00Z"/>
  <w16cex:commentExtensible w16cex:durableId="22E282C6" w16cex:dateUtc="2020-08-15T18:50:00Z"/>
  <w16cex:commentExtensible w16cex:durableId="234EB4B5" w16cex:dateUtc="2020-11-05T20:28:00Z"/>
  <w16cex:commentExtensible w16cex:durableId="234EB4A3" w16cex:dateUtc="2020-11-05T20:28:00Z"/>
  <w16cex:commentExtensible w16cex:durableId="234EB500" w16cex:dateUtc="2020-11-05T20:29:00Z"/>
  <w16cex:commentExtensible w16cex:durableId="234EB58B" w16cex:dateUtc="2020-11-05T20:31:00Z"/>
  <w16cex:commentExtensible w16cex:durableId="234EB5C1" w16cex:dateUtc="2020-11-05T20:32:00Z"/>
  <w16cex:commentExtensible w16cex:durableId="234EB64A" w16cex:dateUtc="2020-11-05T20:35:00Z"/>
  <w16cex:commentExtensible w16cex:durableId="234EB90C" w16cex:dateUtc="2020-11-05T20:46:00Z"/>
  <w16cex:commentExtensible w16cex:durableId="234EBA32" w16cex:dateUtc="2020-11-05T20:51:00Z"/>
  <w16cex:commentExtensible w16cex:durableId="234B1F61" w16cex:dateUtc="2020-11-03T03:14:00Z"/>
  <w16cex:commentExtensible w16cex:durableId="234B1FAA" w16cex:dateUtc="2020-11-03T03:15:00Z"/>
  <w16cex:commentExtensible w16cex:durableId="234B1FB2" w16cex:dateUtc="2020-11-03T03:15:00Z"/>
  <w16cex:commentExtensible w16cex:durableId="234B1F72" w16cex:dateUtc="2020-11-03T03:1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0A49F49" w16cid:durableId="234D0011"/>
  <w16cid:commentId w16cid:paraId="3EDDFC63" w16cid:durableId="234D0078"/>
  <w16cid:commentId w16cid:paraId="4128BAB2" w16cid:durableId="234D06C6"/>
  <w16cid:commentId w16cid:paraId="5B959318" w16cid:durableId="234D06D2"/>
  <w16cid:commentId w16cid:paraId="3A083F12" w16cid:durableId="234D06EE"/>
  <w16cid:commentId w16cid:paraId="2A646846" w16cid:durableId="234D0782"/>
  <w16cid:commentId w16cid:paraId="170C5BC4" w16cid:durableId="222F6306"/>
  <w16cid:commentId w16cid:paraId="50293AB4" w16cid:durableId="2231CD82"/>
  <w16cid:commentId w16cid:paraId="2B229308" w16cid:durableId="234D0759"/>
  <w16cid:commentId w16cid:paraId="275BC421" w16cid:durableId="234D0F99"/>
  <w16cid:commentId w16cid:paraId="1702979B" w16cid:durableId="234D1181"/>
  <w16cid:commentId w16cid:paraId="5B1E7062" w16cid:durableId="22A79850"/>
  <w16cid:commentId w16cid:paraId="10FD5C31" w16cid:durableId="234D1486"/>
  <w16cid:commentId w16cid:paraId="070DC38B" w16cid:durableId="234EA236"/>
  <w16cid:commentId w16cid:paraId="6454CB88" w16cid:durableId="22A79851"/>
  <w16cid:commentId w16cid:paraId="7AF31837" w16cid:durableId="22A79C52"/>
  <w16cid:commentId w16cid:paraId="369A950C" w16cid:durableId="22A79852"/>
  <w16cid:commentId w16cid:paraId="7C200BDB" w16cid:durableId="234EA345"/>
  <w16cid:commentId w16cid:paraId="55E14BC2" w16cid:durableId="234EA379"/>
  <w16cid:commentId w16cid:paraId="44A11654" w16cid:durableId="234EA3A5"/>
  <w16cid:commentId w16cid:paraId="778C21D1" w16cid:durableId="234EA3E2"/>
  <w16cid:commentId w16cid:paraId="38E8DC11" w16cid:durableId="234EA820"/>
  <w16cid:commentId w16cid:paraId="4FE7EF66" w16cid:durableId="234EAA9D"/>
  <w16cid:commentId w16cid:paraId="77878271" w16cid:durableId="234EAADF"/>
  <w16cid:commentId w16cid:paraId="6E476473" w16cid:durableId="22E27E15"/>
  <w16cid:commentId w16cid:paraId="43E57AB3" w16cid:durableId="22A79859"/>
  <w16cid:commentId w16cid:paraId="55A106A8" w16cid:durableId="22A7A566"/>
  <w16cid:commentId w16cid:paraId="7408A155" w16cid:durableId="22E2783B"/>
  <w16cid:commentId w16cid:paraId="4E7A90C5" w16cid:durableId="22E2786C"/>
  <w16cid:commentId w16cid:paraId="15B56A74" w16cid:durableId="234EB003"/>
  <w16cid:commentId w16cid:paraId="5A307B78" w16cid:durableId="234EB031"/>
  <w16cid:commentId w16cid:paraId="2C1BEB19" w16cid:durableId="234EB0CD"/>
  <w16cid:commentId w16cid:paraId="26030F69" w16cid:durableId="22E2795D"/>
  <w16cid:commentId w16cid:paraId="672A7206" w16cid:durableId="22E279A9"/>
  <w16cid:commentId w16cid:paraId="699431A0" w16cid:durableId="22E27994"/>
  <w16cid:commentId w16cid:paraId="3F64EB0A" w16cid:durableId="234EB13D"/>
  <w16cid:commentId w16cid:paraId="5192D913" w16cid:durableId="22E279CB"/>
  <w16cid:commentId w16cid:paraId="0821AAB8" w16cid:durableId="22E27A0D"/>
  <w16cid:commentId w16cid:paraId="1E17D4CA" w16cid:durableId="22E27B67"/>
  <w16cid:commentId w16cid:paraId="742A7D0B" w16cid:durableId="22E27A1E"/>
  <w16cid:commentId w16cid:paraId="162D1320" w16cid:durableId="234EB1BA"/>
  <w16cid:commentId w16cid:paraId="5AA4EABC" w16cid:durableId="234F4BAE"/>
  <w16cid:commentId w16cid:paraId="315110E6" w16cid:durableId="22E27AE9"/>
  <w16cid:commentId w16cid:paraId="2878C3DB" w16cid:durableId="22E27B6F"/>
  <w16cid:commentId w16cid:paraId="2067FD8A" w16cid:durableId="234F4BBE"/>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38D1C15C" w16cid:durableId="234EB32F"/>
  <w16cid:commentId w16cid:paraId="0FEBEFE3" w16cid:durableId="22E27F11"/>
  <w16cid:commentId w16cid:paraId="5D475C37" w16cid:durableId="234EB34A"/>
  <w16cid:commentId w16cid:paraId="7AA71D25" w16cid:durableId="234EB3A9"/>
  <w16cid:commentId w16cid:paraId="4EF6E8E3" w16cid:durableId="22E28184"/>
  <w16cid:commentId w16cid:paraId="0F931195" w16cid:durableId="22E280CD"/>
  <w16cid:commentId w16cid:paraId="4B4FD5CB" w16cid:durableId="234EB3FB"/>
  <w16cid:commentId w16cid:paraId="7D498935" w16cid:durableId="22E281FF"/>
  <w16cid:commentId w16cid:paraId="0F56441A" w16cid:durableId="22E282C6"/>
  <w16cid:commentId w16cid:paraId="1EBC2364" w16cid:durableId="234EB4B5"/>
  <w16cid:commentId w16cid:paraId="36038BA7" w16cid:durableId="234EB500"/>
  <w16cid:commentId w16cid:paraId="39A7A842" w16cid:durableId="234EB58B"/>
  <w16cid:commentId w16cid:paraId="7DF00693" w16cid:durableId="234EB5C1"/>
  <w16cid:commentId w16cid:paraId="04B59353" w16cid:durableId="234EB64A"/>
  <w16cid:commentId w16cid:paraId="45570B0B" w16cid:durableId="234EB90C"/>
  <w16cid:commentId w16cid:paraId="74C02612" w16cid:durableId="234EBA32"/>
  <w16cid:commentId w16cid:paraId="23025B3B" w16cid:durableId="234F4BDD"/>
  <w16cid:commentId w16cid:paraId="49084341" w16cid:durableId="234F4BF4"/>
  <w16cid:commentId w16cid:paraId="3F8FF34E" w16cid:durableId="234B1F61"/>
  <w16cid:commentId w16cid:paraId="2B04E5D5" w16cid:durableId="234B1FAA"/>
  <w16cid:commentId w16cid:paraId="6A72223B" w16cid:durableId="234B1FB2"/>
  <w16cid:commentId w16cid:paraId="6983377C" w16cid:durableId="234B1F72"/>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403D2D5" w14:textId="77777777" w:rsidR="006B25B5" w:rsidRDefault="006B25B5" w:rsidP="00972812">
      <w:r>
        <w:separator/>
      </w:r>
    </w:p>
    <w:p w14:paraId="61BBFF08" w14:textId="77777777" w:rsidR="006B25B5" w:rsidRDefault="006B25B5" w:rsidP="00972812"/>
    <w:p w14:paraId="0433C4F4" w14:textId="77777777" w:rsidR="006B25B5" w:rsidRDefault="006B25B5" w:rsidP="00972812"/>
    <w:p w14:paraId="51177F75" w14:textId="77777777" w:rsidR="006B25B5" w:rsidRDefault="006B25B5" w:rsidP="00972812"/>
    <w:p w14:paraId="0D819BE6" w14:textId="77777777" w:rsidR="006B25B5" w:rsidRDefault="006B25B5" w:rsidP="00972812"/>
    <w:p w14:paraId="40468BB7" w14:textId="77777777" w:rsidR="006B25B5" w:rsidRDefault="006B25B5" w:rsidP="00972812"/>
    <w:p w14:paraId="6D6AB80E" w14:textId="77777777" w:rsidR="006B25B5" w:rsidRDefault="006B25B5" w:rsidP="00972812"/>
    <w:p w14:paraId="3223E35A" w14:textId="77777777" w:rsidR="006B25B5" w:rsidRDefault="006B25B5" w:rsidP="00972812"/>
    <w:p w14:paraId="25D5CDB0" w14:textId="77777777" w:rsidR="006B25B5" w:rsidRDefault="006B25B5" w:rsidP="00972812"/>
    <w:p w14:paraId="16409230" w14:textId="77777777" w:rsidR="006B25B5" w:rsidRDefault="006B25B5" w:rsidP="00972812"/>
    <w:p w14:paraId="4634E639" w14:textId="77777777" w:rsidR="006B25B5" w:rsidRDefault="006B25B5" w:rsidP="00972812"/>
    <w:p w14:paraId="7670E7AE" w14:textId="77777777" w:rsidR="006B25B5" w:rsidRDefault="006B25B5" w:rsidP="00972812"/>
    <w:p w14:paraId="6474E948" w14:textId="77777777" w:rsidR="006B25B5" w:rsidRDefault="006B25B5" w:rsidP="00972812"/>
    <w:p w14:paraId="74265EB9" w14:textId="77777777" w:rsidR="006B25B5" w:rsidRDefault="006B25B5" w:rsidP="00972812"/>
    <w:p w14:paraId="7F0CCACD" w14:textId="77777777" w:rsidR="006B25B5" w:rsidRDefault="006B25B5" w:rsidP="00972812"/>
    <w:p w14:paraId="28CD1462" w14:textId="77777777" w:rsidR="006B25B5" w:rsidRDefault="006B25B5" w:rsidP="00972812"/>
    <w:p w14:paraId="5E93BB75" w14:textId="77777777" w:rsidR="006B25B5" w:rsidRDefault="006B25B5" w:rsidP="00972812"/>
    <w:p w14:paraId="648B58C2" w14:textId="77777777" w:rsidR="006B25B5" w:rsidRDefault="006B25B5" w:rsidP="00972812"/>
    <w:p w14:paraId="50D901D6" w14:textId="77777777" w:rsidR="006B25B5" w:rsidRDefault="006B25B5" w:rsidP="00972812"/>
    <w:p w14:paraId="30285625" w14:textId="77777777" w:rsidR="006B25B5" w:rsidRDefault="006B25B5" w:rsidP="00972812"/>
    <w:p w14:paraId="167D9665" w14:textId="77777777" w:rsidR="006B25B5" w:rsidRDefault="006B25B5" w:rsidP="00972812"/>
    <w:p w14:paraId="6AFF6912" w14:textId="77777777" w:rsidR="006B25B5" w:rsidRDefault="006B25B5" w:rsidP="00972812"/>
    <w:p w14:paraId="636EC336" w14:textId="77777777" w:rsidR="006B25B5" w:rsidRDefault="006B25B5" w:rsidP="00972812"/>
    <w:p w14:paraId="2B43C935" w14:textId="77777777" w:rsidR="006B25B5" w:rsidRDefault="006B25B5" w:rsidP="00972812"/>
    <w:p w14:paraId="628AC0E1" w14:textId="77777777" w:rsidR="006B25B5" w:rsidRDefault="006B25B5" w:rsidP="00972812"/>
    <w:p w14:paraId="001674A6" w14:textId="77777777" w:rsidR="006B25B5" w:rsidRDefault="006B25B5" w:rsidP="00972812"/>
    <w:p w14:paraId="7885AFE9" w14:textId="77777777" w:rsidR="006B25B5" w:rsidRDefault="006B25B5" w:rsidP="00972812"/>
    <w:p w14:paraId="3BBA72E9" w14:textId="77777777" w:rsidR="006B25B5" w:rsidRDefault="006B25B5" w:rsidP="00972812"/>
    <w:p w14:paraId="7AD72018" w14:textId="77777777" w:rsidR="006B25B5" w:rsidRDefault="006B25B5" w:rsidP="00972812"/>
    <w:p w14:paraId="29F7358D" w14:textId="77777777" w:rsidR="006B25B5" w:rsidRDefault="006B25B5" w:rsidP="00972812"/>
    <w:p w14:paraId="0BCE2D61" w14:textId="77777777" w:rsidR="006B25B5" w:rsidRDefault="006B25B5" w:rsidP="00972812"/>
    <w:p w14:paraId="7FAF9CD4" w14:textId="77777777" w:rsidR="006B25B5" w:rsidRDefault="006B25B5" w:rsidP="00972812"/>
    <w:p w14:paraId="0F2072DF" w14:textId="77777777" w:rsidR="006B25B5" w:rsidRDefault="006B25B5" w:rsidP="00972812"/>
    <w:p w14:paraId="6AE3803E" w14:textId="77777777" w:rsidR="006B25B5" w:rsidRDefault="006B25B5" w:rsidP="00972812"/>
    <w:p w14:paraId="34BBC34F" w14:textId="77777777" w:rsidR="006B25B5" w:rsidRDefault="006B25B5"/>
    <w:p w14:paraId="2240800C" w14:textId="77777777" w:rsidR="006B25B5" w:rsidRDefault="006B25B5" w:rsidP="005272A3"/>
    <w:p w14:paraId="1F7D17BD" w14:textId="77777777" w:rsidR="006B25B5" w:rsidRDefault="006B25B5" w:rsidP="005272A3"/>
    <w:p w14:paraId="1D047D29" w14:textId="77777777" w:rsidR="006B25B5" w:rsidRDefault="006B25B5" w:rsidP="005272A3"/>
    <w:p w14:paraId="50425D05" w14:textId="77777777" w:rsidR="006B25B5" w:rsidRDefault="006B25B5" w:rsidP="005272A3"/>
    <w:p w14:paraId="1CF75B77" w14:textId="77777777" w:rsidR="006B25B5" w:rsidRDefault="006B25B5"/>
    <w:p w14:paraId="587CA51E" w14:textId="77777777" w:rsidR="006B25B5" w:rsidRDefault="006B25B5" w:rsidP="00B472EE"/>
    <w:p w14:paraId="40D75547" w14:textId="77777777" w:rsidR="006B25B5" w:rsidRDefault="006B25B5" w:rsidP="00B002DA"/>
  </w:endnote>
  <w:endnote w:type="continuationSeparator" w:id="0">
    <w:p w14:paraId="3BACAE6E" w14:textId="77777777" w:rsidR="006B25B5" w:rsidRDefault="006B25B5" w:rsidP="00972812">
      <w:r>
        <w:continuationSeparator/>
      </w:r>
    </w:p>
    <w:p w14:paraId="6AAC9384" w14:textId="77777777" w:rsidR="006B25B5" w:rsidRDefault="006B25B5" w:rsidP="00972812"/>
    <w:p w14:paraId="79A41BD2" w14:textId="77777777" w:rsidR="006B25B5" w:rsidRDefault="006B25B5" w:rsidP="00972812"/>
    <w:p w14:paraId="27CC4492" w14:textId="77777777" w:rsidR="006B25B5" w:rsidRDefault="006B25B5" w:rsidP="00972812"/>
    <w:p w14:paraId="626F637D" w14:textId="77777777" w:rsidR="006B25B5" w:rsidRDefault="006B25B5" w:rsidP="00972812"/>
    <w:p w14:paraId="66489311" w14:textId="77777777" w:rsidR="006B25B5" w:rsidRDefault="006B25B5" w:rsidP="00972812"/>
    <w:p w14:paraId="093ED928" w14:textId="77777777" w:rsidR="006B25B5" w:rsidRDefault="006B25B5" w:rsidP="00972812"/>
    <w:p w14:paraId="4B1D8F2C" w14:textId="77777777" w:rsidR="006B25B5" w:rsidRDefault="006B25B5" w:rsidP="00972812"/>
    <w:p w14:paraId="480A7B4D" w14:textId="77777777" w:rsidR="006B25B5" w:rsidRDefault="006B25B5" w:rsidP="00972812"/>
    <w:p w14:paraId="55291D87" w14:textId="77777777" w:rsidR="006B25B5" w:rsidRDefault="006B25B5" w:rsidP="00972812"/>
    <w:p w14:paraId="255E94BE" w14:textId="77777777" w:rsidR="006B25B5" w:rsidRDefault="006B25B5" w:rsidP="00972812"/>
    <w:p w14:paraId="387D088D" w14:textId="77777777" w:rsidR="006B25B5" w:rsidRDefault="006B25B5" w:rsidP="00972812"/>
    <w:p w14:paraId="2FBDE6A9" w14:textId="77777777" w:rsidR="006B25B5" w:rsidRDefault="006B25B5" w:rsidP="00972812"/>
    <w:p w14:paraId="2346A847" w14:textId="77777777" w:rsidR="006B25B5" w:rsidRDefault="006B25B5" w:rsidP="00972812"/>
    <w:p w14:paraId="68B27F30" w14:textId="77777777" w:rsidR="006B25B5" w:rsidRDefault="006B25B5" w:rsidP="00972812"/>
    <w:p w14:paraId="22C634A6" w14:textId="77777777" w:rsidR="006B25B5" w:rsidRDefault="006B25B5" w:rsidP="00972812"/>
    <w:p w14:paraId="28DE8079" w14:textId="77777777" w:rsidR="006B25B5" w:rsidRDefault="006B25B5" w:rsidP="00972812"/>
    <w:p w14:paraId="7AF37653" w14:textId="77777777" w:rsidR="006B25B5" w:rsidRDefault="006B25B5" w:rsidP="00972812"/>
    <w:p w14:paraId="690F3C38" w14:textId="77777777" w:rsidR="006B25B5" w:rsidRDefault="006B25B5" w:rsidP="00972812"/>
    <w:p w14:paraId="08862A1B" w14:textId="77777777" w:rsidR="006B25B5" w:rsidRDefault="006B25B5" w:rsidP="00972812"/>
    <w:p w14:paraId="1E0A07A8" w14:textId="77777777" w:rsidR="006B25B5" w:rsidRDefault="006B25B5" w:rsidP="00972812"/>
    <w:p w14:paraId="01D47434" w14:textId="77777777" w:rsidR="006B25B5" w:rsidRDefault="006B25B5" w:rsidP="00972812"/>
    <w:p w14:paraId="4E7A9CE5" w14:textId="77777777" w:rsidR="006B25B5" w:rsidRDefault="006B25B5" w:rsidP="00972812"/>
    <w:p w14:paraId="50E1EB43" w14:textId="77777777" w:rsidR="006B25B5" w:rsidRDefault="006B25B5" w:rsidP="00972812"/>
    <w:p w14:paraId="060B53AB" w14:textId="77777777" w:rsidR="006B25B5" w:rsidRDefault="006B25B5" w:rsidP="00972812"/>
    <w:p w14:paraId="7B9570EE" w14:textId="77777777" w:rsidR="006B25B5" w:rsidRDefault="006B25B5" w:rsidP="00972812"/>
    <w:p w14:paraId="2F1A41F0" w14:textId="77777777" w:rsidR="006B25B5" w:rsidRDefault="006B25B5" w:rsidP="00972812"/>
    <w:p w14:paraId="1D60682F" w14:textId="77777777" w:rsidR="006B25B5" w:rsidRDefault="006B25B5" w:rsidP="00972812"/>
    <w:p w14:paraId="16899E4E" w14:textId="77777777" w:rsidR="006B25B5" w:rsidRDefault="006B25B5" w:rsidP="00972812"/>
    <w:p w14:paraId="388AD7E6" w14:textId="77777777" w:rsidR="006B25B5" w:rsidRDefault="006B25B5" w:rsidP="00972812"/>
    <w:p w14:paraId="418969EC" w14:textId="77777777" w:rsidR="006B25B5" w:rsidRDefault="006B25B5" w:rsidP="00972812"/>
    <w:p w14:paraId="4FB154A1" w14:textId="77777777" w:rsidR="006B25B5" w:rsidRDefault="006B25B5" w:rsidP="00972812"/>
    <w:p w14:paraId="610892C8" w14:textId="77777777" w:rsidR="006B25B5" w:rsidRDefault="006B25B5" w:rsidP="00972812"/>
    <w:p w14:paraId="20F3EAE2" w14:textId="77777777" w:rsidR="006B25B5" w:rsidRDefault="006B25B5" w:rsidP="00972812"/>
    <w:p w14:paraId="4886ACFA" w14:textId="77777777" w:rsidR="006B25B5" w:rsidRDefault="006B25B5"/>
    <w:p w14:paraId="71A6DA98" w14:textId="77777777" w:rsidR="006B25B5" w:rsidRDefault="006B25B5" w:rsidP="005272A3"/>
    <w:p w14:paraId="291CE903" w14:textId="77777777" w:rsidR="006B25B5" w:rsidRDefault="006B25B5" w:rsidP="005272A3"/>
    <w:p w14:paraId="5523F23A" w14:textId="77777777" w:rsidR="006B25B5" w:rsidRDefault="006B25B5" w:rsidP="005272A3"/>
    <w:p w14:paraId="5F10889D" w14:textId="77777777" w:rsidR="006B25B5" w:rsidRDefault="006B25B5" w:rsidP="005272A3"/>
    <w:p w14:paraId="1855DE4E" w14:textId="77777777" w:rsidR="006B25B5" w:rsidRDefault="006B25B5"/>
    <w:p w14:paraId="313E2610" w14:textId="77777777" w:rsidR="006B25B5" w:rsidRDefault="006B25B5" w:rsidP="00B472EE"/>
    <w:p w14:paraId="3846F17B" w14:textId="77777777" w:rsidR="006B25B5" w:rsidRDefault="006B25B5" w:rsidP="00B002D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17CCF89" w14:textId="77777777" w:rsidR="006B25B5" w:rsidRDefault="006B25B5" w:rsidP="00972812">
      <w:r>
        <w:separator/>
      </w:r>
    </w:p>
    <w:p w14:paraId="6C32908F" w14:textId="77777777" w:rsidR="006B25B5" w:rsidRDefault="006B25B5" w:rsidP="00972812"/>
    <w:p w14:paraId="6AE0BD53" w14:textId="77777777" w:rsidR="006B25B5" w:rsidRDefault="006B25B5" w:rsidP="00972812"/>
    <w:p w14:paraId="4ACC1143" w14:textId="77777777" w:rsidR="006B25B5" w:rsidRDefault="006B25B5" w:rsidP="00972812"/>
    <w:p w14:paraId="11BF17C7" w14:textId="77777777" w:rsidR="006B25B5" w:rsidRDefault="006B25B5" w:rsidP="00972812"/>
    <w:p w14:paraId="6AFFD800" w14:textId="77777777" w:rsidR="006B25B5" w:rsidRDefault="006B25B5" w:rsidP="00972812"/>
    <w:p w14:paraId="740E665E" w14:textId="77777777" w:rsidR="006B25B5" w:rsidRDefault="006B25B5" w:rsidP="00972812"/>
    <w:p w14:paraId="677A136A" w14:textId="77777777" w:rsidR="006B25B5" w:rsidRDefault="006B25B5" w:rsidP="00972812"/>
    <w:p w14:paraId="5147BFAB" w14:textId="77777777" w:rsidR="006B25B5" w:rsidRDefault="006B25B5" w:rsidP="00972812"/>
    <w:p w14:paraId="4890EE1E" w14:textId="77777777" w:rsidR="006B25B5" w:rsidRDefault="006B25B5" w:rsidP="00972812"/>
    <w:p w14:paraId="7B0BDD6C" w14:textId="77777777" w:rsidR="006B25B5" w:rsidRDefault="006B25B5" w:rsidP="00972812"/>
    <w:p w14:paraId="113A60FD" w14:textId="77777777" w:rsidR="006B25B5" w:rsidRDefault="006B25B5" w:rsidP="00972812"/>
    <w:p w14:paraId="07A77AFE" w14:textId="77777777" w:rsidR="006B25B5" w:rsidRDefault="006B25B5" w:rsidP="00972812"/>
    <w:p w14:paraId="3F2614C7" w14:textId="77777777" w:rsidR="006B25B5" w:rsidRDefault="006B25B5" w:rsidP="00972812"/>
    <w:p w14:paraId="32F7DA1B" w14:textId="77777777" w:rsidR="006B25B5" w:rsidRDefault="006B25B5" w:rsidP="00972812"/>
    <w:p w14:paraId="6977000B" w14:textId="77777777" w:rsidR="006B25B5" w:rsidRDefault="006B25B5" w:rsidP="00972812"/>
    <w:p w14:paraId="154995B8" w14:textId="77777777" w:rsidR="006B25B5" w:rsidRDefault="006B25B5" w:rsidP="00972812"/>
    <w:p w14:paraId="430160A7" w14:textId="77777777" w:rsidR="006B25B5" w:rsidRDefault="006B25B5" w:rsidP="00972812"/>
    <w:p w14:paraId="26E5B1F9" w14:textId="77777777" w:rsidR="006B25B5" w:rsidRDefault="006B25B5" w:rsidP="00972812"/>
    <w:p w14:paraId="54E965FD" w14:textId="77777777" w:rsidR="006B25B5" w:rsidRDefault="006B25B5" w:rsidP="00972812"/>
    <w:p w14:paraId="18FA6E28" w14:textId="77777777" w:rsidR="006B25B5" w:rsidRDefault="006B25B5" w:rsidP="00972812"/>
    <w:p w14:paraId="5A60C6CD" w14:textId="77777777" w:rsidR="006B25B5" w:rsidRDefault="006B25B5" w:rsidP="00972812"/>
    <w:p w14:paraId="4DB7913F" w14:textId="77777777" w:rsidR="006B25B5" w:rsidRDefault="006B25B5" w:rsidP="00972812"/>
    <w:p w14:paraId="164BF182" w14:textId="77777777" w:rsidR="006B25B5" w:rsidRDefault="006B25B5" w:rsidP="00972812"/>
    <w:p w14:paraId="7A7CD6F9" w14:textId="77777777" w:rsidR="006B25B5" w:rsidRDefault="006B25B5" w:rsidP="00972812"/>
    <w:p w14:paraId="22500AFD" w14:textId="77777777" w:rsidR="006B25B5" w:rsidRDefault="006B25B5"/>
    <w:p w14:paraId="73C2618D" w14:textId="77777777" w:rsidR="006B25B5" w:rsidRDefault="006B25B5" w:rsidP="005272A3"/>
    <w:p w14:paraId="03254FAB" w14:textId="77777777" w:rsidR="006B25B5" w:rsidRDefault="006B25B5" w:rsidP="005272A3"/>
    <w:p w14:paraId="496E06E5" w14:textId="77777777" w:rsidR="006B25B5" w:rsidRDefault="006B25B5" w:rsidP="005272A3"/>
    <w:p w14:paraId="1D0B6CBE" w14:textId="77777777" w:rsidR="006B25B5" w:rsidRDefault="006B25B5" w:rsidP="005272A3"/>
    <w:p w14:paraId="5A576E91" w14:textId="77777777" w:rsidR="006B25B5" w:rsidRDefault="006B25B5"/>
    <w:p w14:paraId="67399DB2" w14:textId="77777777" w:rsidR="006B25B5" w:rsidRDefault="006B25B5" w:rsidP="00B472EE"/>
    <w:p w14:paraId="28639A85" w14:textId="77777777" w:rsidR="006B25B5" w:rsidRDefault="006B25B5" w:rsidP="00B002DA"/>
  </w:footnote>
  <w:footnote w:type="continuationSeparator" w:id="0">
    <w:p w14:paraId="75A04415" w14:textId="77777777" w:rsidR="006B25B5" w:rsidRDefault="006B25B5" w:rsidP="00972812">
      <w:r>
        <w:continuationSeparator/>
      </w:r>
    </w:p>
    <w:p w14:paraId="2060DEEE" w14:textId="77777777" w:rsidR="006B25B5" w:rsidRDefault="006B25B5" w:rsidP="00972812"/>
    <w:p w14:paraId="3F550955" w14:textId="77777777" w:rsidR="006B25B5" w:rsidRDefault="006B25B5" w:rsidP="00972812"/>
    <w:p w14:paraId="3C53D68C" w14:textId="77777777" w:rsidR="006B25B5" w:rsidRDefault="006B25B5" w:rsidP="00972812"/>
    <w:p w14:paraId="775A9C70" w14:textId="77777777" w:rsidR="006B25B5" w:rsidRDefault="006B25B5" w:rsidP="00972812"/>
    <w:p w14:paraId="6A305DE2" w14:textId="77777777" w:rsidR="006B25B5" w:rsidRDefault="006B25B5" w:rsidP="00972812"/>
    <w:p w14:paraId="5C8EA834" w14:textId="77777777" w:rsidR="006B25B5" w:rsidRDefault="006B25B5" w:rsidP="00972812"/>
    <w:p w14:paraId="67D7AB74" w14:textId="77777777" w:rsidR="006B25B5" w:rsidRDefault="006B25B5" w:rsidP="00972812"/>
    <w:p w14:paraId="57D975CE" w14:textId="77777777" w:rsidR="006B25B5" w:rsidRDefault="006B25B5" w:rsidP="00972812"/>
    <w:p w14:paraId="4C89328E" w14:textId="77777777" w:rsidR="006B25B5" w:rsidRDefault="006B25B5" w:rsidP="00972812"/>
    <w:p w14:paraId="46655FCE" w14:textId="77777777" w:rsidR="006B25B5" w:rsidRDefault="006B25B5" w:rsidP="00972812"/>
    <w:p w14:paraId="3A194318" w14:textId="77777777" w:rsidR="006B25B5" w:rsidRDefault="006B25B5" w:rsidP="00972812"/>
    <w:p w14:paraId="762FC0B7" w14:textId="77777777" w:rsidR="006B25B5" w:rsidRDefault="006B25B5" w:rsidP="00972812"/>
    <w:p w14:paraId="210113E2" w14:textId="77777777" w:rsidR="006B25B5" w:rsidRDefault="006B25B5" w:rsidP="00972812"/>
    <w:p w14:paraId="4164920E" w14:textId="77777777" w:rsidR="006B25B5" w:rsidRDefault="006B25B5" w:rsidP="00972812"/>
    <w:p w14:paraId="4A43EB77" w14:textId="77777777" w:rsidR="006B25B5" w:rsidRDefault="006B25B5" w:rsidP="00972812"/>
    <w:p w14:paraId="2AAD1FE7" w14:textId="77777777" w:rsidR="006B25B5" w:rsidRDefault="006B25B5" w:rsidP="00972812"/>
    <w:p w14:paraId="4EADBB6E" w14:textId="77777777" w:rsidR="006B25B5" w:rsidRDefault="006B25B5" w:rsidP="00972812"/>
    <w:p w14:paraId="79FC54FB" w14:textId="77777777" w:rsidR="006B25B5" w:rsidRDefault="006B25B5" w:rsidP="00972812"/>
    <w:p w14:paraId="60552235" w14:textId="77777777" w:rsidR="006B25B5" w:rsidRDefault="006B25B5" w:rsidP="00972812"/>
    <w:p w14:paraId="3D0E435D" w14:textId="77777777" w:rsidR="006B25B5" w:rsidRDefault="006B25B5" w:rsidP="00972812"/>
    <w:p w14:paraId="673B2724" w14:textId="77777777" w:rsidR="006B25B5" w:rsidRDefault="006B25B5" w:rsidP="00972812"/>
    <w:p w14:paraId="6359808B" w14:textId="77777777" w:rsidR="006B25B5" w:rsidRDefault="006B25B5" w:rsidP="00972812"/>
    <w:p w14:paraId="7BA546FC" w14:textId="77777777" w:rsidR="006B25B5" w:rsidRDefault="006B25B5" w:rsidP="00972812"/>
    <w:p w14:paraId="0EA1205F" w14:textId="77777777" w:rsidR="006B25B5" w:rsidRDefault="006B25B5" w:rsidP="00972812"/>
    <w:p w14:paraId="56638280" w14:textId="77777777" w:rsidR="006B25B5" w:rsidRDefault="006B25B5" w:rsidP="00972812"/>
    <w:p w14:paraId="429245DC" w14:textId="77777777" w:rsidR="006B25B5" w:rsidRDefault="006B25B5" w:rsidP="00972812"/>
    <w:p w14:paraId="008EEF34" w14:textId="77777777" w:rsidR="006B25B5" w:rsidRDefault="006B25B5" w:rsidP="00972812"/>
    <w:p w14:paraId="067B4F0C" w14:textId="77777777" w:rsidR="006B25B5" w:rsidRDefault="006B25B5" w:rsidP="00972812"/>
    <w:p w14:paraId="439438D5" w14:textId="77777777" w:rsidR="006B25B5" w:rsidRDefault="006B25B5" w:rsidP="00972812"/>
    <w:p w14:paraId="28550E91" w14:textId="77777777" w:rsidR="006B25B5" w:rsidRDefault="006B25B5" w:rsidP="00972812"/>
    <w:p w14:paraId="621C9A54" w14:textId="77777777" w:rsidR="006B25B5" w:rsidRDefault="006B25B5" w:rsidP="00972812"/>
    <w:p w14:paraId="7E59778E" w14:textId="77777777" w:rsidR="006B25B5" w:rsidRDefault="006B25B5" w:rsidP="00972812"/>
    <w:p w14:paraId="494C8A22" w14:textId="77777777" w:rsidR="006B25B5" w:rsidRDefault="006B25B5" w:rsidP="00972812"/>
    <w:p w14:paraId="185C0475" w14:textId="77777777" w:rsidR="006B25B5" w:rsidRDefault="006B25B5"/>
    <w:p w14:paraId="1D23C8A2" w14:textId="77777777" w:rsidR="006B25B5" w:rsidRDefault="006B25B5" w:rsidP="005272A3"/>
    <w:p w14:paraId="00D4B750" w14:textId="77777777" w:rsidR="006B25B5" w:rsidRDefault="006B25B5" w:rsidP="005272A3"/>
    <w:p w14:paraId="7B891DF9" w14:textId="77777777" w:rsidR="006B25B5" w:rsidRDefault="006B25B5" w:rsidP="005272A3"/>
    <w:p w14:paraId="564FD636" w14:textId="77777777" w:rsidR="006B25B5" w:rsidRDefault="006B25B5" w:rsidP="005272A3"/>
    <w:p w14:paraId="4FD9CBA1" w14:textId="77777777" w:rsidR="006B25B5" w:rsidRDefault="006B25B5"/>
    <w:p w14:paraId="7165BC8C" w14:textId="77777777" w:rsidR="006B25B5" w:rsidRDefault="006B25B5" w:rsidP="00B472EE"/>
    <w:p w14:paraId="66FF37A0" w14:textId="77777777" w:rsidR="006B25B5" w:rsidRDefault="006B25B5" w:rsidP="00B002DA"/>
  </w:footnote>
  <w:footnote w:id="1">
    <w:p w14:paraId="7BFC8581" w14:textId="43C24F19" w:rsidR="009107AE" w:rsidRPr="009107AE" w:rsidRDefault="009107AE">
      <w:pPr>
        <w:pStyle w:val="Textodenotaderodap"/>
      </w:pPr>
      <w:r>
        <w:rPr>
          <w:rStyle w:val="Refdenotaderodap"/>
        </w:rPr>
        <w:footnoteRef/>
      </w:r>
      <w:r>
        <w:t xml:space="preserve"> Link para as respostas do questionário: </w:t>
      </w:r>
      <w:hyperlink r:id="rId1" w:history="1">
        <w:r w:rsidRPr="00275A69">
          <w:rPr>
            <w:rStyle w:val="Hyperlink"/>
          </w:rPr>
          <w:t>https://forms.gle/FKW5iJBhT7oEa18eA</w:t>
        </w:r>
      </w:hyperlink>
    </w:p>
  </w:footnote>
  <w:footnote w:id="2">
    <w:p w14:paraId="60B6B268" w14:textId="2AFC8843" w:rsidR="001A52FC" w:rsidRPr="001A52FC" w:rsidRDefault="001A52FC">
      <w:pPr>
        <w:pStyle w:val="Textodenotaderodap"/>
      </w:pPr>
      <w:r>
        <w:rPr>
          <w:rStyle w:val="Refdenotaderodap"/>
        </w:rPr>
        <w:footnoteRef/>
      </w:r>
      <w:r>
        <w:t xml:space="preserve"> </w:t>
      </w:r>
      <w:r w:rsidRPr="001A52FC">
        <w:t>Problema relacionado a falta de d</w:t>
      </w:r>
      <w:r>
        <w:t>ados em um RecSy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F12C71" w14:textId="77777777" w:rsidR="00390E18" w:rsidRDefault="00390E18" w:rsidP="00972812">
    <w:r>
      <w:fldChar w:fldCharType="begin"/>
    </w:r>
    <w:r>
      <w:instrText xml:space="preserve">PAGE  </w:instrText>
    </w:r>
    <w:r>
      <w:fldChar w:fldCharType="separate"/>
    </w:r>
    <w:r>
      <w:rPr>
        <w:noProof/>
      </w:rPr>
      <w:t>24</w:t>
    </w:r>
    <w:r>
      <w:fldChar w:fldCharType="end"/>
    </w:r>
  </w:p>
  <w:p w14:paraId="3D42A6EB" w14:textId="77777777" w:rsidR="00390E18" w:rsidRDefault="00390E18" w:rsidP="0097281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B403A0" w14:textId="77777777" w:rsidR="00390E18" w:rsidRDefault="00390E18" w:rsidP="00972812">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B6E51F" w14:textId="77777777" w:rsidR="00390E18" w:rsidRDefault="00390E18" w:rsidP="0097281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4A475A9A"/>
    <w:multiLevelType w:val="hybridMultilevel"/>
    <w:tmpl w:val="FC3C1EB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9"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1"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5" w15:restartNumberingAfterBreak="0">
    <w:nsid w:val="7B3902B2"/>
    <w:multiLevelType w:val="hybridMultilevel"/>
    <w:tmpl w:val="2822032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9"/>
  </w:num>
  <w:num w:numId="3">
    <w:abstractNumId w:val="2"/>
  </w:num>
  <w:num w:numId="4">
    <w:abstractNumId w:val="10"/>
  </w:num>
  <w:num w:numId="5">
    <w:abstractNumId w:val="5"/>
  </w:num>
  <w:num w:numId="6">
    <w:abstractNumId w:val="16"/>
  </w:num>
  <w:num w:numId="7">
    <w:abstractNumId w:val="11"/>
  </w:num>
  <w:num w:numId="8">
    <w:abstractNumId w:val="4"/>
  </w:num>
  <w:num w:numId="9">
    <w:abstractNumId w:val="13"/>
  </w:num>
  <w:num w:numId="10">
    <w:abstractNumId w:val="3"/>
  </w:num>
  <w:num w:numId="11">
    <w:abstractNumId w:val="1"/>
  </w:num>
  <w:num w:numId="12">
    <w:abstractNumId w:val="6"/>
  </w:num>
  <w:num w:numId="13">
    <w:abstractNumId w:val="0"/>
  </w:num>
  <w:num w:numId="14">
    <w:abstractNumId w:val="14"/>
  </w:num>
  <w:num w:numId="1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2"/>
  </w:num>
  <w:num w:numId="2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8"/>
  </w:num>
  <w:num w:numId="30">
    <w:abstractNumId w:val="15"/>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liano Varella De Carvalho">
    <w15:presenceInfo w15:providerId="AD" w15:userId="S::julianovc@feevale.br::9cea3f56-0c06-47ce-98db-11f67296d8d7"/>
  </w15:person>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0D9A"/>
    <w:rsid w:val="00000F46"/>
    <w:rsid w:val="000015E6"/>
    <w:rsid w:val="00001BEA"/>
    <w:rsid w:val="00002CE5"/>
    <w:rsid w:val="0000331E"/>
    <w:rsid w:val="000033F1"/>
    <w:rsid w:val="000043E5"/>
    <w:rsid w:val="00004AC5"/>
    <w:rsid w:val="00004E28"/>
    <w:rsid w:val="0000580C"/>
    <w:rsid w:val="00005CD2"/>
    <w:rsid w:val="00006881"/>
    <w:rsid w:val="000069A5"/>
    <w:rsid w:val="00007C83"/>
    <w:rsid w:val="00007E27"/>
    <w:rsid w:val="00007F95"/>
    <w:rsid w:val="0001141D"/>
    <w:rsid w:val="00011779"/>
    <w:rsid w:val="000118EE"/>
    <w:rsid w:val="00011D1C"/>
    <w:rsid w:val="00011FAA"/>
    <w:rsid w:val="00012C1E"/>
    <w:rsid w:val="00014514"/>
    <w:rsid w:val="000158A7"/>
    <w:rsid w:val="00015948"/>
    <w:rsid w:val="00016710"/>
    <w:rsid w:val="000200DD"/>
    <w:rsid w:val="00020B9D"/>
    <w:rsid w:val="00020FB0"/>
    <w:rsid w:val="000210A2"/>
    <w:rsid w:val="00022569"/>
    <w:rsid w:val="00022C14"/>
    <w:rsid w:val="00023104"/>
    <w:rsid w:val="000233AD"/>
    <w:rsid w:val="000244ED"/>
    <w:rsid w:val="00025BC5"/>
    <w:rsid w:val="00025FCC"/>
    <w:rsid w:val="00027115"/>
    <w:rsid w:val="00030234"/>
    <w:rsid w:val="0003042A"/>
    <w:rsid w:val="000304A7"/>
    <w:rsid w:val="0003142F"/>
    <w:rsid w:val="00031921"/>
    <w:rsid w:val="0003212C"/>
    <w:rsid w:val="0003299D"/>
    <w:rsid w:val="00032CBA"/>
    <w:rsid w:val="00033685"/>
    <w:rsid w:val="00033EB9"/>
    <w:rsid w:val="000343BB"/>
    <w:rsid w:val="00034EF4"/>
    <w:rsid w:val="000355CB"/>
    <w:rsid w:val="00035600"/>
    <w:rsid w:val="00036CF5"/>
    <w:rsid w:val="00037480"/>
    <w:rsid w:val="00037B4D"/>
    <w:rsid w:val="0004090E"/>
    <w:rsid w:val="00040FAF"/>
    <w:rsid w:val="0004177C"/>
    <w:rsid w:val="00041B0E"/>
    <w:rsid w:val="00042ABD"/>
    <w:rsid w:val="00042AD8"/>
    <w:rsid w:val="000438D5"/>
    <w:rsid w:val="00044B7D"/>
    <w:rsid w:val="00044C36"/>
    <w:rsid w:val="00046157"/>
    <w:rsid w:val="00047328"/>
    <w:rsid w:val="000500A2"/>
    <w:rsid w:val="0005036F"/>
    <w:rsid w:val="000511B3"/>
    <w:rsid w:val="00051A31"/>
    <w:rsid w:val="00051A51"/>
    <w:rsid w:val="00052630"/>
    <w:rsid w:val="00052712"/>
    <w:rsid w:val="00052B47"/>
    <w:rsid w:val="00054150"/>
    <w:rsid w:val="00054F5A"/>
    <w:rsid w:val="000558AF"/>
    <w:rsid w:val="0005610C"/>
    <w:rsid w:val="00056B33"/>
    <w:rsid w:val="00057334"/>
    <w:rsid w:val="000605BC"/>
    <w:rsid w:val="00061454"/>
    <w:rsid w:val="000617F5"/>
    <w:rsid w:val="000624EF"/>
    <w:rsid w:val="00062B77"/>
    <w:rsid w:val="00064C0B"/>
    <w:rsid w:val="00064C59"/>
    <w:rsid w:val="0006553D"/>
    <w:rsid w:val="000658F9"/>
    <w:rsid w:val="00065B2B"/>
    <w:rsid w:val="000662E4"/>
    <w:rsid w:val="00066BD4"/>
    <w:rsid w:val="00067F07"/>
    <w:rsid w:val="000700DE"/>
    <w:rsid w:val="00070C47"/>
    <w:rsid w:val="000725C4"/>
    <w:rsid w:val="00073922"/>
    <w:rsid w:val="00074D32"/>
    <w:rsid w:val="000750EB"/>
    <w:rsid w:val="00075EF6"/>
    <w:rsid w:val="00076C7E"/>
    <w:rsid w:val="00077026"/>
    <w:rsid w:val="0008033C"/>
    <w:rsid w:val="00080343"/>
    <w:rsid w:val="00080E90"/>
    <w:rsid w:val="00081CD1"/>
    <w:rsid w:val="000823A9"/>
    <w:rsid w:val="000831CB"/>
    <w:rsid w:val="00084447"/>
    <w:rsid w:val="00086218"/>
    <w:rsid w:val="0008752E"/>
    <w:rsid w:val="00090528"/>
    <w:rsid w:val="0009114B"/>
    <w:rsid w:val="00091371"/>
    <w:rsid w:val="000913FE"/>
    <w:rsid w:val="000916FC"/>
    <w:rsid w:val="00091F94"/>
    <w:rsid w:val="00092AC7"/>
    <w:rsid w:val="00093E58"/>
    <w:rsid w:val="0009495C"/>
    <w:rsid w:val="00095D8C"/>
    <w:rsid w:val="000964B3"/>
    <w:rsid w:val="00096C61"/>
    <w:rsid w:val="000A06F5"/>
    <w:rsid w:val="000A0DD2"/>
    <w:rsid w:val="000A15E3"/>
    <w:rsid w:val="000A1682"/>
    <w:rsid w:val="000A1A0E"/>
    <w:rsid w:val="000A1E1A"/>
    <w:rsid w:val="000A30CD"/>
    <w:rsid w:val="000A30D1"/>
    <w:rsid w:val="000A31CF"/>
    <w:rsid w:val="000A3561"/>
    <w:rsid w:val="000A3B00"/>
    <w:rsid w:val="000A3B3D"/>
    <w:rsid w:val="000A3E16"/>
    <w:rsid w:val="000A5B1B"/>
    <w:rsid w:val="000A5B93"/>
    <w:rsid w:val="000A6503"/>
    <w:rsid w:val="000B0FEF"/>
    <w:rsid w:val="000B1589"/>
    <w:rsid w:val="000B2D0D"/>
    <w:rsid w:val="000B43F3"/>
    <w:rsid w:val="000B4619"/>
    <w:rsid w:val="000B4A17"/>
    <w:rsid w:val="000B5A54"/>
    <w:rsid w:val="000B6FB9"/>
    <w:rsid w:val="000B7680"/>
    <w:rsid w:val="000B7BD9"/>
    <w:rsid w:val="000B7EF7"/>
    <w:rsid w:val="000C049F"/>
    <w:rsid w:val="000C0886"/>
    <w:rsid w:val="000C17E6"/>
    <w:rsid w:val="000C1A86"/>
    <w:rsid w:val="000C2162"/>
    <w:rsid w:val="000C2C66"/>
    <w:rsid w:val="000C396C"/>
    <w:rsid w:val="000C3B63"/>
    <w:rsid w:val="000C4C09"/>
    <w:rsid w:val="000C5F3F"/>
    <w:rsid w:val="000C619D"/>
    <w:rsid w:val="000C727B"/>
    <w:rsid w:val="000C7C6D"/>
    <w:rsid w:val="000D03DD"/>
    <w:rsid w:val="000D1CE9"/>
    <w:rsid w:val="000D1F97"/>
    <w:rsid w:val="000D2456"/>
    <w:rsid w:val="000D287B"/>
    <w:rsid w:val="000D29A5"/>
    <w:rsid w:val="000D3738"/>
    <w:rsid w:val="000D48E6"/>
    <w:rsid w:val="000D4B14"/>
    <w:rsid w:val="000D75A6"/>
    <w:rsid w:val="000E08FD"/>
    <w:rsid w:val="000E0E6F"/>
    <w:rsid w:val="000E0EFF"/>
    <w:rsid w:val="000E1436"/>
    <w:rsid w:val="000E1AFB"/>
    <w:rsid w:val="000E1D95"/>
    <w:rsid w:val="000E1F23"/>
    <w:rsid w:val="000E20F6"/>
    <w:rsid w:val="000E38E4"/>
    <w:rsid w:val="000E3A5F"/>
    <w:rsid w:val="000E3BBD"/>
    <w:rsid w:val="000E3E85"/>
    <w:rsid w:val="000E785A"/>
    <w:rsid w:val="000E7C35"/>
    <w:rsid w:val="000E7E0E"/>
    <w:rsid w:val="000F03E2"/>
    <w:rsid w:val="000F2A3F"/>
    <w:rsid w:val="000F2C68"/>
    <w:rsid w:val="000F2CA3"/>
    <w:rsid w:val="000F357B"/>
    <w:rsid w:val="000F35FF"/>
    <w:rsid w:val="000F39E5"/>
    <w:rsid w:val="000F3B13"/>
    <w:rsid w:val="000F40B2"/>
    <w:rsid w:val="000F48FA"/>
    <w:rsid w:val="000F4E17"/>
    <w:rsid w:val="000F5554"/>
    <w:rsid w:val="000F64C8"/>
    <w:rsid w:val="000F766B"/>
    <w:rsid w:val="00100335"/>
    <w:rsid w:val="001003C3"/>
    <w:rsid w:val="00100C1D"/>
    <w:rsid w:val="00101A83"/>
    <w:rsid w:val="00102897"/>
    <w:rsid w:val="00103B48"/>
    <w:rsid w:val="00105560"/>
    <w:rsid w:val="00106097"/>
    <w:rsid w:val="00106382"/>
    <w:rsid w:val="00107802"/>
    <w:rsid w:val="00107911"/>
    <w:rsid w:val="00110CE6"/>
    <w:rsid w:val="00110EBE"/>
    <w:rsid w:val="001110DF"/>
    <w:rsid w:val="001111F0"/>
    <w:rsid w:val="001114F6"/>
    <w:rsid w:val="00111BB6"/>
    <w:rsid w:val="0011263A"/>
    <w:rsid w:val="00113102"/>
    <w:rsid w:val="00113235"/>
    <w:rsid w:val="00113272"/>
    <w:rsid w:val="00113ED4"/>
    <w:rsid w:val="00113F09"/>
    <w:rsid w:val="001142B7"/>
    <w:rsid w:val="0011437A"/>
    <w:rsid w:val="001144BC"/>
    <w:rsid w:val="0011471A"/>
    <w:rsid w:val="001153A0"/>
    <w:rsid w:val="00116BE4"/>
    <w:rsid w:val="00116CCF"/>
    <w:rsid w:val="001173DF"/>
    <w:rsid w:val="00117E6F"/>
    <w:rsid w:val="00120020"/>
    <w:rsid w:val="001202B3"/>
    <w:rsid w:val="001210D7"/>
    <w:rsid w:val="001220CC"/>
    <w:rsid w:val="00122BC0"/>
    <w:rsid w:val="00123767"/>
    <w:rsid w:val="00123D2C"/>
    <w:rsid w:val="00123FAD"/>
    <w:rsid w:val="0012444C"/>
    <w:rsid w:val="00124870"/>
    <w:rsid w:val="00125F06"/>
    <w:rsid w:val="001262BA"/>
    <w:rsid w:val="00126765"/>
    <w:rsid w:val="00127E72"/>
    <w:rsid w:val="00130BE8"/>
    <w:rsid w:val="0013166A"/>
    <w:rsid w:val="00131701"/>
    <w:rsid w:val="00132291"/>
    <w:rsid w:val="00132FA2"/>
    <w:rsid w:val="00133319"/>
    <w:rsid w:val="001338A9"/>
    <w:rsid w:val="00133BC3"/>
    <w:rsid w:val="00135462"/>
    <w:rsid w:val="001354CB"/>
    <w:rsid w:val="00135ED6"/>
    <w:rsid w:val="00136476"/>
    <w:rsid w:val="00137168"/>
    <w:rsid w:val="0013729B"/>
    <w:rsid w:val="00140BA4"/>
    <w:rsid w:val="00142DB2"/>
    <w:rsid w:val="00143D40"/>
    <w:rsid w:val="00144E32"/>
    <w:rsid w:val="00144E83"/>
    <w:rsid w:val="001459F2"/>
    <w:rsid w:val="00145F69"/>
    <w:rsid w:val="00145F98"/>
    <w:rsid w:val="00146308"/>
    <w:rsid w:val="00146EE1"/>
    <w:rsid w:val="0014785F"/>
    <w:rsid w:val="00147B63"/>
    <w:rsid w:val="001520D5"/>
    <w:rsid w:val="00152AD4"/>
    <w:rsid w:val="00152CB9"/>
    <w:rsid w:val="001531B8"/>
    <w:rsid w:val="00153B58"/>
    <w:rsid w:val="001542D6"/>
    <w:rsid w:val="001548B1"/>
    <w:rsid w:val="001550B2"/>
    <w:rsid w:val="00155708"/>
    <w:rsid w:val="00156029"/>
    <w:rsid w:val="00156CBC"/>
    <w:rsid w:val="00157001"/>
    <w:rsid w:val="0016081C"/>
    <w:rsid w:val="0016101C"/>
    <w:rsid w:val="00161244"/>
    <w:rsid w:val="00161AD6"/>
    <w:rsid w:val="001624CD"/>
    <w:rsid w:val="00162619"/>
    <w:rsid w:val="00162F77"/>
    <w:rsid w:val="00163AF4"/>
    <w:rsid w:val="001644BA"/>
    <w:rsid w:val="00164E58"/>
    <w:rsid w:val="00164F6E"/>
    <w:rsid w:val="00166CB7"/>
    <w:rsid w:val="00167586"/>
    <w:rsid w:val="001704C0"/>
    <w:rsid w:val="00170512"/>
    <w:rsid w:val="00171833"/>
    <w:rsid w:val="00171C68"/>
    <w:rsid w:val="00172141"/>
    <w:rsid w:val="0017385D"/>
    <w:rsid w:val="00173EA6"/>
    <w:rsid w:val="0017416A"/>
    <w:rsid w:val="00175C35"/>
    <w:rsid w:val="00175C82"/>
    <w:rsid w:val="00175FF3"/>
    <w:rsid w:val="00176C47"/>
    <w:rsid w:val="00176F31"/>
    <w:rsid w:val="0017712E"/>
    <w:rsid w:val="0017724A"/>
    <w:rsid w:val="00177837"/>
    <w:rsid w:val="0018064D"/>
    <w:rsid w:val="00180781"/>
    <w:rsid w:val="00180C6A"/>
    <w:rsid w:val="00180E28"/>
    <w:rsid w:val="001837E5"/>
    <w:rsid w:val="00183FE1"/>
    <w:rsid w:val="00184CE5"/>
    <w:rsid w:val="00185740"/>
    <w:rsid w:val="00187032"/>
    <w:rsid w:val="00187174"/>
    <w:rsid w:val="00187CA5"/>
    <w:rsid w:val="0019064E"/>
    <w:rsid w:val="00192084"/>
    <w:rsid w:val="00192101"/>
    <w:rsid w:val="00192BD0"/>
    <w:rsid w:val="00193DAA"/>
    <w:rsid w:val="00194AA6"/>
    <w:rsid w:val="00194BAB"/>
    <w:rsid w:val="00194C66"/>
    <w:rsid w:val="001956E6"/>
    <w:rsid w:val="00196CC2"/>
    <w:rsid w:val="00197040"/>
    <w:rsid w:val="0019741D"/>
    <w:rsid w:val="00197B73"/>
    <w:rsid w:val="001A0156"/>
    <w:rsid w:val="001A128B"/>
    <w:rsid w:val="001A18FD"/>
    <w:rsid w:val="001A2690"/>
    <w:rsid w:val="001A52FC"/>
    <w:rsid w:val="001A536D"/>
    <w:rsid w:val="001A6046"/>
    <w:rsid w:val="001A60F6"/>
    <w:rsid w:val="001A6A2E"/>
    <w:rsid w:val="001A729E"/>
    <w:rsid w:val="001A7A73"/>
    <w:rsid w:val="001A7AF7"/>
    <w:rsid w:val="001B28A3"/>
    <w:rsid w:val="001B2E39"/>
    <w:rsid w:val="001B2EF9"/>
    <w:rsid w:val="001B3094"/>
    <w:rsid w:val="001B337E"/>
    <w:rsid w:val="001B3EC7"/>
    <w:rsid w:val="001B448D"/>
    <w:rsid w:val="001B5479"/>
    <w:rsid w:val="001B6003"/>
    <w:rsid w:val="001B6492"/>
    <w:rsid w:val="001B6762"/>
    <w:rsid w:val="001B6AE9"/>
    <w:rsid w:val="001B7173"/>
    <w:rsid w:val="001C052E"/>
    <w:rsid w:val="001C0AB3"/>
    <w:rsid w:val="001C1637"/>
    <w:rsid w:val="001C3942"/>
    <w:rsid w:val="001C3AF8"/>
    <w:rsid w:val="001C3DD0"/>
    <w:rsid w:val="001C4201"/>
    <w:rsid w:val="001C42A9"/>
    <w:rsid w:val="001C4ED6"/>
    <w:rsid w:val="001C6C85"/>
    <w:rsid w:val="001C6C9A"/>
    <w:rsid w:val="001C7714"/>
    <w:rsid w:val="001D05A1"/>
    <w:rsid w:val="001D1B89"/>
    <w:rsid w:val="001D2070"/>
    <w:rsid w:val="001D208F"/>
    <w:rsid w:val="001D264D"/>
    <w:rsid w:val="001D2E17"/>
    <w:rsid w:val="001D3C78"/>
    <w:rsid w:val="001D3D9F"/>
    <w:rsid w:val="001D3FAF"/>
    <w:rsid w:val="001D4368"/>
    <w:rsid w:val="001D46F4"/>
    <w:rsid w:val="001D5A80"/>
    <w:rsid w:val="001D6C1B"/>
    <w:rsid w:val="001E07DF"/>
    <w:rsid w:val="001E0A1A"/>
    <w:rsid w:val="001E0CB9"/>
    <w:rsid w:val="001E10C6"/>
    <w:rsid w:val="001E1112"/>
    <w:rsid w:val="001E1B30"/>
    <w:rsid w:val="001E1F73"/>
    <w:rsid w:val="001E35E9"/>
    <w:rsid w:val="001E46D5"/>
    <w:rsid w:val="001E49AE"/>
    <w:rsid w:val="001E4C01"/>
    <w:rsid w:val="001E4C5D"/>
    <w:rsid w:val="001E51B4"/>
    <w:rsid w:val="001E527A"/>
    <w:rsid w:val="001E5306"/>
    <w:rsid w:val="001E5667"/>
    <w:rsid w:val="001E5816"/>
    <w:rsid w:val="001E5D2C"/>
    <w:rsid w:val="001E7362"/>
    <w:rsid w:val="001F075D"/>
    <w:rsid w:val="001F0FC5"/>
    <w:rsid w:val="001F1365"/>
    <w:rsid w:val="001F1A54"/>
    <w:rsid w:val="001F2A84"/>
    <w:rsid w:val="001F3B1C"/>
    <w:rsid w:val="001F3F3B"/>
    <w:rsid w:val="001F45AA"/>
    <w:rsid w:val="001F461A"/>
    <w:rsid w:val="001F4C77"/>
    <w:rsid w:val="001F52F1"/>
    <w:rsid w:val="001F53A5"/>
    <w:rsid w:val="001F5A21"/>
    <w:rsid w:val="001F6A54"/>
    <w:rsid w:val="001F7041"/>
    <w:rsid w:val="001F713F"/>
    <w:rsid w:val="0020033C"/>
    <w:rsid w:val="00200B8F"/>
    <w:rsid w:val="00201E61"/>
    <w:rsid w:val="00202002"/>
    <w:rsid w:val="00203F1E"/>
    <w:rsid w:val="00205C38"/>
    <w:rsid w:val="0020708D"/>
    <w:rsid w:val="002074FA"/>
    <w:rsid w:val="00207BD0"/>
    <w:rsid w:val="00210407"/>
    <w:rsid w:val="00211AFB"/>
    <w:rsid w:val="00211D6D"/>
    <w:rsid w:val="00212413"/>
    <w:rsid w:val="00213380"/>
    <w:rsid w:val="0021438F"/>
    <w:rsid w:val="00214395"/>
    <w:rsid w:val="002155B6"/>
    <w:rsid w:val="00215D62"/>
    <w:rsid w:val="00215DF2"/>
    <w:rsid w:val="00215E77"/>
    <w:rsid w:val="00216519"/>
    <w:rsid w:val="0021697D"/>
    <w:rsid w:val="0022080E"/>
    <w:rsid w:val="00220D74"/>
    <w:rsid w:val="002225D0"/>
    <w:rsid w:val="00222E9F"/>
    <w:rsid w:val="002246DF"/>
    <w:rsid w:val="00224D30"/>
    <w:rsid w:val="00226BF9"/>
    <w:rsid w:val="00227D4F"/>
    <w:rsid w:val="0023127B"/>
    <w:rsid w:val="002314E1"/>
    <w:rsid w:val="00231ACD"/>
    <w:rsid w:val="002327CE"/>
    <w:rsid w:val="00233140"/>
    <w:rsid w:val="002337EE"/>
    <w:rsid w:val="00233953"/>
    <w:rsid w:val="0023412E"/>
    <w:rsid w:val="00234242"/>
    <w:rsid w:val="002364DA"/>
    <w:rsid w:val="002367B6"/>
    <w:rsid w:val="002367C8"/>
    <w:rsid w:val="00237241"/>
    <w:rsid w:val="00237A2A"/>
    <w:rsid w:val="00240613"/>
    <w:rsid w:val="00240D3E"/>
    <w:rsid w:val="00240FAE"/>
    <w:rsid w:val="002419AF"/>
    <w:rsid w:val="00242AFF"/>
    <w:rsid w:val="002430E3"/>
    <w:rsid w:val="00243404"/>
    <w:rsid w:val="00244116"/>
    <w:rsid w:val="002448DF"/>
    <w:rsid w:val="00244979"/>
    <w:rsid w:val="002461BF"/>
    <w:rsid w:val="00246436"/>
    <w:rsid w:val="00246569"/>
    <w:rsid w:val="00246A57"/>
    <w:rsid w:val="002477F7"/>
    <w:rsid w:val="0025003C"/>
    <w:rsid w:val="00250CE2"/>
    <w:rsid w:val="00251C08"/>
    <w:rsid w:val="00251E4B"/>
    <w:rsid w:val="00251F73"/>
    <w:rsid w:val="002522D8"/>
    <w:rsid w:val="00252515"/>
    <w:rsid w:val="002538BA"/>
    <w:rsid w:val="00253CC2"/>
    <w:rsid w:val="00253E4B"/>
    <w:rsid w:val="00254129"/>
    <w:rsid w:val="002546F6"/>
    <w:rsid w:val="0025512A"/>
    <w:rsid w:val="00256539"/>
    <w:rsid w:val="00256BF0"/>
    <w:rsid w:val="00256BF8"/>
    <w:rsid w:val="0025794D"/>
    <w:rsid w:val="00257B8D"/>
    <w:rsid w:val="00257F87"/>
    <w:rsid w:val="0026046A"/>
    <w:rsid w:val="00261ACE"/>
    <w:rsid w:val="00261EE2"/>
    <w:rsid w:val="00262C45"/>
    <w:rsid w:val="002638C0"/>
    <w:rsid w:val="00263DDD"/>
    <w:rsid w:val="00263E92"/>
    <w:rsid w:val="0026450D"/>
    <w:rsid w:val="002645B0"/>
    <w:rsid w:val="00264A84"/>
    <w:rsid w:val="0026524E"/>
    <w:rsid w:val="00265504"/>
    <w:rsid w:val="00265538"/>
    <w:rsid w:val="002657F3"/>
    <w:rsid w:val="00266735"/>
    <w:rsid w:val="002669F5"/>
    <w:rsid w:val="00266AAF"/>
    <w:rsid w:val="00266E2E"/>
    <w:rsid w:val="00267E26"/>
    <w:rsid w:val="002728EA"/>
    <w:rsid w:val="00272F79"/>
    <w:rsid w:val="002736FC"/>
    <w:rsid w:val="0027395E"/>
    <w:rsid w:val="00275D20"/>
    <w:rsid w:val="00276B0A"/>
    <w:rsid w:val="00277DEC"/>
    <w:rsid w:val="0028169A"/>
    <w:rsid w:val="00281F2A"/>
    <w:rsid w:val="0028296A"/>
    <w:rsid w:val="0028383F"/>
    <w:rsid w:val="00285410"/>
    <w:rsid w:val="002858E3"/>
    <w:rsid w:val="00285BCB"/>
    <w:rsid w:val="002864A8"/>
    <w:rsid w:val="002864DF"/>
    <w:rsid w:val="0028654B"/>
    <w:rsid w:val="00286CCA"/>
    <w:rsid w:val="00286FFE"/>
    <w:rsid w:val="002873FC"/>
    <w:rsid w:val="00291B87"/>
    <w:rsid w:val="00291BA1"/>
    <w:rsid w:val="00292515"/>
    <w:rsid w:val="0029277B"/>
    <w:rsid w:val="0029332C"/>
    <w:rsid w:val="00293CF9"/>
    <w:rsid w:val="002951C2"/>
    <w:rsid w:val="0029586E"/>
    <w:rsid w:val="002959A5"/>
    <w:rsid w:val="00295C4C"/>
    <w:rsid w:val="002967D2"/>
    <w:rsid w:val="002A0697"/>
    <w:rsid w:val="002A1475"/>
    <w:rsid w:val="002A164E"/>
    <w:rsid w:val="002A1C5F"/>
    <w:rsid w:val="002A1DBB"/>
    <w:rsid w:val="002A269B"/>
    <w:rsid w:val="002A3520"/>
    <w:rsid w:val="002A357A"/>
    <w:rsid w:val="002A3F80"/>
    <w:rsid w:val="002A41B9"/>
    <w:rsid w:val="002A428B"/>
    <w:rsid w:val="002A59B1"/>
    <w:rsid w:val="002A5D88"/>
    <w:rsid w:val="002A72DA"/>
    <w:rsid w:val="002B021F"/>
    <w:rsid w:val="002B2232"/>
    <w:rsid w:val="002B2A8B"/>
    <w:rsid w:val="002B2B77"/>
    <w:rsid w:val="002B30BD"/>
    <w:rsid w:val="002B3257"/>
    <w:rsid w:val="002B3315"/>
    <w:rsid w:val="002B331B"/>
    <w:rsid w:val="002B4047"/>
    <w:rsid w:val="002B6379"/>
    <w:rsid w:val="002B6519"/>
    <w:rsid w:val="002B6979"/>
    <w:rsid w:val="002B6B6F"/>
    <w:rsid w:val="002B6F65"/>
    <w:rsid w:val="002C0684"/>
    <w:rsid w:val="002C09E3"/>
    <w:rsid w:val="002C243E"/>
    <w:rsid w:val="002C28DF"/>
    <w:rsid w:val="002C2ED8"/>
    <w:rsid w:val="002C3AC3"/>
    <w:rsid w:val="002C4866"/>
    <w:rsid w:val="002C5ED2"/>
    <w:rsid w:val="002C6101"/>
    <w:rsid w:val="002C69FA"/>
    <w:rsid w:val="002C6DC7"/>
    <w:rsid w:val="002C6E36"/>
    <w:rsid w:val="002D0D3C"/>
    <w:rsid w:val="002D0E01"/>
    <w:rsid w:val="002D1363"/>
    <w:rsid w:val="002D2ACF"/>
    <w:rsid w:val="002D33DD"/>
    <w:rsid w:val="002D3500"/>
    <w:rsid w:val="002D4647"/>
    <w:rsid w:val="002D545F"/>
    <w:rsid w:val="002D5D1C"/>
    <w:rsid w:val="002D745F"/>
    <w:rsid w:val="002D7CBA"/>
    <w:rsid w:val="002D7D4B"/>
    <w:rsid w:val="002E16AD"/>
    <w:rsid w:val="002E1C85"/>
    <w:rsid w:val="002E1D02"/>
    <w:rsid w:val="002E1EE0"/>
    <w:rsid w:val="002E2086"/>
    <w:rsid w:val="002E3726"/>
    <w:rsid w:val="002E41D8"/>
    <w:rsid w:val="002E4942"/>
    <w:rsid w:val="002E64DE"/>
    <w:rsid w:val="002E7AB5"/>
    <w:rsid w:val="002F02B8"/>
    <w:rsid w:val="002F0607"/>
    <w:rsid w:val="002F06E8"/>
    <w:rsid w:val="002F0BD6"/>
    <w:rsid w:val="002F15C3"/>
    <w:rsid w:val="002F19D4"/>
    <w:rsid w:val="002F1A52"/>
    <w:rsid w:val="002F1CFC"/>
    <w:rsid w:val="002F1D1A"/>
    <w:rsid w:val="002F2DBF"/>
    <w:rsid w:val="002F3492"/>
    <w:rsid w:val="002F37B9"/>
    <w:rsid w:val="002F4358"/>
    <w:rsid w:val="002F469C"/>
    <w:rsid w:val="002F4BBE"/>
    <w:rsid w:val="002F50CD"/>
    <w:rsid w:val="002F5E2D"/>
    <w:rsid w:val="002F6935"/>
    <w:rsid w:val="002F6BE8"/>
    <w:rsid w:val="002F7491"/>
    <w:rsid w:val="002F7588"/>
    <w:rsid w:val="003005E3"/>
    <w:rsid w:val="003008EC"/>
    <w:rsid w:val="003012AF"/>
    <w:rsid w:val="00301302"/>
    <w:rsid w:val="00301AAA"/>
    <w:rsid w:val="00301B22"/>
    <w:rsid w:val="00302815"/>
    <w:rsid w:val="003028F9"/>
    <w:rsid w:val="00302ACD"/>
    <w:rsid w:val="00302CD2"/>
    <w:rsid w:val="0030320C"/>
    <w:rsid w:val="003054DB"/>
    <w:rsid w:val="00305D45"/>
    <w:rsid w:val="00306360"/>
    <w:rsid w:val="003074EF"/>
    <w:rsid w:val="00307B26"/>
    <w:rsid w:val="00307C79"/>
    <w:rsid w:val="00307F38"/>
    <w:rsid w:val="003106D8"/>
    <w:rsid w:val="00310A4E"/>
    <w:rsid w:val="00310DAD"/>
    <w:rsid w:val="00310DD6"/>
    <w:rsid w:val="00310EA6"/>
    <w:rsid w:val="00310F84"/>
    <w:rsid w:val="00313722"/>
    <w:rsid w:val="00313845"/>
    <w:rsid w:val="003154C6"/>
    <w:rsid w:val="003154CF"/>
    <w:rsid w:val="00315E4F"/>
    <w:rsid w:val="00316BEC"/>
    <w:rsid w:val="00316D79"/>
    <w:rsid w:val="00317339"/>
    <w:rsid w:val="00317470"/>
    <w:rsid w:val="003179D2"/>
    <w:rsid w:val="00320A49"/>
    <w:rsid w:val="003217A5"/>
    <w:rsid w:val="00323534"/>
    <w:rsid w:val="003243D7"/>
    <w:rsid w:val="00324E6A"/>
    <w:rsid w:val="00324F5C"/>
    <w:rsid w:val="003264E0"/>
    <w:rsid w:val="00326A2B"/>
    <w:rsid w:val="003272CB"/>
    <w:rsid w:val="0033047C"/>
    <w:rsid w:val="0033089C"/>
    <w:rsid w:val="00330AAC"/>
    <w:rsid w:val="00330F84"/>
    <w:rsid w:val="0033142C"/>
    <w:rsid w:val="00331C3E"/>
    <w:rsid w:val="003339D8"/>
    <w:rsid w:val="00334FD9"/>
    <w:rsid w:val="003354BF"/>
    <w:rsid w:val="003358E0"/>
    <w:rsid w:val="00335A74"/>
    <w:rsid w:val="0034010D"/>
    <w:rsid w:val="003407D7"/>
    <w:rsid w:val="003409B7"/>
    <w:rsid w:val="0034169E"/>
    <w:rsid w:val="00341AFA"/>
    <w:rsid w:val="00341E20"/>
    <w:rsid w:val="003428BA"/>
    <w:rsid w:val="00342AAD"/>
    <w:rsid w:val="00342EAF"/>
    <w:rsid w:val="003437DF"/>
    <w:rsid w:val="0034393F"/>
    <w:rsid w:val="00343FE4"/>
    <w:rsid w:val="00344796"/>
    <w:rsid w:val="00345147"/>
    <w:rsid w:val="003452B1"/>
    <w:rsid w:val="0034576E"/>
    <w:rsid w:val="00345F52"/>
    <w:rsid w:val="0034606C"/>
    <w:rsid w:val="00350042"/>
    <w:rsid w:val="003514F9"/>
    <w:rsid w:val="00351DDA"/>
    <w:rsid w:val="00351F71"/>
    <w:rsid w:val="00352AFF"/>
    <w:rsid w:val="00353413"/>
    <w:rsid w:val="003534C8"/>
    <w:rsid w:val="0035375E"/>
    <w:rsid w:val="00353CE6"/>
    <w:rsid w:val="00354103"/>
    <w:rsid w:val="00354A42"/>
    <w:rsid w:val="00354D82"/>
    <w:rsid w:val="0035535F"/>
    <w:rsid w:val="00355FC9"/>
    <w:rsid w:val="003564E6"/>
    <w:rsid w:val="00356538"/>
    <w:rsid w:val="00356677"/>
    <w:rsid w:val="00356B19"/>
    <w:rsid w:val="00360703"/>
    <w:rsid w:val="00360AD6"/>
    <w:rsid w:val="00360E5F"/>
    <w:rsid w:val="00361EDD"/>
    <w:rsid w:val="00362BE1"/>
    <w:rsid w:val="00362D8A"/>
    <w:rsid w:val="00363B83"/>
    <w:rsid w:val="00363DC0"/>
    <w:rsid w:val="00363DCC"/>
    <w:rsid w:val="003656CA"/>
    <w:rsid w:val="003665B2"/>
    <w:rsid w:val="00366F6E"/>
    <w:rsid w:val="0036700B"/>
    <w:rsid w:val="003679F5"/>
    <w:rsid w:val="00367A34"/>
    <w:rsid w:val="0037075D"/>
    <w:rsid w:val="00370835"/>
    <w:rsid w:val="003711B8"/>
    <w:rsid w:val="00375E1B"/>
    <w:rsid w:val="00376470"/>
    <w:rsid w:val="00376A69"/>
    <w:rsid w:val="0037700F"/>
    <w:rsid w:val="003771D9"/>
    <w:rsid w:val="003771F4"/>
    <w:rsid w:val="003776BA"/>
    <w:rsid w:val="0037792A"/>
    <w:rsid w:val="00377BBD"/>
    <w:rsid w:val="00377EB4"/>
    <w:rsid w:val="00380B46"/>
    <w:rsid w:val="00381EE6"/>
    <w:rsid w:val="00383060"/>
    <w:rsid w:val="0038495F"/>
    <w:rsid w:val="00386344"/>
    <w:rsid w:val="003864E5"/>
    <w:rsid w:val="00386DD8"/>
    <w:rsid w:val="00390005"/>
    <w:rsid w:val="003900CE"/>
    <w:rsid w:val="00390E18"/>
    <w:rsid w:val="00391D2A"/>
    <w:rsid w:val="00392459"/>
    <w:rsid w:val="003924EC"/>
    <w:rsid w:val="003929EF"/>
    <w:rsid w:val="00393A4C"/>
    <w:rsid w:val="00394FEB"/>
    <w:rsid w:val="0039573D"/>
    <w:rsid w:val="00396243"/>
    <w:rsid w:val="00396453"/>
    <w:rsid w:val="003975B9"/>
    <w:rsid w:val="00397EC2"/>
    <w:rsid w:val="003A136C"/>
    <w:rsid w:val="003A233C"/>
    <w:rsid w:val="003A2A21"/>
    <w:rsid w:val="003A328D"/>
    <w:rsid w:val="003A34EC"/>
    <w:rsid w:val="003A3BB6"/>
    <w:rsid w:val="003A56BB"/>
    <w:rsid w:val="003A5B9F"/>
    <w:rsid w:val="003A615F"/>
    <w:rsid w:val="003A62C0"/>
    <w:rsid w:val="003A6464"/>
    <w:rsid w:val="003A6870"/>
    <w:rsid w:val="003A6BDD"/>
    <w:rsid w:val="003A6D15"/>
    <w:rsid w:val="003A719E"/>
    <w:rsid w:val="003A7CD0"/>
    <w:rsid w:val="003B0444"/>
    <w:rsid w:val="003B05BD"/>
    <w:rsid w:val="003B1F3F"/>
    <w:rsid w:val="003B2512"/>
    <w:rsid w:val="003B370A"/>
    <w:rsid w:val="003B46F3"/>
    <w:rsid w:val="003B54D7"/>
    <w:rsid w:val="003B56C3"/>
    <w:rsid w:val="003B6A4F"/>
    <w:rsid w:val="003B7346"/>
    <w:rsid w:val="003B7595"/>
    <w:rsid w:val="003B78E9"/>
    <w:rsid w:val="003B79F8"/>
    <w:rsid w:val="003C1215"/>
    <w:rsid w:val="003C1616"/>
    <w:rsid w:val="003C1772"/>
    <w:rsid w:val="003C1A64"/>
    <w:rsid w:val="003C23FD"/>
    <w:rsid w:val="003C2739"/>
    <w:rsid w:val="003C2EA1"/>
    <w:rsid w:val="003C3087"/>
    <w:rsid w:val="003C36AB"/>
    <w:rsid w:val="003C3EA7"/>
    <w:rsid w:val="003C410D"/>
    <w:rsid w:val="003C445B"/>
    <w:rsid w:val="003C49D3"/>
    <w:rsid w:val="003C4ACB"/>
    <w:rsid w:val="003C5738"/>
    <w:rsid w:val="003C5B9A"/>
    <w:rsid w:val="003C6629"/>
    <w:rsid w:val="003C6841"/>
    <w:rsid w:val="003C72A4"/>
    <w:rsid w:val="003D0225"/>
    <w:rsid w:val="003D07A4"/>
    <w:rsid w:val="003D1716"/>
    <w:rsid w:val="003D2520"/>
    <w:rsid w:val="003D3936"/>
    <w:rsid w:val="003D3A2A"/>
    <w:rsid w:val="003D3EE2"/>
    <w:rsid w:val="003D45F6"/>
    <w:rsid w:val="003D4992"/>
    <w:rsid w:val="003D4AF5"/>
    <w:rsid w:val="003D50AF"/>
    <w:rsid w:val="003D53D0"/>
    <w:rsid w:val="003D5985"/>
    <w:rsid w:val="003D5D84"/>
    <w:rsid w:val="003D5E2C"/>
    <w:rsid w:val="003D5F4E"/>
    <w:rsid w:val="003D661C"/>
    <w:rsid w:val="003D72FC"/>
    <w:rsid w:val="003E01C9"/>
    <w:rsid w:val="003E1AAE"/>
    <w:rsid w:val="003E276D"/>
    <w:rsid w:val="003E2A27"/>
    <w:rsid w:val="003E2D2F"/>
    <w:rsid w:val="003E2D3F"/>
    <w:rsid w:val="003E30FB"/>
    <w:rsid w:val="003E3DF9"/>
    <w:rsid w:val="003E5C3C"/>
    <w:rsid w:val="003E6969"/>
    <w:rsid w:val="003E6BD2"/>
    <w:rsid w:val="003E7D1F"/>
    <w:rsid w:val="003F1DA1"/>
    <w:rsid w:val="003F25FB"/>
    <w:rsid w:val="003F2926"/>
    <w:rsid w:val="003F318F"/>
    <w:rsid w:val="003F37F3"/>
    <w:rsid w:val="003F394B"/>
    <w:rsid w:val="003F3A8A"/>
    <w:rsid w:val="003F3B30"/>
    <w:rsid w:val="003F42EE"/>
    <w:rsid w:val="003F4DAB"/>
    <w:rsid w:val="003F5FC1"/>
    <w:rsid w:val="003F7E72"/>
    <w:rsid w:val="00400306"/>
    <w:rsid w:val="0040163B"/>
    <w:rsid w:val="004019D4"/>
    <w:rsid w:val="00401FCA"/>
    <w:rsid w:val="0040262D"/>
    <w:rsid w:val="004032F8"/>
    <w:rsid w:val="00403B36"/>
    <w:rsid w:val="00404630"/>
    <w:rsid w:val="00404658"/>
    <w:rsid w:val="00404669"/>
    <w:rsid w:val="004057A3"/>
    <w:rsid w:val="00407A51"/>
    <w:rsid w:val="00407EFB"/>
    <w:rsid w:val="00407F27"/>
    <w:rsid w:val="0041002E"/>
    <w:rsid w:val="00410A8F"/>
    <w:rsid w:val="00410E32"/>
    <w:rsid w:val="00411CBF"/>
    <w:rsid w:val="0041211D"/>
    <w:rsid w:val="00412F59"/>
    <w:rsid w:val="00413F67"/>
    <w:rsid w:val="00414B90"/>
    <w:rsid w:val="00414DB8"/>
    <w:rsid w:val="00415500"/>
    <w:rsid w:val="00416593"/>
    <w:rsid w:val="00416766"/>
    <w:rsid w:val="00417CDC"/>
    <w:rsid w:val="00420799"/>
    <w:rsid w:val="00420B24"/>
    <w:rsid w:val="00422668"/>
    <w:rsid w:val="004234B0"/>
    <w:rsid w:val="004237FA"/>
    <w:rsid w:val="00423AB6"/>
    <w:rsid w:val="00425EA6"/>
    <w:rsid w:val="004263E0"/>
    <w:rsid w:val="00426FA3"/>
    <w:rsid w:val="00427ACF"/>
    <w:rsid w:val="0043113F"/>
    <w:rsid w:val="0043114D"/>
    <w:rsid w:val="004312F9"/>
    <w:rsid w:val="00431A87"/>
    <w:rsid w:val="00431B22"/>
    <w:rsid w:val="00431EE4"/>
    <w:rsid w:val="0043213B"/>
    <w:rsid w:val="004323D6"/>
    <w:rsid w:val="0043256B"/>
    <w:rsid w:val="00432821"/>
    <w:rsid w:val="00432ED7"/>
    <w:rsid w:val="00432FE5"/>
    <w:rsid w:val="0043349A"/>
    <w:rsid w:val="00433A8B"/>
    <w:rsid w:val="00433FDA"/>
    <w:rsid w:val="00434477"/>
    <w:rsid w:val="00435ECB"/>
    <w:rsid w:val="004367EC"/>
    <w:rsid w:val="00437047"/>
    <w:rsid w:val="004372BD"/>
    <w:rsid w:val="00440190"/>
    <w:rsid w:val="004415D8"/>
    <w:rsid w:val="00441FD9"/>
    <w:rsid w:val="0044214C"/>
    <w:rsid w:val="004430B1"/>
    <w:rsid w:val="00443CAD"/>
    <w:rsid w:val="0044472D"/>
    <w:rsid w:val="004453EE"/>
    <w:rsid w:val="004455FF"/>
    <w:rsid w:val="0044657D"/>
    <w:rsid w:val="004476D1"/>
    <w:rsid w:val="00450B70"/>
    <w:rsid w:val="00451818"/>
    <w:rsid w:val="00451AE1"/>
    <w:rsid w:val="00452894"/>
    <w:rsid w:val="00452D0C"/>
    <w:rsid w:val="00453659"/>
    <w:rsid w:val="0045409A"/>
    <w:rsid w:val="004550D1"/>
    <w:rsid w:val="00455C77"/>
    <w:rsid w:val="00456EA6"/>
    <w:rsid w:val="004573D8"/>
    <w:rsid w:val="00457D80"/>
    <w:rsid w:val="0046022D"/>
    <w:rsid w:val="00461220"/>
    <w:rsid w:val="004625D3"/>
    <w:rsid w:val="00462633"/>
    <w:rsid w:val="00462701"/>
    <w:rsid w:val="00462A36"/>
    <w:rsid w:val="00463D35"/>
    <w:rsid w:val="00463D3C"/>
    <w:rsid w:val="00463F8D"/>
    <w:rsid w:val="0046487C"/>
    <w:rsid w:val="00464DD9"/>
    <w:rsid w:val="0046677E"/>
    <w:rsid w:val="00466889"/>
    <w:rsid w:val="00466A2D"/>
    <w:rsid w:val="00467164"/>
    <w:rsid w:val="0047005D"/>
    <w:rsid w:val="00470688"/>
    <w:rsid w:val="00470F8E"/>
    <w:rsid w:val="004710EA"/>
    <w:rsid w:val="00471239"/>
    <w:rsid w:val="00471514"/>
    <w:rsid w:val="00471674"/>
    <w:rsid w:val="0047251D"/>
    <w:rsid w:val="0047293F"/>
    <w:rsid w:val="00473796"/>
    <w:rsid w:val="00473AC1"/>
    <w:rsid w:val="00474079"/>
    <w:rsid w:val="00474300"/>
    <w:rsid w:val="00474DE0"/>
    <w:rsid w:val="00476DE7"/>
    <w:rsid w:val="00480C05"/>
    <w:rsid w:val="00481C56"/>
    <w:rsid w:val="00483170"/>
    <w:rsid w:val="004832B1"/>
    <w:rsid w:val="00483F8C"/>
    <w:rsid w:val="004845A6"/>
    <w:rsid w:val="0048499C"/>
    <w:rsid w:val="004854FD"/>
    <w:rsid w:val="004858F7"/>
    <w:rsid w:val="00485922"/>
    <w:rsid w:val="00485C48"/>
    <w:rsid w:val="00485F0D"/>
    <w:rsid w:val="00486D55"/>
    <w:rsid w:val="004874B9"/>
    <w:rsid w:val="00490A77"/>
    <w:rsid w:val="0049126B"/>
    <w:rsid w:val="0049128D"/>
    <w:rsid w:val="0049181D"/>
    <w:rsid w:val="00491E3C"/>
    <w:rsid w:val="00492B46"/>
    <w:rsid w:val="00493EA3"/>
    <w:rsid w:val="00494183"/>
    <w:rsid w:val="004945EC"/>
    <w:rsid w:val="00495801"/>
    <w:rsid w:val="00495A14"/>
    <w:rsid w:val="00495C0B"/>
    <w:rsid w:val="00496F40"/>
    <w:rsid w:val="0049779D"/>
    <w:rsid w:val="004979DA"/>
    <w:rsid w:val="00497A7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68"/>
    <w:rsid w:val="004B0490"/>
    <w:rsid w:val="004B071B"/>
    <w:rsid w:val="004B0788"/>
    <w:rsid w:val="004B0855"/>
    <w:rsid w:val="004B1015"/>
    <w:rsid w:val="004B10AD"/>
    <w:rsid w:val="004B1435"/>
    <w:rsid w:val="004B21BF"/>
    <w:rsid w:val="004B4715"/>
    <w:rsid w:val="004B4B18"/>
    <w:rsid w:val="004B57A4"/>
    <w:rsid w:val="004B5B0A"/>
    <w:rsid w:val="004B66F0"/>
    <w:rsid w:val="004B6D40"/>
    <w:rsid w:val="004B7982"/>
    <w:rsid w:val="004C052C"/>
    <w:rsid w:val="004C0DFC"/>
    <w:rsid w:val="004C258B"/>
    <w:rsid w:val="004C3A1B"/>
    <w:rsid w:val="004C5AB3"/>
    <w:rsid w:val="004C6DA1"/>
    <w:rsid w:val="004C6E0E"/>
    <w:rsid w:val="004C764E"/>
    <w:rsid w:val="004C7D75"/>
    <w:rsid w:val="004D03C4"/>
    <w:rsid w:val="004D0700"/>
    <w:rsid w:val="004D1ED0"/>
    <w:rsid w:val="004D3460"/>
    <w:rsid w:val="004D3E38"/>
    <w:rsid w:val="004D6111"/>
    <w:rsid w:val="004D623B"/>
    <w:rsid w:val="004D6C00"/>
    <w:rsid w:val="004D6F1A"/>
    <w:rsid w:val="004D72D9"/>
    <w:rsid w:val="004D7879"/>
    <w:rsid w:val="004D7BC3"/>
    <w:rsid w:val="004E04AF"/>
    <w:rsid w:val="004E0721"/>
    <w:rsid w:val="004E0B1F"/>
    <w:rsid w:val="004E0DF9"/>
    <w:rsid w:val="004E0FBD"/>
    <w:rsid w:val="004E13C3"/>
    <w:rsid w:val="004E1FF1"/>
    <w:rsid w:val="004E2186"/>
    <w:rsid w:val="004E2617"/>
    <w:rsid w:val="004E28B1"/>
    <w:rsid w:val="004E28B3"/>
    <w:rsid w:val="004E2D96"/>
    <w:rsid w:val="004E3BB4"/>
    <w:rsid w:val="004E536D"/>
    <w:rsid w:val="004E5936"/>
    <w:rsid w:val="004E6377"/>
    <w:rsid w:val="004E75AE"/>
    <w:rsid w:val="004E768F"/>
    <w:rsid w:val="004E79FF"/>
    <w:rsid w:val="004F05A8"/>
    <w:rsid w:val="004F074B"/>
    <w:rsid w:val="004F0F20"/>
    <w:rsid w:val="004F127B"/>
    <w:rsid w:val="004F16E0"/>
    <w:rsid w:val="004F1933"/>
    <w:rsid w:val="004F1C5F"/>
    <w:rsid w:val="004F202C"/>
    <w:rsid w:val="004F24F7"/>
    <w:rsid w:val="004F2D0D"/>
    <w:rsid w:val="004F3155"/>
    <w:rsid w:val="004F3192"/>
    <w:rsid w:val="004F3217"/>
    <w:rsid w:val="004F4328"/>
    <w:rsid w:val="004F4DEE"/>
    <w:rsid w:val="004F53D4"/>
    <w:rsid w:val="004F5590"/>
    <w:rsid w:val="004F58A2"/>
    <w:rsid w:val="004F592F"/>
    <w:rsid w:val="004F5E97"/>
    <w:rsid w:val="004F6BC7"/>
    <w:rsid w:val="004F768B"/>
    <w:rsid w:val="004F7693"/>
    <w:rsid w:val="004F7C49"/>
    <w:rsid w:val="004F7E92"/>
    <w:rsid w:val="00500219"/>
    <w:rsid w:val="00500D44"/>
    <w:rsid w:val="00500E06"/>
    <w:rsid w:val="005015E8"/>
    <w:rsid w:val="0050196A"/>
    <w:rsid w:val="00501ACC"/>
    <w:rsid w:val="00502915"/>
    <w:rsid w:val="00502DBE"/>
    <w:rsid w:val="00503984"/>
    <w:rsid w:val="00504D14"/>
    <w:rsid w:val="005057FB"/>
    <w:rsid w:val="00505BB9"/>
    <w:rsid w:val="00505CBC"/>
    <w:rsid w:val="0050725B"/>
    <w:rsid w:val="005079C8"/>
    <w:rsid w:val="00510741"/>
    <w:rsid w:val="00511080"/>
    <w:rsid w:val="0051111E"/>
    <w:rsid w:val="005116EE"/>
    <w:rsid w:val="0051171F"/>
    <w:rsid w:val="005128F2"/>
    <w:rsid w:val="00512D8C"/>
    <w:rsid w:val="00512F4C"/>
    <w:rsid w:val="00514193"/>
    <w:rsid w:val="005142DB"/>
    <w:rsid w:val="00514A8A"/>
    <w:rsid w:val="00514BC2"/>
    <w:rsid w:val="0051636D"/>
    <w:rsid w:val="00516791"/>
    <w:rsid w:val="00516903"/>
    <w:rsid w:val="00517C48"/>
    <w:rsid w:val="0052001A"/>
    <w:rsid w:val="00520E12"/>
    <w:rsid w:val="005219AA"/>
    <w:rsid w:val="005229A2"/>
    <w:rsid w:val="005229A4"/>
    <w:rsid w:val="00522AE7"/>
    <w:rsid w:val="005238DB"/>
    <w:rsid w:val="00524B65"/>
    <w:rsid w:val="0052514E"/>
    <w:rsid w:val="005267FC"/>
    <w:rsid w:val="005272A3"/>
    <w:rsid w:val="00527A15"/>
    <w:rsid w:val="00530122"/>
    <w:rsid w:val="0053040E"/>
    <w:rsid w:val="00530530"/>
    <w:rsid w:val="00530DD8"/>
    <w:rsid w:val="00530FB9"/>
    <w:rsid w:val="00531803"/>
    <w:rsid w:val="00532077"/>
    <w:rsid w:val="00532B9F"/>
    <w:rsid w:val="00533066"/>
    <w:rsid w:val="005338D4"/>
    <w:rsid w:val="00533B3C"/>
    <w:rsid w:val="005345CB"/>
    <w:rsid w:val="00535551"/>
    <w:rsid w:val="005408BE"/>
    <w:rsid w:val="00540B36"/>
    <w:rsid w:val="00541256"/>
    <w:rsid w:val="0054206B"/>
    <w:rsid w:val="0054209C"/>
    <w:rsid w:val="005424C2"/>
    <w:rsid w:val="00542BF8"/>
    <w:rsid w:val="005431CB"/>
    <w:rsid w:val="00543968"/>
    <w:rsid w:val="00544FBB"/>
    <w:rsid w:val="00545261"/>
    <w:rsid w:val="005460EE"/>
    <w:rsid w:val="00547510"/>
    <w:rsid w:val="005479E6"/>
    <w:rsid w:val="00550292"/>
    <w:rsid w:val="005503B7"/>
    <w:rsid w:val="005508BE"/>
    <w:rsid w:val="00551311"/>
    <w:rsid w:val="00551352"/>
    <w:rsid w:val="005514A9"/>
    <w:rsid w:val="0055253D"/>
    <w:rsid w:val="00552E1D"/>
    <w:rsid w:val="0055367A"/>
    <w:rsid w:val="00553726"/>
    <w:rsid w:val="00553FFB"/>
    <w:rsid w:val="005544E9"/>
    <w:rsid w:val="0055567D"/>
    <w:rsid w:val="00555A6D"/>
    <w:rsid w:val="0055608C"/>
    <w:rsid w:val="005560F7"/>
    <w:rsid w:val="00556B66"/>
    <w:rsid w:val="00557A04"/>
    <w:rsid w:val="00557C6B"/>
    <w:rsid w:val="005610E7"/>
    <w:rsid w:val="005614A6"/>
    <w:rsid w:val="00561559"/>
    <w:rsid w:val="00562880"/>
    <w:rsid w:val="0056290D"/>
    <w:rsid w:val="00562CC6"/>
    <w:rsid w:val="00562FA8"/>
    <w:rsid w:val="00563286"/>
    <w:rsid w:val="005643A7"/>
    <w:rsid w:val="00565B0F"/>
    <w:rsid w:val="00565DA2"/>
    <w:rsid w:val="005661E6"/>
    <w:rsid w:val="00566F51"/>
    <w:rsid w:val="00567A14"/>
    <w:rsid w:val="00567F63"/>
    <w:rsid w:val="0057045C"/>
    <w:rsid w:val="00570C20"/>
    <w:rsid w:val="00571016"/>
    <w:rsid w:val="00571439"/>
    <w:rsid w:val="00571D46"/>
    <w:rsid w:val="00571F6E"/>
    <w:rsid w:val="00572A54"/>
    <w:rsid w:val="00572EBE"/>
    <w:rsid w:val="0057543C"/>
    <w:rsid w:val="00575552"/>
    <w:rsid w:val="0057572C"/>
    <w:rsid w:val="00575907"/>
    <w:rsid w:val="00575B6F"/>
    <w:rsid w:val="00576788"/>
    <w:rsid w:val="00576FC7"/>
    <w:rsid w:val="00577C81"/>
    <w:rsid w:val="005816C2"/>
    <w:rsid w:val="00581A29"/>
    <w:rsid w:val="005820ED"/>
    <w:rsid w:val="005829DE"/>
    <w:rsid w:val="0058348C"/>
    <w:rsid w:val="005845F3"/>
    <w:rsid w:val="0058486F"/>
    <w:rsid w:val="00584B02"/>
    <w:rsid w:val="00584E18"/>
    <w:rsid w:val="00585622"/>
    <w:rsid w:val="005859BD"/>
    <w:rsid w:val="00585B9A"/>
    <w:rsid w:val="00585DCF"/>
    <w:rsid w:val="00587109"/>
    <w:rsid w:val="00587D17"/>
    <w:rsid w:val="0059029D"/>
    <w:rsid w:val="005922D1"/>
    <w:rsid w:val="005923D9"/>
    <w:rsid w:val="00592A9A"/>
    <w:rsid w:val="00592CF6"/>
    <w:rsid w:val="005933D7"/>
    <w:rsid w:val="005936F1"/>
    <w:rsid w:val="00594986"/>
    <w:rsid w:val="00594E44"/>
    <w:rsid w:val="00595F70"/>
    <w:rsid w:val="00595FA7"/>
    <w:rsid w:val="00596DCA"/>
    <w:rsid w:val="005973E9"/>
    <w:rsid w:val="00597DDA"/>
    <w:rsid w:val="00597F61"/>
    <w:rsid w:val="005A2979"/>
    <w:rsid w:val="005A316E"/>
    <w:rsid w:val="005A3FEA"/>
    <w:rsid w:val="005A4548"/>
    <w:rsid w:val="005A47D6"/>
    <w:rsid w:val="005A4956"/>
    <w:rsid w:val="005A5977"/>
    <w:rsid w:val="005A674F"/>
    <w:rsid w:val="005A7271"/>
    <w:rsid w:val="005A7421"/>
    <w:rsid w:val="005A74E7"/>
    <w:rsid w:val="005A7BCA"/>
    <w:rsid w:val="005A7C3A"/>
    <w:rsid w:val="005B02C8"/>
    <w:rsid w:val="005B073C"/>
    <w:rsid w:val="005B2851"/>
    <w:rsid w:val="005B39DC"/>
    <w:rsid w:val="005B3A99"/>
    <w:rsid w:val="005B3B87"/>
    <w:rsid w:val="005B4D96"/>
    <w:rsid w:val="005B53F2"/>
    <w:rsid w:val="005B6139"/>
    <w:rsid w:val="005B61E3"/>
    <w:rsid w:val="005B7043"/>
    <w:rsid w:val="005B7330"/>
    <w:rsid w:val="005B7378"/>
    <w:rsid w:val="005B79CC"/>
    <w:rsid w:val="005C1336"/>
    <w:rsid w:val="005C143B"/>
    <w:rsid w:val="005C1A2F"/>
    <w:rsid w:val="005C22AE"/>
    <w:rsid w:val="005C2415"/>
    <w:rsid w:val="005C2958"/>
    <w:rsid w:val="005C2CAD"/>
    <w:rsid w:val="005C34DA"/>
    <w:rsid w:val="005C3E4D"/>
    <w:rsid w:val="005C43DB"/>
    <w:rsid w:val="005C49A3"/>
    <w:rsid w:val="005C4AE5"/>
    <w:rsid w:val="005C4CF6"/>
    <w:rsid w:val="005C520F"/>
    <w:rsid w:val="005C5699"/>
    <w:rsid w:val="005C63D5"/>
    <w:rsid w:val="005C6E53"/>
    <w:rsid w:val="005D0600"/>
    <w:rsid w:val="005D1362"/>
    <w:rsid w:val="005D2077"/>
    <w:rsid w:val="005D20DD"/>
    <w:rsid w:val="005D24E8"/>
    <w:rsid w:val="005D2FC9"/>
    <w:rsid w:val="005D3217"/>
    <w:rsid w:val="005D39CD"/>
    <w:rsid w:val="005D6CEC"/>
    <w:rsid w:val="005D7B37"/>
    <w:rsid w:val="005D7E67"/>
    <w:rsid w:val="005E0066"/>
    <w:rsid w:val="005E04B7"/>
    <w:rsid w:val="005E0D3E"/>
    <w:rsid w:val="005E1B5B"/>
    <w:rsid w:val="005E209D"/>
    <w:rsid w:val="005E2318"/>
    <w:rsid w:val="005E336A"/>
    <w:rsid w:val="005E3BE6"/>
    <w:rsid w:val="005E50F0"/>
    <w:rsid w:val="005E5F15"/>
    <w:rsid w:val="005E66D3"/>
    <w:rsid w:val="005E6C22"/>
    <w:rsid w:val="005E7068"/>
    <w:rsid w:val="005E7288"/>
    <w:rsid w:val="005E7DF5"/>
    <w:rsid w:val="005F01D8"/>
    <w:rsid w:val="005F17F6"/>
    <w:rsid w:val="005F2713"/>
    <w:rsid w:val="005F30BB"/>
    <w:rsid w:val="005F30CE"/>
    <w:rsid w:val="005F3860"/>
    <w:rsid w:val="005F4DC5"/>
    <w:rsid w:val="005F525C"/>
    <w:rsid w:val="005F599E"/>
    <w:rsid w:val="005F5AAC"/>
    <w:rsid w:val="005F6BF1"/>
    <w:rsid w:val="005F6EDA"/>
    <w:rsid w:val="006003B3"/>
    <w:rsid w:val="0060064A"/>
    <w:rsid w:val="00601CDE"/>
    <w:rsid w:val="0060257A"/>
    <w:rsid w:val="00602A14"/>
    <w:rsid w:val="00602D3F"/>
    <w:rsid w:val="00603407"/>
    <w:rsid w:val="00604072"/>
    <w:rsid w:val="00604810"/>
    <w:rsid w:val="00604869"/>
    <w:rsid w:val="00604F21"/>
    <w:rsid w:val="0060678B"/>
    <w:rsid w:val="0060684E"/>
    <w:rsid w:val="00607C38"/>
    <w:rsid w:val="00610EB3"/>
    <w:rsid w:val="00611128"/>
    <w:rsid w:val="00611149"/>
    <w:rsid w:val="00611DE3"/>
    <w:rsid w:val="006120B8"/>
    <w:rsid w:val="00612211"/>
    <w:rsid w:val="006133E1"/>
    <w:rsid w:val="006135FE"/>
    <w:rsid w:val="006140FB"/>
    <w:rsid w:val="0061494B"/>
    <w:rsid w:val="00614F8F"/>
    <w:rsid w:val="00615A9D"/>
    <w:rsid w:val="00615D0C"/>
    <w:rsid w:val="006161E8"/>
    <w:rsid w:val="00616558"/>
    <w:rsid w:val="00616B3F"/>
    <w:rsid w:val="00617B67"/>
    <w:rsid w:val="00617EDC"/>
    <w:rsid w:val="00622395"/>
    <w:rsid w:val="0062433B"/>
    <w:rsid w:val="00625DDA"/>
    <w:rsid w:val="00626320"/>
    <w:rsid w:val="00626AA7"/>
    <w:rsid w:val="00626AD5"/>
    <w:rsid w:val="00626FA0"/>
    <w:rsid w:val="0062704A"/>
    <w:rsid w:val="0062714A"/>
    <w:rsid w:val="00627653"/>
    <w:rsid w:val="0062777A"/>
    <w:rsid w:val="00627DD9"/>
    <w:rsid w:val="006305F5"/>
    <w:rsid w:val="00630915"/>
    <w:rsid w:val="006317CD"/>
    <w:rsid w:val="00631F8A"/>
    <w:rsid w:val="00632F3D"/>
    <w:rsid w:val="00633C76"/>
    <w:rsid w:val="00633DE8"/>
    <w:rsid w:val="00634271"/>
    <w:rsid w:val="0063452F"/>
    <w:rsid w:val="00634D1C"/>
    <w:rsid w:val="00634F71"/>
    <w:rsid w:val="006353A3"/>
    <w:rsid w:val="00636F24"/>
    <w:rsid w:val="00637DCC"/>
    <w:rsid w:val="00640DD5"/>
    <w:rsid w:val="00641606"/>
    <w:rsid w:val="00641672"/>
    <w:rsid w:val="00641CC6"/>
    <w:rsid w:val="00642197"/>
    <w:rsid w:val="0064219B"/>
    <w:rsid w:val="00642311"/>
    <w:rsid w:val="006427F0"/>
    <w:rsid w:val="00642AD9"/>
    <w:rsid w:val="00643405"/>
    <w:rsid w:val="006439C4"/>
    <w:rsid w:val="006449D5"/>
    <w:rsid w:val="00644D25"/>
    <w:rsid w:val="00644D54"/>
    <w:rsid w:val="00644FDA"/>
    <w:rsid w:val="0064503C"/>
    <w:rsid w:val="00645E4F"/>
    <w:rsid w:val="00647119"/>
    <w:rsid w:val="0064773D"/>
    <w:rsid w:val="00647C6F"/>
    <w:rsid w:val="00650FE9"/>
    <w:rsid w:val="00651BBC"/>
    <w:rsid w:val="006532EA"/>
    <w:rsid w:val="006558F9"/>
    <w:rsid w:val="00655AF7"/>
    <w:rsid w:val="006576A8"/>
    <w:rsid w:val="00657A17"/>
    <w:rsid w:val="00657E21"/>
    <w:rsid w:val="00662053"/>
    <w:rsid w:val="0066283C"/>
    <w:rsid w:val="00662BCE"/>
    <w:rsid w:val="00662C90"/>
    <w:rsid w:val="00662EFD"/>
    <w:rsid w:val="0066337F"/>
    <w:rsid w:val="00663483"/>
    <w:rsid w:val="00664424"/>
    <w:rsid w:val="00664FD8"/>
    <w:rsid w:val="00665172"/>
    <w:rsid w:val="00666042"/>
    <w:rsid w:val="00666D5A"/>
    <w:rsid w:val="006676C9"/>
    <w:rsid w:val="00670A31"/>
    <w:rsid w:val="00670CB4"/>
    <w:rsid w:val="0067235C"/>
    <w:rsid w:val="00672494"/>
    <w:rsid w:val="00674014"/>
    <w:rsid w:val="006742CE"/>
    <w:rsid w:val="00675701"/>
    <w:rsid w:val="006759F0"/>
    <w:rsid w:val="00675DCE"/>
    <w:rsid w:val="006762C6"/>
    <w:rsid w:val="00677C93"/>
    <w:rsid w:val="00677CA7"/>
    <w:rsid w:val="006805F8"/>
    <w:rsid w:val="006808DB"/>
    <w:rsid w:val="00680A87"/>
    <w:rsid w:val="00680EC6"/>
    <w:rsid w:val="00681012"/>
    <w:rsid w:val="00681186"/>
    <w:rsid w:val="006813F3"/>
    <w:rsid w:val="006830A6"/>
    <w:rsid w:val="00683408"/>
    <w:rsid w:val="006837D6"/>
    <w:rsid w:val="00683B1D"/>
    <w:rsid w:val="0068487D"/>
    <w:rsid w:val="0068589A"/>
    <w:rsid w:val="00685A10"/>
    <w:rsid w:val="00686678"/>
    <w:rsid w:val="00686E20"/>
    <w:rsid w:val="006874EC"/>
    <w:rsid w:val="00691D99"/>
    <w:rsid w:val="00692847"/>
    <w:rsid w:val="00693198"/>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48DB"/>
    <w:rsid w:val="006A5B2D"/>
    <w:rsid w:val="006A5C6E"/>
    <w:rsid w:val="006A66C6"/>
    <w:rsid w:val="006A6B7E"/>
    <w:rsid w:val="006A7090"/>
    <w:rsid w:val="006A723F"/>
    <w:rsid w:val="006A76D0"/>
    <w:rsid w:val="006B0E1E"/>
    <w:rsid w:val="006B1537"/>
    <w:rsid w:val="006B1587"/>
    <w:rsid w:val="006B1D14"/>
    <w:rsid w:val="006B1D33"/>
    <w:rsid w:val="006B230B"/>
    <w:rsid w:val="006B25B5"/>
    <w:rsid w:val="006B2E3B"/>
    <w:rsid w:val="006B3EA4"/>
    <w:rsid w:val="006B48AF"/>
    <w:rsid w:val="006B5491"/>
    <w:rsid w:val="006B5C23"/>
    <w:rsid w:val="006B6F66"/>
    <w:rsid w:val="006B706A"/>
    <w:rsid w:val="006B769C"/>
    <w:rsid w:val="006C06CE"/>
    <w:rsid w:val="006C128D"/>
    <w:rsid w:val="006C1A46"/>
    <w:rsid w:val="006C1E7D"/>
    <w:rsid w:val="006C3CC8"/>
    <w:rsid w:val="006C3CDE"/>
    <w:rsid w:val="006C610C"/>
    <w:rsid w:val="006C6391"/>
    <w:rsid w:val="006C660B"/>
    <w:rsid w:val="006C6BA1"/>
    <w:rsid w:val="006C7391"/>
    <w:rsid w:val="006C75B1"/>
    <w:rsid w:val="006C7738"/>
    <w:rsid w:val="006D0D69"/>
    <w:rsid w:val="006D1352"/>
    <w:rsid w:val="006D14E3"/>
    <w:rsid w:val="006D21C9"/>
    <w:rsid w:val="006D2ECB"/>
    <w:rsid w:val="006D3A8F"/>
    <w:rsid w:val="006D3B3D"/>
    <w:rsid w:val="006D3E85"/>
    <w:rsid w:val="006D547B"/>
    <w:rsid w:val="006D6AAF"/>
    <w:rsid w:val="006D6DF0"/>
    <w:rsid w:val="006E132C"/>
    <w:rsid w:val="006E2282"/>
    <w:rsid w:val="006E3248"/>
    <w:rsid w:val="006E3636"/>
    <w:rsid w:val="006E4460"/>
    <w:rsid w:val="006E4EB6"/>
    <w:rsid w:val="006E5255"/>
    <w:rsid w:val="006E66D9"/>
    <w:rsid w:val="006E7394"/>
    <w:rsid w:val="006E7D8D"/>
    <w:rsid w:val="006F06CA"/>
    <w:rsid w:val="006F2D29"/>
    <w:rsid w:val="006F3A5A"/>
    <w:rsid w:val="006F44DD"/>
    <w:rsid w:val="006F4861"/>
    <w:rsid w:val="006F4F2D"/>
    <w:rsid w:val="006F56A4"/>
    <w:rsid w:val="006F5E09"/>
    <w:rsid w:val="006F6060"/>
    <w:rsid w:val="006F7C5B"/>
    <w:rsid w:val="0070005B"/>
    <w:rsid w:val="007001AD"/>
    <w:rsid w:val="00700D28"/>
    <w:rsid w:val="00700EA6"/>
    <w:rsid w:val="00700ED6"/>
    <w:rsid w:val="007011F8"/>
    <w:rsid w:val="0070148D"/>
    <w:rsid w:val="00701830"/>
    <w:rsid w:val="007020CB"/>
    <w:rsid w:val="00705AD1"/>
    <w:rsid w:val="00706CA6"/>
    <w:rsid w:val="0070709D"/>
    <w:rsid w:val="00707350"/>
    <w:rsid w:val="00707ADA"/>
    <w:rsid w:val="00710204"/>
    <w:rsid w:val="007102EF"/>
    <w:rsid w:val="00710DB0"/>
    <w:rsid w:val="0071123B"/>
    <w:rsid w:val="00712162"/>
    <w:rsid w:val="00713C32"/>
    <w:rsid w:val="0071470E"/>
    <w:rsid w:val="00714BDB"/>
    <w:rsid w:val="0071531D"/>
    <w:rsid w:val="007155A2"/>
    <w:rsid w:val="00715C18"/>
    <w:rsid w:val="00716764"/>
    <w:rsid w:val="0071739E"/>
    <w:rsid w:val="007176B1"/>
    <w:rsid w:val="00717E5B"/>
    <w:rsid w:val="0072031F"/>
    <w:rsid w:val="00720ABD"/>
    <w:rsid w:val="00721EAC"/>
    <w:rsid w:val="007220F8"/>
    <w:rsid w:val="00722AD1"/>
    <w:rsid w:val="00722B09"/>
    <w:rsid w:val="00722E4E"/>
    <w:rsid w:val="007233BE"/>
    <w:rsid w:val="00723E1A"/>
    <w:rsid w:val="007242D1"/>
    <w:rsid w:val="007253CE"/>
    <w:rsid w:val="0072555C"/>
    <w:rsid w:val="007258A1"/>
    <w:rsid w:val="007262F1"/>
    <w:rsid w:val="00726572"/>
    <w:rsid w:val="007270CB"/>
    <w:rsid w:val="007276D7"/>
    <w:rsid w:val="007276E0"/>
    <w:rsid w:val="00727A80"/>
    <w:rsid w:val="00727B26"/>
    <w:rsid w:val="00727BAA"/>
    <w:rsid w:val="0073072D"/>
    <w:rsid w:val="00730C54"/>
    <w:rsid w:val="00731077"/>
    <w:rsid w:val="00731415"/>
    <w:rsid w:val="007318DB"/>
    <w:rsid w:val="007322AD"/>
    <w:rsid w:val="0073269B"/>
    <w:rsid w:val="007338B2"/>
    <w:rsid w:val="00734467"/>
    <w:rsid w:val="007345C8"/>
    <w:rsid w:val="00734A85"/>
    <w:rsid w:val="00734AF0"/>
    <w:rsid w:val="00734F91"/>
    <w:rsid w:val="00735025"/>
    <w:rsid w:val="007357C2"/>
    <w:rsid w:val="007358DD"/>
    <w:rsid w:val="007377CD"/>
    <w:rsid w:val="007407A2"/>
    <w:rsid w:val="007408DF"/>
    <w:rsid w:val="007421AB"/>
    <w:rsid w:val="00742C62"/>
    <w:rsid w:val="007468ED"/>
    <w:rsid w:val="00746ACF"/>
    <w:rsid w:val="00746F06"/>
    <w:rsid w:val="00747560"/>
    <w:rsid w:val="0074777A"/>
    <w:rsid w:val="00747EC9"/>
    <w:rsid w:val="0075046B"/>
    <w:rsid w:val="00750DAC"/>
    <w:rsid w:val="00751FD7"/>
    <w:rsid w:val="0075261D"/>
    <w:rsid w:val="0075522A"/>
    <w:rsid w:val="0075531E"/>
    <w:rsid w:val="00756403"/>
    <w:rsid w:val="00756DF5"/>
    <w:rsid w:val="00757012"/>
    <w:rsid w:val="00757282"/>
    <w:rsid w:val="007575BF"/>
    <w:rsid w:val="00757E6B"/>
    <w:rsid w:val="0076041C"/>
    <w:rsid w:val="00762474"/>
    <w:rsid w:val="00762CF2"/>
    <w:rsid w:val="007641AA"/>
    <w:rsid w:val="007649CF"/>
    <w:rsid w:val="00765824"/>
    <w:rsid w:val="00766856"/>
    <w:rsid w:val="00766FBB"/>
    <w:rsid w:val="0077001E"/>
    <w:rsid w:val="0077029A"/>
    <w:rsid w:val="00770C1B"/>
    <w:rsid w:val="00771358"/>
    <w:rsid w:val="00772326"/>
    <w:rsid w:val="00772889"/>
    <w:rsid w:val="00772C77"/>
    <w:rsid w:val="007734E7"/>
    <w:rsid w:val="00773513"/>
    <w:rsid w:val="007739EF"/>
    <w:rsid w:val="00773A04"/>
    <w:rsid w:val="0077460B"/>
    <w:rsid w:val="00774680"/>
    <w:rsid w:val="00775853"/>
    <w:rsid w:val="00775D90"/>
    <w:rsid w:val="007778F1"/>
    <w:rsid w:val="00777D5E"/>
    <w:rsid w:val="00777E32"/>
    <w:rsid w:val="00780607"/>
    <w:rsid w:val="007815D6"/>
    <w:rsid w:val="007818D1"/>
    <w:rsid w:val="00782051"/>
    <w:rsid w:val="00782227"/>
    <w:rsid w:val="00782C2E"/>
    <w:rsid w:val="00782E87"/>
    <w:rsid w:val="00783075"/>
    <w:rsid w:val="00783EE4"/>
    <w:rsid w:val="00784339"/>
    <w:rsid w:val="00785205"/>
    <w:rsid w:val="007858EB"/>
    <w:rsid w:val="007869CC"/>
    <w:rsid w:val="00786D8A"/>
    <w:rsid w:val="007876E0"/>
    <w:rsid w:val="007878C5"/>
    <w:rsid w:val="00787995"/>
    <w:rsid w:val="007879F2"/>
    <w:rsid w:val="00787AEE"/>
    <w:rsid w:val="00787D80"/>
    <w:rsid w:val="007901B6"/>
    <w:rsid w:val="007906CB"/>
    <w:rsid w:val="00790824"/>
    <w:rsid w:val="00790AD5"/>
    <w:rsid w:val="007916D5"/>
    <w:rsid w:val="00794C77"/>
    <w:rsid w:val="00795BD9"/>
    <w:rsid w:val="00795FD7"/>
    <w:rsid w:val="00797041"/>
    <w:rsid w:val="00797277"/>
    <w:rsid w:val="007A1A11"/>
    <w:rsid w:val="007A1DEF"/>
    <w:rsid w:val="007A22BA"/>
    <w:rsid w:val="007A4111"/>
    <w:rsid w:val="007A4A02"/>
    <w:rsid w:val="007A4CD8"/>
    <w:rsid w:val="007A5138"/>
    <w:rsid w:val="007A688E"/>
    <w:rsid w:val="007A7454"/>
    <w:rsid w:val="007B03FF"/>
    <w:rsid w:val="007B0815"/>
    <w:rsid w:val="007B0B3B"/>
    <w:rsid w:val="007B13A8"/>
    <w:rsid w:val="007B1974"/>
    <w:rsid w:val="007B1B2A"/>
    <w:rsid w:val="007B2298"/>
    <w:rsid w:val="007B23C0"/>
    <w:rsid w:val="007B2569"/>
    <w:rsid w:val="007B26E0"/>
    <w:rsid w:val="007B3596"/>
    <w:rsid w:val="007B3A10"/>
    <w:rsid w:val="007B4E34"/>
    <w:rsid w:val="007B506E"/>
    <w:rsid w:val="007B600C"/>
    <w:rsid w:val="007B6793"/>
    <w:rsid w:val="007B6E76"/>
    <w:rsid w:val="007B7343"/>
    <w:rsid w:val="007C094E"/>
    <w:rsid w:val="007C0B4D"/>
    <w:rsid w:val="007C0F61"/>
    <w:rsid w:val="007C21C2"/>
    <w:rsid w:val="007C31E3"/>
    <w:rsid w:val="007C3EA7"/>
    <w:rsid w:val="007C4305"/>
    <w:rsid w:val="007C4395"/>
    <w:rsid w:val="007C48E1"/>
    <w:rsid w:val="007C5226"/>
    <w:rsid w:val="007C54E1"/>
    <w:rsid w:val="007C599F"/>
    <w:rsid w:val="007C62DC"/>
    <w:rsid w:val="007C6A4B"/>
    <w:rsid w:val="007C70D2"/>
    <w:rsid w:val="007C71CF"/>
    <w:rsid w:val="007C720D"/>
    <w:rsid w:val="007D153C"/>
    <w:rsid w:val="007D1C54"/>
    <w:rsid w:val="007D257B"/>
    <w:rsid w:val="007D34A5"/>
    <w:rsid w:val="007D3FC6"/>
    <w:rsid w:val="007D49DC"/>
    <w:rsid w:val="007D5138"/>
    <w:rsid w:val="007D7AC6"/>
    <w:rsid w:val="007E0003"/>
    <w:rsid w:val="007E0510"/>
    <w:rsid w:val="007E05CD"/>
    <w:rsid w:val="007E0D5C"/>
    <w:rsid w:val="007E1E83"/>
    <w:rsid w:val="007E224E"/>
    <w:rsid w:val="007E2E60"/>
    <w:rsid w:val="007E340A"/>
    <w:rsid w:val="007E3E61"/>
    <w:rsid w:val="007E41DF"/>
    <w:rsid w:val="007E487B"/>
    <w:rsid w:val="007E529E"/>
    <w:rsid w:val="007E551A"/>
    <w:rsid w:val="007E6390"/>
    <w:rsid w:val="007E689E"/>
    <w:rsid w:val="007E6CBF"/>
    <w:rsid w:val="007E7B4E"/>
    <w:rsid w:val="007E7BCB"/>
    <w:rsid w:val="007F00BA"/>
    <w:rsid w:val="007F0694"/>
    <w:rsid w:val="007F09C5"/>
    <w:rsid w:val="007F1586"/>
    <w:rsid w:val="007F1775"/>
    <w:rsid w:val="007F178A"/>
    <w:rsid w:val="007F2146"/>
    <w:rsid w:val="007F25A7"/>
    <w:rsid w:val="007F3852"/>
    <w:rsid w:val="007F3C08"/>
    <w:rsid w:val="007F43C8"/>
    <w:rsid w:val="007F46EA"/>
    <w:rsid w:val="007F490C"/>
    <w:rsid w:val="007F4E77"/>
    <w:rsid w:val="007F4FDB"/>
    <w:rsid w:val="007F503A"/>
    <w:rsid w:val="007F5B46"/>
    <w:rsid w:val="007F620B"/>
    <w:rsid w:val="007F64D4"/>
    <w:rsid w:val="007F6A24"/>
    <w:rsid w:val="007F6D4A"/>
    <w:rsid w:val="007F7126"/>
    <w:rsid w:val="007F7281"/>
    <w:rsid w:val="007F74ED"/>
    <w:rsid w:val="00800053"/>
    <w:rsid w:val="0080100E"/>
    <w:rsid w:val="00802480"/>
    <w:rsid w:val="00803994"/>
    <w:rsid w:val="00803D37"/>
    <w:rsid w:val="00803FCE"/>
    <w:rsid w:val="00804238"/>
    <w:rsid w:val="008043E3"/>
    <w:rsid w:val="00804534"/>
    <w:rsid w:val="008064A0"/>
    <w:rsid w:val="00806AD6"/>
    <w:rsid w:val="00806E2F"/>
    <w:rsid w:val="00811600"/>
    <w:rsid w:val="0081162D"/>
    <w:rsid w:val="00811B26"/>
    <w:rsid w:val="0081278F"/>
    <w:rsid w:val="00815FF8"/>
    <w:rsid w:val="008162F1"/>
    <w:rsid w:val="0081638A"/>
    <w:rsid w:val="008167FC"/>
    <w:rsid w:val="0081731F"/>
    <w:rsid w:val="00817AC2"/>
    <w:rsid w:val="008210D3"/>
    <w:rsid w:val="008222E1"/>
    <w:rsid w:val="00824ECA"/>
    <w:rsid w:val="00824EE7"/>
    <w:rsid w:val="00825663"/>
    <w:rsid w:val="00825ED7"/>
    <w:rsid w:val="00826009"/>
    <w:rsid w:val="00826309"/>
    <w:rsid w:val="008264A2"/>
    <w:rsid w:val="0082677E"/>
    <w:rsid w:val="008270E3"/>
    <w:rsid w:val="00830086"/>
    <w:rsid w:val="00830E34"/>
    <w:rsid w:val="0083110C"/>
    <w:rsid w:val="008322FE"/>
    <w:rsid w:val="0083236B"/>
    <w:rsid w:val="0083274C"/>
    <w:rsid w:val="00832E6D"/>
    <w:rsid w:val="0083375E"/>
    <w:rsid w:val="00833AC3"/>
    <w:rsid w:val="00834076"/>
    <w:rsid w:val="00835791"/>
    <w:rsid w:val="00837284"/>
    <w:rsid w:val="00837AB1"/>
    <w:rsid w:val="008405E6"/>
    <w:rsid w:val="00840AF1"/>
    <w:rsid w:val="00840DC7"/>
    <w:rsid w:val="0084149E"/>
    <w:rsid w:val="00841B13"/>
    <w:rsid w:val="00841C32"/>
    <w:rsid w:val="00842C30"/>
    <w:rsid w:val="00842E78"/>
    <w:rsid w:val="0084499B"/>
    <w:rsid w:val="00844E77"/>
    <w:rsid w:val="00845A26"/>
    <w:rsid w:val="00847314"/>
    <w:rsid w:val="00850509"/>
    <w:rsid w:val="008505E1"/>
    <w:rsid w:val="00850785"/>
    <w:rsid w:val="00851319"/>
    <w:rsid w:val="00851876"/>
    <w:rsid w:val="00851B82"/>
    <w:rsid w:val="00851C62"/>
    <w:rsid w:val="008535E1"/>
    <w:rsid w:val="0085482E"/>
    <w:rsid w:val="00854E03"/>
    <w:rsid w:val="00854FBA"/>
    <w:rsid w:val="00855034"/>
    <w:rsid w:val="0085540B"/>
    <w:rsid w:val="008568F7"/>
    <w:rsid w:val="00856BCD"/>
    <w:rsid w:val="008575BA"/>
    <w:rsid w:val="008577C2"/>
    <w:rsid w:val="00860586"/>
    <w:rsid w:val="008607F8"/>
    <w:rsid w:val="00860C67"/>
    <w:rsid w:val="00861246"/>
    <w:rsid w:val="008615C7"/>
    <w:rsid w:val="00862324"/>
    <w:rsid w:val="008628F6"/>
    <w:rsid w:val="00863250"/>
    <w:rsid w:val="0086392E"/>
    <w:rsid w:val="00863A33"/>
    <w:rsid w:val="00864373"/>
    <w:rsid w:val="008647B7"/>
    <w:rsid w:val="00864E51"/>
    <w:rsid w:val="00865A71"/>
    <w:rsid w:val="008674DC"/>
    <w:rsid w:val="0086793C"/>
    <w:rsid w:val="00867A2F"/>
    <w:rsid w:val="0087013D"/>
    <w:rsid w:val="00870AAF"/>
    <w:rsid w:val="00870D6F"/>
    <w:rsid w:val="008720F9"/>
    <w:rsid w:val="00872ACD"/>
    <w:rsid w:val="008739F4"/>
    <w:rsid w:val="008740F6"/>
    <w:rsid w:val="0087419E"/>
    <w:rsid w:val="008746C4"/>
    <w:rsid w:val="00875F34"/>
    <w:rsid w:val="008765B4"/>
    <w:rsid w:val="0087722D"/>
    <w:rsid w:val="008774E9"/>
    <w:rsid w:val="0087774B"/>
    <w:rsid w:val="00880221"/>
    <w:rsid w:val="0088087B"/>
    <w:rsid w:val="008818B9"/>
    <w:rsid w:val="00882366"/>
    <w:rsid w:val="0088291D"/>
    <w:rsid w:val="00883021"/>
    <w:rsid w:val="00883412"/>
    <w:rsid w:val="008836AF"/>
    <w:rsid w:val="00884145"/>
    <w:rsid w:val="008849DE"/>
    <w:rsid w:val="00886E29"/>
    <w:rsid w:val="00887424"/>
    <w:rsid w:val="00890C98"/>
    <w:rsid w:val="00891415"/>
    <w:rsid w:val="00891AF1"/>
    <w:rsid w:val="00892679"/>
    <w:rsid w:val="008932CD"/>
    <w:rsid w:val="0089397A"/>
    <w:rsid w:val="00893D00"/>
    <w:rsid w:val="00894937"/>
    <w:rsid w:val="00896741"/>
    <w:rsid w:val="00896A60"/>
    <w:rsid w:val="008977E3"/>
    <w:rsid w:val="008A0B65"/>
    <w:rsid w:val="008A0DF9"/>
    <w:rsid w:val="008A15CF"/>
    <w:rsid w:val="008A1E8A"/>
    <w:rsid w:val="008A3ACD"/>
    <w:rsid w:val="008A4CC4"/>
    <w:rsid w:val="008A51F8"/>
    <w:rsid w:val="008A6BD4"/>
    <w:rsid w:val="008B0963"/>
    <w:rsid w:val="008B0B0A"/>
    <w:rsid w:val="008B0BD7"/>
    <w:rsid w:val="008B1239"/>
    <w:rsid w:val="008B148C"/>
    <w:rsid w:val="008B1BE6"/>
    <w:rsid w:val="008B2125"/>
    <w:rsid w:val="008B2679"/>
    <w:rsid w:val="008B31B3"/>
    <w:rsid w:val="008B3666"/>
    <w:rsid w:val="008B3A75"/>
    <w:rsid w:val="008B3CC4"/>
    <w:rsid w:val="008B49B9"/>
    <w:rsid w:val="008B60F5"/>
    <w:rsid w:val="008B6FE1"/>
    <w:rsid w:val="008B73BD"/>
    <w:rsid w:val="008B7AED"/>
    <w:rsid w:val="008B7EE2"/>
    <w:rsid w:val="008C119E"/>
    <w:rsid w:val="008C15E5"/>
    <w:rsid w:val="008C2665"/>
    <w:rsid w:val="008C2AAB"/>
    <w:rsid w:val="008C3284"/>
    <w:rsid w:val="008C3534"/>
    <w:rsid w:val="008C355D"/>
    <w:rsid w:val="008C3788"/>
    <w:rsid w:val="008C675B"/>
    <w:rsid w:val="008C790E"/>
    <w:rsid w:val="008D071A"/>
    <w:rsid w:val="008D0926"/>
    <w:rsid w:val="008D2152"/>
    <w:rsid w:val="008D290A"/>
    <w:rsid w:val="008D2D70"/>
    <w:rsid w:val="008D4ADC"/>
    <w:rsid w:val="008D52B5"/>
    <w:rsid w:val="008D579B"/>
    <w:rsid w:val="008D713B"/>
    <w:rsid w:val="008E0465"/>
    <w:rsid w:val="008E0BFE"/>
    <w:rsid w:val="008E1661"/>
    <w:rsid w:val="008E27B6"/>
    <w:rsid w:val="008E2997"/>
    <w:rsid w:val="008E31B6"/>
    <w:rsid w:val="008E3AAF"/>
    <w:rsid w:val="008E3C58"/>
    <w:rsid w:val="008E3DA3"/>
    <w:rsid w:val="008E468C"/>
    <w:rsid w:val="008E4BA5"/>
    <w:rsid w:val="008E57F6"/>
    <w:rsid w:val="008E6151"/>
    <w:rsid w:val="008E6689"/>
    <w:rsid w:val="008E74AF"/>
    <w:rsid w:val="008E7896"/>
    <w:rsid w:val="008F0344"/>
    <w:rsid w:val="008F071A"/>
    <w:rsid w:val="008F2AE9"/>
    <w:rsid w:val="008F318A"/>
    <w:rsid w:val="008F39AA"/>
    <w:rsid w:val="008F4DB2"/>
    <w:rsid w:val="008F4DEF"/>
    <w:rsid w:val="008F6796"/>
    <w:rsid w:val="008F7307"/>
    <w:rsid w:val="008F7BE4"/>
    <w:rsid w:val="008F7C7F"/>
    <w:rsid w:val="00900127"/>
    <w:rsid w:val="009003CF"/>
    <w:rsid w:val="00900FE6"/>
    <w:rsid w:val="009024E7"/>
    <w:rsid w:val="00902A7F"/>
    <w:rsid w:val="00902DFF"/>
    <w:rsid w:val="00902E83"/>
    <w:rsid w:val="00903A59"/>
    <w:rsid w:val="00903B55"/>
    <w:rsid w:val="00903C85"/>
    <w:rsid w:val="00907761"/>
    <w:rsid w:val="009102B8"/>
    <w:rsid w:val="009107AE"/>
    <w:rsid w:val="00912665"/>
    <w:rsid w:val="00912851"/>
    <w:rsid w:val="0091299C"/>
    <w:rsid w:val="00912F87"/>
    <w:rsid w:val="00913C91"/>
    <w:rsid w:val="00915CC6"/>
    <w:rsid w:val="009165C2"/>
    <w:rsid w:val="00916FE9"/>
    <w:rsid w:val="00917A1D"/>
    <w:rsid w:val="00917C1D"/>
    <w:rsid w:val="0092093F"/>
    <w:rsid w:val="00920CB8"/>
    <w:rsid w:val="00921E1D"/>
    <w:rsid w:val="00921E48"/>
    <w:rsid w:val="0092224F"/>
    <w:rsid w:val="0092303F"/>
    <w:rsid w:val="00923165"/>
    <w:rsid w:val="00923662"/>
    <w:rsid w:val="00924824"/>
    <w:rsid w:val="009255A0"/>
    <w:rsid w:val="0092640F"/>
    <w:rsid w:val="0093038A"/>
    <w:rsid w:val="009326E5"/>
    <w:rsid w:val="00933820"/>
    <w:rsid w:val="009348E2"/>
    <w:rsid w:val="009360D4"/>
    <w:rsid w:val="00936FA8"/>
    <w:rsid w:val="00937096"/>
    <w:rsid w:val="00937842"/>
    <w:rsid w:val="00937DD8"/>
    <w:rsid w:val="009400C2"/>
    <w:rsid w:val="00940A5D"/>
    <w:rsid w:val="00940FC3"/>
    <w:rsid w:val="00941DE8"/>
    <w:rsid w:val="00942A3B"/>
    <w:rsid w:val="0094466A"/>
    <w:rsid w:val="00944677"/>
    <w:rsid w:val="00946FD3"/>
    <w:rsid w:val="00947D5D"/>
    <w:rsid w:val="00950405"/>
    <w:rsid w:val="009516DA"/>
    <w:rsid w:val="009518DB"/>
    <w:rsid w:val="0095228D"/>
    <w:rsid w:val="009524B1"/>
    <w:rsid w:val="00953828"/>
    <w:rsid w:val="00953B28"/>
    <w:rsid w:val="00953CD3"/>
    <w:rsid w:val="00954D27"/>
    <w:rsid w:val="00955B47"/>
    <w:rsid w:val="00956685"/>
    <w:rsid w:val="009572C5"/>
    <w:rsid w:val="00957ADA"/>
    <w:rsid w:val="00957BDD"/>
    <w:rsid w:val="00957DDB"/>
    <w:rsid w:val="009602FE"/>
    <w:rsid w:val="00960C44"/>
    <w:rsid w:val="00960E8F"/>
    <w:rsid w:val="00961460"/>
    <w:rsid w:val="00961B32"/>
    <w:rsid w:val="00962964"/>
    <w:rsid w:val="0096326E"/>
    <w:rsid w:val="009633D9"/>
    <w:rsid w:val="009634F0"/>
    <w:rsid w:val="00963E6A"/>
    <w:rsid w:val="00963EBC"/>
    <w:rsid w:val="00964253"/>
    <w:rsid w:val="009653DE"/>
    <w:rsid w:val="00965CDC"/>
    <w:rsid w:val="0096616C"/>
    <w:rsid w:val="009666A5"/>
    <w:rsid w:val="00966D0F"/>
    <w:rsid w:val="0096713A"/>
    <w:rsid w:val="00967156"/>
    <w:rsid w:val="0097052D"/>
    <w:rsid w:val="00971385"/>
    <w:rsid w:val="009724AA"/>
    <w:rsid w:val="00972812"/>
    <w:rsid w:val="00973B97"/>
    <w:rsid w:val="00973CBA"/>
    <w:rsid w:val="00974315"/>
    <w:rsid w:val="009743AC"/>
    <w:rsid w:val="009749D2"/>
    <w:rsid w:val="009751B6"/>
    <w:rsid w:val="0097624C"/>
    <w:rsid w:val="009765AA"/>
    <w:rsid w:val="0097687E"/>
    <w:rsid w:val="00976993"/>
    <w:rsid w:val="00976999"/>
    <w:rsid w:val="00976E8E"/>
    <w:rsid w:val="0097721C"/>
    <w:rsid w:val="00977D20"/>
    <w:rsid w:val="00977E5B"/>
    <w:rsid w:val="00977E67"/>
    <w:rsid w:val="00981329"/>
    <w:rsid w:val="00982670"/>
    <w:rsid w:val="00982E3A"/>
    <w:rsid w:val="00983108"/>
    <w:rsid w:val="009837C8"/>
    <w:rsid w:val="0098385A"/>
    <w:rsid w:val="00984452"/>
    <w:rsid w:val="00984734"/>
    <w:rsid w:val="00984804"/>
    <w:rsid w:val="00984EDE"/>
    <w:rsid w:val="009863A4"/>
    <w:rsid w:val="0098644C"/>
    <w:rsid w:val="00987D76"/>
    <w:rsid w:val="00990142"/>
    <w:rsid w:val="0099072A"/>
    <w:rsid w:val="00992898"/>
    <w:rsid w:val="009933CD"/>
    <w:rsid w:val="00993A5D"/>
    <w:rsid w:val="00994011"/>
    <w:rsid w:val="009952AB"/>
    <w:rsid w:val="00995886"/>
    <w:rsid w:val="00996911"/>
    <w:rsid w:val="009972B4"/>
    <w:rsid w:val="00997F97"/>
    <w:rsid w:val="009A219E"/>
    <w:rsid w:val="009A2812"/>
    <w:rsid w:val="009A2E87"/>
    <w:rsid w:val="009A3330"/>
    <w:rsid w:val="009A3482"/>
    <w:rsid w:val="009A3C77"/>
    <w:rsid w:val="009A3E26"/>
    <w:rsid w:val="009A4547"/>
    <w:rsid w:val="009A4D1F"/>
    <w:rsid w:val="009A79F4"/>
    <w:rsid w:val="009B0567"/>
    <w:rsid w:val="009B0704"/>
    <w:rsid w:val="009B191B"/>
    <w:rsid w:val="009B22AD"/>
    <w:rsid w:val="009B2E9B"/>
    <w:rsid w:val="009B2F3B"/>
    <w:rsid w:val="009B3751"/>
    <w:rsid w:val="009B4993"/>
    <w:rsid w:val="009B5205"/>
    <w:rsid w:val="009B6B8A"/>
    <w:rsid w:val="009B7960"/>
    <w:rsid w:val="009B7C61"/>
    <w:rsid w:val="009B7DA2"/>
    <w:rsid w:val="009C0169"/>
    <w:rsid w:val="009C040A"/>
    <w:rsid w:val="009C0756"/>
    <w:rsid w:val="009C0BCD"/>
    <w:rsid w:val="009C1497"/>
    <w:rsid w:val="009C15ED"/>
    <w:rsid w:val="009C225F"/>
    <w:rsid w:val="009C27B4"/>
    <w:rsid w:val="009C3028"/>
    <w:rsid w:val="009C3587"/>
    <w:rsid w:val="009C394E"/>
    <w:rsid w:val="009C3DD5"/>
    <w:rsid w:val="009C4DAA"/>
    <w:rsid w:val="009C528B"/>
    <w:rsid w:val="009C59DD"/>
    <w:rsid w:val="009C731D"/>
    <w:rsid w:val="009C74E8"/>
    <w:rsid w:val="009C7510"/>
    <w:rsid w:val="009D0A1E"/>
    <w:rsid w:val="009D0E14"/>
    <w:rsid w:val="009D1033"/>
    <w:rsid w:val="009D157F"/>
    <w:rsid w:val="009D1CC1"/>
    <w:rsid w:val="009D23B5"/>
    <w:rsid w:val="009D286C"/>
    <w:rsid w:val="009D2981"/>
    <w:rsid w:val="009D2DFE"/>
    <w:rsid w:val="009D33F4"/>
    <w:rsid w:val="009D3C7F"/>
    <w:rsid w:val="009D42A5"/>
    <w:rsid w:val="009D4787"/>
    <w:rsid w:val="009D5421"/>
    <w:rsid w:val="009D5C44"/>
    <w:rsid w:val="009D713F"/>
    <w:rsid w:val="009D7BB1"/>
    <w:rsid w:val="009E017B"/>
    <w:rsid w:val="009E07AC"/>
    <w:rsid w:val="009E0AD1"/>
    <w:rsid w:val="009E1CC1"/>
    <w:rsid w:val="009E1FD9"/>
    <w:rsid w:val="009E321F"/>
    <w:rsid w:val="009E399F"/>
    <w:rsid w:val="009E4302"/>
    <w:rsid w:val="009E4432"/>
    <w:rsid w:val="009E4CB2"/>
    <w:rsid w:val="009E4EBC"/>
    <w:rsid w:val="009E4FD4"/>
    <w:rsid w:val="009E767C"/>
    <w:rsid w:val="009E769E"/>
    <w:rsid w:val="009F1058"/>
    <w:rsid w:val="009F1954"/>
    <w:rsid w:val="009F1B83"/>
    <w:rsid w:val="009F1D25"/>
    <w:rsid w:val="009F2243"/>
    <w:rsid w:val="009F2823"/>
    <w:rsid w:val="009F310A"/>
    <w:rsid w:val="009F4342"/>
    <w:rsid w:val="009F4C69"/>
    <w:rsid w:val="009F53B5"/>
    <w:rsid w:val="009F5DDE"/>
    <w:rsid w:val="009F657E"/>
    <w:rsid w:val="009F6A66"/>
    <w:rsid w:val="009F77DC"/>
    <w:rsid w:val="009F7EBE"/>
    <w:rsid w:val="00A00B4A"/>
    <w:rsid w:val="00A0216E"/>
    <w:rsid w:val="00A024EB"/>
    <w:rsid w:val="00A02BA6"/>
    <w:rsid w:val="00A02EEA"/>
    <w:rsid w:val="00A032AF"/>
    <w:rsid w:val="00A03745"/>
    <w:rsid w:val="00A04B1A"/>
    <w:rsid w:val="00A05434"/>
    <w:rsid w:val="00A05D50"/>
    <w:rsid w:val="00A05FB5"/>
    <w:rsid w:val="00A0703B"/>
    <w:rsid w:val="00A07527"/>
    <w:rsid w:val="00A07CC5"/>
    <w:rsid w:val="00A108B7"/>
    <w:rsid w:val="00A10DA2"/>
    <w:rsid w:val="00A10EB3"/>
    <w:rsid w:val="00A11171"/>
    <w:rsid w:val="00A11AAE"/>
    <w:rsid w:val="00A12260"/>
    <w:rsid w:val="00A12877"/>
    <w:rsid w:val="00A12ACF"/>
    <w:rsid w:val="00A138E0"/>
    <w:rsid w:val="00A139E6"/>
    <w:rsid w:val="00A13CDC"/>
    <w:rsid w:val="00A144A9"/>
    <w:rsid w:val="00A149AB"/>
    <w:rsid w:val="00A152EE"/>
    <w:rsid w:val="00A16038"/>
    <w:rsid w:val="00A1604E"/>
    <w:rsid w:val="00A16272"/>
    <w:rsid w:val="00A169AE"/>
    <w:rsid w:val="00A170A0"/>
    <w:rsid w:val="00A17A94"/>
    <w:rsid w:val="00A17B09"/>
    <w:rsid w:val="00A17D99"/>
    <w:rsid w:val="00A17E17"/>
    <w:rsid w:val="00A17F3D"/>
    <w:rsid w:val="00A2097F"/>
    <w:rsid w:val="00A212EF"/>
    <w:rsid w:val="00A2132C"/>
    <w:rsid w:val="00A21487"/>
    <w:rsid w:val="00A21666"/>
    <w:rsid w:val="00A22A52"/>
    <w:rsid w:val="00A22C28"/>
    <w:rsid w:val="00A2319C"/>
    <w:rsid w:val="00A23BFF"/>
    <w:rsid w:val="00A23C2D"/>
    <w:rsid w:val="00A2524B"/>
    <w:rsid w:val="00A256D8"/>
    <w:rsid w:val="00A27BAF"/>
    <w:rsid w:val="00A301BA"/>
    <w:rsid w:val="00A30316"/>
    <w:rsid w:val="00A30447"/>
    <w:rsid w:val="00A3062D"/>
    <w:rsid w:val="00A31044"/>
    <w:rsid w:val="00A3194D"/>
    <w:rsid w:val="00A31EAE"/>
    <w:rsid w:val="00A31F48"/>
    <w:rsid w:val="00A322EA"/>
    <w:rsid w:val="00A327C8"/>
    <w:rsid w:val="00A33BFC"/>
    <w:rsid w:val="00A3415D"/>
    <w:rsid w:val="00A34872"/>
    <w:rsid w:val="00A34E19"/>
    <w:rsid w:val="00A351BA"/>
    <w:rsid w:val="00A35D1D"/>
    <w:rsid w:val="00A36408"/>
    <w:rsid w:val="00A36DB8"/>
    <w:rsid w:val="00A36F6A"/>
    <w:rsid w:val="00A37547"/>
    <w:rsid w:val="00A378FC"/>
    <w:rsid w:val="00A37EE4"/>
    <w:rsid w:val="00A4134C"/>
    <w:rsid w:val="00A41390"/>
    <w:rsid w:val="00A417FB"/>
    <w:rsid w:val="00A41BD9"/>
    <w:rsid w:val="00A42191"/>
    <w:rsid w:val="00A42809"/>
    <w:rsid w:val="00A42F97"/>
    <w:rsid w:val="00A43265"/>
    <w:rsid w:val="00A4385A"/>
    <w:rsid w:val="00A44CC2"/>
    <w:rsid w:val="00A45150"/>
    <w:rsid w:val="00A47071"/>
    <w:rsid w:val="00A4758D"/>
    <w:rsid w:val="00A478F0"/>
    <w:rsid w:val="00A47993"/>
    <w:rsid w:val="00A50AE1"/>
    <w:rsid w:val="00A510E7"/>
    <w:rsid w:val="00A5188B"/>
    <w:rsid w:val="00A51BB4"/>
    <w:rsid w:val="00A51E20"/>
    <w:rsid w:val="00A52D16"/>
    <w:rsid w:val="00A5346C"/>
    <w:rsid w:val="00A53B06"/>
    <w:rsid w:val="00A5403F"/>
    <w:rsid w:val="00A543CA"/>
    <w:rsid w:val="00A544C6"/>
    <w:rsid w:val="00A546D7"/>
    <w:rsid w:val="00A55426"/>
    <w:rsid w:val="00A5596A"/>
    <w:rsid w:val="00A56030"/>
    <w:rsid w:val="00A5628F"/>
    <w:rsid w:val="00A57F18"/>
    <w:rsid w:val="00A601DE"/>
    <w:rsid w:val="00A603C2"/>
    <w:rsid w:val="00A60E8F"/>
    <w:rsid w:val="00A619B9"/>
    <w:rsid w:val="00A619F7"/>
    <w:rsid w:val="00A61A0A"/>
    <w:rsid w:val="00A627D9"/>
    <w:rsid w:val="00A64E1B"/>
    <w:rsid w:val="00A6577E"/>
    <w:rsid w:val="00A65F9D"/>
    <w:rsid w:val="00A66230"/>
    <w:rsid w:val="00A671E6"/>
    <w:rsid w:val="00A67440"/>
    <w:rsid w:val="00A71AED"/>
    <w:rsid w:val="00A72DCA"/>
    <w:rsid w:val="00A7308A"/>
    <w:rsid w:val="00A736E0"/>
    <w:rsid w:val="00A73F81"/>
    <w:rsid w:val="00A74DCD"/>
    <w:rsid w:val="00A75870"/>
    <w:rsid w:val="00A76368"/>
    <w:rsid w:val="00A770A1"/>
    <w:rsid w:val="00A817C3"/>
    <w:rsid w:val="00A8184A"/>
    <w:rsid w:val="00A820D4"/>
    <w:rsid w:val="00A823A7"/>
    <w:rsid w:val="00A8362C"/>
    <w:rsid w:val="00A850AA"/>
    <w:rsid w:val="00A853C4"/>
    <w:rsid w:val="00A87297"/>
    <w:rsid w:val="00A8737B"/>
    <w:rsid w:val="00A87396"/>
    <w:rsid w:val="00A907C5"/>
    <w:rsid w:val="00A9264D"/>
    <w:rsid w:val="00A926A8"/>
    <w:rsid w:val="00A92768"/>
    <w:rsid w:val="00A92933"/>
    <w:rsid w:val="00A93862"/>
    <w:rsid w:val="00A93CE0"/>
    <w:rsid w:val="00A94338"/>
    <w:rsid w:val="00A94DE1"/>
    <w:rsid w:val="00A94E3C"/>
    <w:rsid w:val="00A9537E"/>
    <w:rsid w:val="00A955F9"/>
    <w:rsid w:val="00A95940"/>
    <w:rsid w:val="00A96688"/>
    <w:rsid w:val="00A96712"/>
    <w:rsid w:val="00A96B8A"/>
    <w:rsid w:val="00A9704B"/>
    <w:rsid w:val="00A97104"/>
    <w:rsid w:val="00A97518"/>
    <w:rsid w:val="00A979E5"/>
    <w:rsid w:val="00A97AB4"/>
    <w:rsid w:val="00A97F81"/>
    <w:rsid w:val="00AA1CA6"/>
    <w:rsid w:val="00AA255F"/>
    <w:rsid w:val="00AA257E"/>
    <w:rsid w:val="00AA3382"/>
    <w:rsid w:val="00AA35A0"/>
    <w:rsid w:val="00AA4553"/>
    <w:rsid w:val="00AA4888"/>
    <w:rsid w:val="00AA53AE"/>
    <w:rsid w:val="00AA687E"/>
    <w:rsid w:val="00AA6A73"/>
    <w:rsid w:val="00AA7644"/>
    <w:rsid w:val="00AA76C4"/>
    <w:rsid w:val="00AA7768"/>
    <w:rsid w:val="00AA79C2"/>
    <w:rsid w:val="00AA7BCB"/>
    <w:rsid w:val="00AB00DA"/>
    <w:rsid w:val="00AB0652"/>
    <w:rsid w:val="00AB0B09"/>
    <w:rsid w:val="00AB2F1B"/>
    <w:rsid w:val="00AB3F6D"/>
    <w:rsid w:val="00AB46A8"/>
    <w:rsid w:val="00AB5053"/>
    <w:rsid w:val="00AB5A4A"/>
    <w:rsid w:val="00AB5D6E"/>
    <w:rsid w:val="00AB72FA"/>
    <w:rsid w:val="00AB7944"/>
    <w:rsid w:val="00AB7DD7"/>
    <w:rsid w:val="00AC13AD"/>
    <w:rsid w:val="00AC1AD2"/>
    <w:rsid w:val="00AC269A"/>
    <w:rsid w:val="00AC2B6F"/>
    <w:rsid w:val="00AC374F"/>
    <w:rsid w:val="00AC3883"/>
    <w:rsid w:val="00AC4590"/>
    <w:rsid w:val="00AC4F44"/>
    <w:rsid w:val="00AC5353"/>
    <w:rsid w:val="00AC5E67"/>
    <w:rsid w:val="00AC62AB"/>
    <w:rsid w:val="00AD0675"/>
    <w:rsid w:val="00AD0D94"/>
    <w:rsid w:val="00AD1F86"/>
    <w:rsid w:val="00AD209D"/>
    <w:rsid w:val="00AD3436"/>
    <w:rsid w:val="00AD472A"/>
    <w:rsid w:val="00AD4C42"/>
    <w:rsid w:val="00AD5487"/>
    <w:rsid w:val="00AD5FA7"/>
    <w:rsid w:val="00AD750C"/>
    <w:rsid w:val="00AD7C18"/>
    <w:rsid w:val="00AE024C"/>
    <w:rsid w:val="00AE083B"/>
    <w:rsid w:val="00AE1371"/>
    <w:rsid w:val="00AE2131"/>
    <w:rsid w:val="00AE34C4"/>
    <w:rsid w:val="00AE5900"/>
    <w:rsid w:val="00AE5E93"/>
    <w:rsid w:val="00AE6132"/>
    <w:rsid w:val="00AE631B"/>
    <w:rsid w:val="00AE697E"/>
    <w:rsid w:val="00AE6B7A"/>
    <w:rsid w:val="00AE6F49"/>
    <w:rsid w:val="00AE75FE"/>
    <w:rsid w:val="00AE792B"/>
    <w:rsid w:val="00AE7F04"/>
    <w:rsid w:val="00AF0AF8"/>
    <w:rsid w:val="00AF0E94"/>
    <w:rsid w:val="00AF1DF6"/>
    <w:rsid w:val="00AF1E23"/>
    <w:rsid w:val="00AF284A"/>
    <w:rsid w:val="00AF3042"/>
    <w:rsid w:val="00AF38C8"/>
    <w:rsid w:val="00AF3C07"/>
    <w:rsid w:val="00AF3C8D"/>
    <w:rsid w:val="00AF564F"/>
    <w:rsid w:val="00AF56EC"/>
    <w:rsid w:val="00AF76F7"/>
    <w:rsid w:val="00AF789C"/>
    <w:rsid w:val="00B00090"/>
    <w:rsid w:val="00B002DA"/>
    <w:rsid w:val="00B0079B"/>
    <w:rsid w:val="00B021FD"/>
    <w:rsid w:val="00B024B8"/>
    <w:rsid w:val="00B031DB"/>
    <w:rsid w:val="00B043C6"/>
    <w:rsid w:val="00B0596C"/>
    <w:rsid w:val="00B06096"/>
    <w:rsid w:val="00B060DE"/>
    <w:rsid w:val="00B06751"/>
    <w:rsid w:val="00B0690B"/>
    <w:rsid w:val="00B06B5C"/>
    <w:rsid w:val="00B07096"/>
    <w:rsid w:val="00B072FC"/>
    <w:rsid w:val="00B07C83"/>
    <w:rsid w:val="00B11C5A"/>
    <w:rsid w:val="00B12459"/>
    <w:rsid w:val="00B146A6"/>
    <w:rsid w:val="00B14EDD"/>
    <w:rsid w:val="00B155E5"/>
    <w:rsid w:val="00B15B79"/>
    <w:rsid w:val="00B1611C"/>
    <w:rsid w:val="00B16CAE"/>
    <w:rsid w:val="00B170DC"/>
    <w:rsid w:val="00B17C20"/>
    <w:rsid w:val="00B17CC3"/>
    <w:rsid w:val="00B234FD"/>
    <w:rsid w:val="00B24DA9"/>
    <w:rsid w:val="00B250CC"/>
    <w:rsid w:val="00B25318"/>
    <w:rsid w:val="00B25D15"/>
    <w:rsid w:val="00B26D2D"/>
    <w:rsid w:val="00B2728C"/>
    <w:rsid w:val="00B277A9"/>
    <w:rsid w:val="00B27ABA"/>
    <w:rsid w:val="00B27B5D"/>
    <w:rsid w:val="00B27BAB"/>
    <w:rsid w:val="00B313DC"/>
    <w:rsid w:val="00B3145F"/>
    <w:rsid w:val="00B31DD8"/>
    <w:rsid w:val="00B34139"/>
    <w:rsid w:val="00B349A0"/>
    <w:rsid w:val="00B352F0"/>
    <w:rsid w:val="00B35EFA"/>
    <w:rsid w:val="00B36D4E"/>
    <w:rsid w:val="00B40C85"/>
    <w:rsid w:val="00B40FAB"/>
    <w:rsid w:val="00B412EC"/>
    <w:rsid w:val="00B414AD"/>
    <w:rsid w:val="00B41E5C"/>
    <w:rsid w:val="00B41F80"/>
    <w:rsid w:val="00B4206C"/>
    <w:rsid w:val="00B42753"/>
    <w:rsid w:val="00B4275A"/>
    <w:rsid w:val="00B43374"/>
    <w:rsid w:val="00B4354F"/>
    <w:rsid w:val="00B436A0"/>
    <w:rsid w:val="00B43795"/>
    <w:rsid w:val="00B4381C"/>
    <w:rsid w:val="00B43D34"/>
    <w:rsid w:val="00B4421E"/>
    <w:rsid w:val="00B44EF3"/>
    <w:rsid w:val="00B4632C"/>
    <w:rsid w:val="00B46B67"/>
    <w:rsid w:val="00B472EE"/>
    <w:rsid w:val="00B47305"/>
    <w:rsid w:val="00B4787B"/>
    <w:rsid w:val="00B47C16"/>
    <w:rsid w:val="00B50493"/>
    <w:rsid w:val="00B50603"/>
    <w:rsid w:val="00B511F4"/>
    <w:rsid w:val="00B52492"/>
    <w:rsid w:val="00B548EC"/>
    <w:rsid w:val="00B54E54"/>
    <w:rsid w:val="00B550D4"/>
    <w:rsid w:val="00B550F0"/>
    <w:rsid w:val="00B55A9C"/>
    <w:rsid w:val="00B55F8C"/>
    <w:rsid w:val="00B564FE"/>
    <w:rsid w:val="00B566F5"/>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349A"/>
    <w:rsid w:val="00B7418F"/>
    <w:rsid w:val="00B755DB"/>
    <w:rsid w:val="00B76A32"/>
    <w:rsid w:val="00B801D4"/>
    <w:rsid w:val="00B80680"/>
    <w:rsid w:val="00B80689"/>
    <w:rsid w:val="00B80ACF"/>
    <w:rsid w:val="00B80B8D"/>
    <w:rsid w:val="00B819D5"/>
    <w:rsid w:val="00B81B1D"/>
    <w:rsid w:val="00B81C5F"/>
    <w:rsid w:val="00B825A2"/>
    <w:rsid w:val="00B8464D"/>
    <w:rsid w:val="00B84AA2"/>
    <w:rsid w:val="00B87B98"/>
    <w:rsid w:val="00B87D04"/>
    <w:rsid w:val="00B87DCC"/>
    <w:rsid w:val="00B92075"/>
    <w:rsid w:val="00B92953"/>
    <w:rsid w:val="00B92A38"/>
    <w:rsid w:val="00B92F59"/>
    <w:rsid w:val="00B934EA"/>
    <w:rsid w:val="00B9416A"/>
    <w:rsid w:val="00B96B55"/>
    <w:rsid w:val="00B96E9A"/>
    <w:rsid w:val="00B97FCF"/>
    <w:rsid w:val="00BA173F"/>
    <w:rsid w:val="00BA1951"/>
    <w:rsid w:val="00BA1A3D"/>
    <w:rsid w:val="00BA1B75"/>
    <w:rsid w:val="00BA1D11"/>
    <w:rsid w:val="00BA1D99"/>
    <w:rsid w:val="00BA2E8D"/>
    <w:rsid w:val="00BA3092"/>
    <w:rsid w:val="00BA3198"/>
    <w:rsid w:val="00BA41E9"/>
    <w:rsid w:val="00BA467C"/>
    <w:rsid w:val="00BA4D0B"/>
    <w:rsid w:val="00BA5887"/>
    <w:rsid w:val="00BA5F0F"/>
    <w:rsid w:val="00BA660B"/>
    <w:rsid w:val="00BA678E"/>
    <w:rsid w:val="00BA68DC"/>
    <w:rsid w:val="00BB05C7"/>
    <w:rsid w:val="00BB0E29"/>
    <w:rsid w:val="00BB2035"/>
    <w:rsid w:val="00BB293B"/>
    <w:rsid w:val="00BB2B89"/>
    <w:rsid w:val="00BB2D52"/>
    <w:rsid w:val="00BB44E4"/>
    <w:rsid w:val="00BB49FD"/>
    <w:rsid w:val="00BB4D1E"/>
    <w:rsid w:val="00BB553C"/>
    <w:rsid w:val="00BB5FC0"/>
    <w:rsid w:val="00BB6297"/>
    <w:rsid w:val="00BC02F3"/>
    <w:rsid w:val="00BC05A0"/>
    <w:rsid w:val="00BC05C1"/>
    <w:rsid w:val="00BC0A63"/>
    <w:rsid w:val="00BC39B8"/>
    <w:rsid w:val="00BC4E31"/>
    <w:rsid w:val="00BC4F3D"/>
    <w:rsid w:val="00BC58FE"/>
    <w:rsid w:val="00BC6207"/>
    <w:rsid w:val="00BC6353"/>
    <w:rsid w:val="00BC6601"/>
    <w:rsid w:val="00BC6F0C"/>
    <w:rsid w:val="00BC6F82"/>
    <w:rsid w:val="00BC71C6"/>
    <w:rsid w:val="00BC7991"/>
    <w:rsid w:val="00BD07BF"/>
    <w:rsid w:val="00BD0ECD"/>
    <w:rsid w:val="00BD1487"/>
    <w:rsid w:val="00BD16F8"/>
    <w:rsid w:val="00BD17CE"/>
    <w:rsid w:val="00BD1B43"/>
    <w:rsid w:val="00BD24BF"/>
    <w:rsid w:val="00BD2765"/>
    <w:rsid w:val="00BD2FE2"/>
    <w:rsid w:val="00BD3406"/>
    <w:rsid w:val="00BD3743"/>
    <w:rsid w:val="00BD3865"/>
    <w:rsid w:val="00BD49FF"/>
    <w:rsid w:val="00BD4BAC"/>
    <w:rsid w:val="00BD4D67"/>
    <w:rsid w:val="00BD5FEA"/>
    <w:rsid w:val="00BD6225"/>
    <w:rsid w:val="00BD6401"/>
    <w:rsid w:val="00BD6A99"/>
    <w:rsid w:val="00BD7CC4"/>
    <w:rsid w:val="00BE0510"/>
    <w:rsid w:val="00BE0D3F"/>
    <w:rsid w:val="00BE1376"/>
    <w:rsid w:val="00BE1B35"/>
    <w:rsid w:val="00BE1E00"/>
    <w:rsid w:val="00BE263D"/>
    <w:rsid w:val="00BE3559"/>
    <w:rsid w:val="00BE3D08"/>
    <w:rsid w:val="00BE4034"/>
    <w:rsid w:val="00BE5DD9"/>
    <w:rsid w:val="00BE64A0"/>
    <w:rsid w:val="00BE6F31"/>
    <w:rsid w:val="00BE7FA5"/>
    <w:rsid w:val="00BF04F1"/>
    <w:rsid w:val="00BF1A85"/>
    <w:rsid w:val="00BF3315"/>
    <w:rsid w:val="00BF50F5"/>
    <w:rsid w:val="00BF5120"/>
    <w:rsid w:val="00BF68E7"/>
    <w:rsid w:val="00BF6C6D"/>
    <w:rsid w:val="00BF6DD4"/>
    <w:rsid w:val="00BF7DE7"/>
    <w:rsid w:val="00C00AE5"/>
    <w:rsid w:val="00C00FB1"/>
    <w:rsid w:val="00C01DFA"/>
    <w:rsid w:val="00C01F09"/>
    <w:rsid w:val="00C049E1"/>
    <w:rsid w:val="00C05858"/>
    <w:rsid w:val="00C069F9"/>
    <w:rsid w:val="00C06DF2"/>
    <w:rsid w:val="00C076B3"/>
    <w:rsid w:val="00C10055"/>
    <w:rsid w:val="00C117EB"/>
    <w:rsid w:val="00C11B36"/>
    <w:rsid w:val="00C11BAD"/>
    <w:rsid w:val="00C130E6"/>
    <w:rsid w:val="00C13E36"/>
    <w:rsid w:val="00C1455B"/>
    <w:rsid w:val="00C14A49"/>
    <w:rsid w:val="00C14AC4"/>
    <w:rsid w:val="00C15AF2"/>
    <w:rsid w:val="00C15DF2"/>
    <w:rsid w:val="00C168C2"/>
    <w:rsid w:val="00C1705A"/>
    <w:rsid w:val="00C172FF"/>
    <w:rsid w:val="00C17E2C"/>
    <w:rsid w:val="00C21492"/>
    <w:rsid w:val="00C21784"/>
    <w:rsid w:val="00C22E21"/>
    <w:rsid w:val="00C22E69"/>
    <w:rsid w:val="00C23039"/>
    <w:rsid w:val="00C2304D"/>
    <w:rsid w:val="00C23575"/>
    <w:rsid w:val="00C2357C"/>
    <w:rsid w:val="00C2384E"/>
    <w:rsid w:val="00C23C70"/>
    <w:rsid w:val="00C240BF"/>
    <w:rsid w:val="00C24151"/>
    <w:rsid w:val="00C259AA"/>
    <w:rsid w:val="00C26371"/>
    <w:rsid w:val="00C300C3"/>
    <w:rsid w:val="00C3028F"/>
    <w:rsid w:val="00C302A1"/>
    <w:rsid w:val="00C30813"/>
    <w:rsid w:val="00C31783"/>
    <w:rsid w:val="00C33637"/>
    <w:rsid w:val="00C33B87"/>
    <w:rsid w:val="00C34E10"/>
    <w:rsid w:val="00C34F8D"/>
    <w:rsid w:val="00C3617C"/>
    <w:rsid w:val="00C36200"/>
    <w:rsid w:val="00C370FC"/>
    <w:rsid w:val="00C37311"/>
    <w:rsid w:val="00C4033A"/>
    <w:rsid w:val="00C4036E"/>
    <w:rsid w:val="00C4086D"/>
    <w:rsid w:val="00C415DA"/>
    <w:rsid w:val="00C42379"/>
    <w:rsid w:val="00C4397E"/>
    <w:rsid w:val="00C448BE"/>
    <w:rsid w:val="00C44F0E"/>
    <w:rsid w:val="00C45F66"/>
    <w:rsid w:val="00C4780B"/>
    <w:rsid w:val="00C47B6F"/>
    <w:rsid w:val="00C50412"/>
    <w:rsid w:val="00C50CC4"/>
    <w:rsid w:val="00C51B5F"/>
    <w:rsid w:val="00C51CAB"/>
    <w:rsid w:val="00C52560"/>
    <w:rsid w:val="00C527D0"/>
    <w:rsid w:val="00C53548"/>
    <w:rsid w:val="00C536D7"/>
    <w:rsid w:val="00C53AC5"/>
    <w:rsid w:val="00C53B16"/>
    <w:rsid w:val="00C53BED"/>
    <w:rsid w:val="00C541A7"/>
    <w:rsid w:val="00C54FE3"/>
    <w:rsid w:val="00C5547D"/>
    <w:rsid w:val="00C55B8E"/>
    <w:rsid w:val="00C55E2E"/>
    <w:rsid w:val="00C56671"/>
    <w:rsid w:val="00C6087F"/>
    <w:rsid w:val="00C60EE5"/>
    <w:rsid w:val="00C6170D"/>
    <w:rsid w:val="00C61C47"/>
    <w:rsid w:val="00C61F65"/>
    <w:rsid w:val="00C62180"/>
    <w:rsid w:val="00C624EC"/>
    <w:rsid w:val="00C62790"/>
    <w:rsid w:val="00C629BC"/>
    <w:rsid w:val="00C635FB"/>
    <w:rsid w:val="00C642F2"/>
    <w:rsid w:val="00C648F5"/>
    <w:rsid w:val="00C65639"/>
    <w:rsid w:val="00C66786"/>
    <w:rsid w:val="00C667A1"/>
    <w:rsid w:val="00C67721"/>
    <w:rsid w:val="00C700C3"/>
    <w:rsid w:val="00C700E5"/>
    <w:rsid w:val="00C70F44"/>
    <w:rsid w:val="00C714CD"/>
    <w:rsid w:val="00C715BA"/>
    <w:rsid w:val="00C71C42"/>
    <w:rsid w:val="00C71DE8"/>
    <w:rsid w:val="00C7293D"/>
    <w:rsid w:val="00C72D48"/>
    <w:rsid w:val="00C7334A"/>
    <w:rsid w:val="00C73BA0"/>
    <w:rsid w:val="00C73ED4"/>
    <w:rsid w:val="00C740A9"/>
    <w:rsid w:val="00C74645"/>
    <w:rsid w:val="00C75F43"/>
    <w:rsid w:val="00C75F9E"/>
    <w:rsid w:val="00C7667F"/>
    <w:rsid w:val="00C766F3"/>
    <w:rsid w:val="00C777DD"/>
    <w:rsid w:val="00C77BB5"/>
    <w:rsid w:val="00C80A7C"/>
    <w:rsid w:val="00C8179A"/>
    <w:rsid w:val="00C82AC5"/>
    <w:rsid w:val="00C84EEB"/>
    <w:rsid w:val="00C858D5"/>
    <w:rsid w:val="00C87721"/>
    <w:rsid w:val="00C90D14"/>
    <w:rsid w:val="00C90E5F"/>
    <w:rsid w:val="00C91000"/>
    <w:rsid w:val="00C911BE"/>
    <w:rsid w:val="00C91C54"/>
    <w:rsid w:val="00C9296C"/>
    <w:rsid w:val="00C93218"/>
    <w:rsid w:val="00C94712"/>
    <w:rsid w:val="00C9548E"/>
    <w:rsid w:val="00C95AC8"/>
    <w:rsid w:val="00C95FD8"/>
    <w:rsid w:val="00C9726F"/>
    <w:rsid w:val="00CA02F6"/>
    <w:rsid w:val="00CA06A8"/>
    <w:rsid w:val="00CA076D"/>
    <w:rsid w:val="00CA0DDE"/>
    <w:rsid w:val="00CA1192"/>
    <w:rsid w:val="00CA1551"/>
    <w:rsid w:val="00CA16F3"/>
    <w:rsid w:val="00CA1B51"/>
    <w:rsid w:val="00CA26FA"/>
    <w:rsid w:val="00CA2789"/>
    <w:rsid w:val="00CA2BA2"/>
    <w:rsid w:val="00CA31F6"/>
    <w:rsid w:val="00CA34E8"/>
    <w:rsid w:val="00CA36B6"/>
    <w:rsid w:val="00CA3C6B"/>
    <w:rsid w:val="00CA51F5"/>
    <w:rsid w:val="00CA68CD"/>
    <w:rsid w:val="00CA6B94"/>
    <w:rsid w:val="00CA77E5"/>
    <w:rsid w:val="00CB1044"/>
    <w:rsid w:val="00CB253C"/>
    <w:rsid w:val="00CB31CD"/>
    <w:rsid w:val="00CB3C7F"/>
    <w:rsid w:val="00CB3CF6"/>
    <w:rsid w:val="00CB3DB4"/>
    <w:rsid w:val="00CB3F00"/>
    <w:rsid w:val="00CB498C"/>
    <w:rsid w:val="00CB5375"/>
    <w:rsid w:val="00CB5A3E"/>
    <w:rsid w:val="00CB69B1"/>
    <w:rsid w:val="00CB6D11"/>
    <w:rsid w:val="00CB7746"/>
    <w:rsid w:val="00CC070D"/>
    <w:rsid w:val="00CC0CCF"/>
    <w:rsid w:val="00CC0DEC"/>
    <w:rsid w:val="00CC0FE8"/>
    <w:rsid w:val="00CC1095"/>
    <w:rsid w:val="00CC1249"/>
    <w:rsid w:val="00CC198D"/>
    <w:rsid w:val="00CC1EEA"/>
    <w:rsid w:val="00CC22F6"/>
    <w:rsid w:val="00CC24CC"/>
    <w:rsid w:val="00CC2E48"/>
    <w:rsid w:val="00CC3975"/>
    <w:rsid w:val="00CC3BF9"/>
    <w:rsid w:val="00CC3D32"/>
    <w:rsid w:val="00CC40B7"/>
    <w:rsid w:val="00CC446C"/>
    <w:rsid w:val="00CC5596"/>
    <w:rsid w:val="00CC610D"/>
    <w:rsid w:val="00CC6C91"/>
    <w:rsid w:val="00CC6DE7"/>
    <w:rsid w:val="00CC7162"/>
    <w:rsid w:val="00CC7714"/>
    <w:rsid w:val="00CD0ED3"/>
    <w:rsid w:val="00CD14A3"/>
    <w:rsid w:val="00CD202F"/>
    <w:rsid w:val="00CD2B88"/>
    <w:rsid w:val="00CD2F34"/>
    <w:rsid w:val="00CD37D3"/>
    <w:rsid w:val="00CD4175"/>
    <w:rsid w:val="00CD43F2"/>
    <w:rsid w:val="00CD56E0"/>
    <w:rsid w:val="00CD5882"/>
    <w:rsid w:val="00CD5977"/>
    <w:rsid w:val="00CD6A07"/>
    <w:rsid w:val="00CD6CB9"/>
    <w:rsid w:val="00CD6CF0"/>
    <w:rsid w:val="00CD6D0B"/>
    <w:rsid w:val="00CD6D8F"/>
    <w:rsid w:val="00CD7E1D"/>
    <w:rsid w:val="00CE0464"/>
    <w:rsid w:val="00CE0812"/>
    <w:rsid w:val="00CE0E7B"/>
    <w:rsid w:val="00CE158D"/>
    <w:rsid w:val="00CE17E8"/>
    <w:rsid w:val="00CE18D8"/>
    <w:rsid w:val="00CE2C6D"/>
    <w:rsid w:val="00CE369E"/>
    <w:rsid w:val="00CE3AB5"/>
    <w:rsid w:val="00CE4919"/>
    <w:rsid w:val="00CE5D89"/>
    <w:rsid w:val="00CE63ED"/>
    <w:rsid w:val="00CE64CC"/>
    <w:rsid w:val="00CE6884"/>
    <w:rsid w:val="00CE78D5"/>
    <w:rsid w:val="00CF02F3"/>
    <w:rsid w:val="00CF04BE"/>
    <w:rsid w:val="00CF105C"/>
    <w:rsid w:val="00CF14F8"/>
    <w:rsid w:val="00CF184D"/>
    <w:rsid w:val="00CF2134"/>
    <w:rsid w:val="00CF31B0"/>
    <w:rsid w:val="00CF34DD"/>
    <w:rsid w:val="00CF39EE"/>
    <w:rsid w:val="00CF3B58"/>
    <w:rsid w:val="00CF3D0D"/>
    <w:rsid w:val="00CF411F"/>
    <w:rsid w:val="00CF4193"/>
    <w:rsid w:val="00CF4367"/>
    <w:rsid w:val="00CF47BF"/>
    <w:rsid w:val="00CF5A16"/>
    <w:rsid w:val="00CF5A59"/>
    <w:rsid w:val="00CF5EBF"/>
    <w:rsid w:val="00CF5F79"/>
    <w:rsid w:val="00CF5FC9"/>
    <w:rsid w:val="00CF754B"/>
    <w:rsid w:val="00CF7652"/>
    <w:rsid w:val="00CF7826"/>
    <w:rsid w:val="00CF7876"/>
    <w:rsid w:val="00D00E0E"/>
    <w:rsid w:val="00D011A4"/>
    <w:rsid w:val="00D0162D"/>
    <w:rsid w:val="00D021DA"/>
    <w:rsid w:val="00D02BCC"/>
    <w:rsid w:val="00D03722"/>
    <w:rsid w:val="00D03FC7"/>
    <w:rsid w:val="00D0425B"/>
    <w:rsid w:val="00D046F3"/>
    <w:rsid w:val="00D04942"/>
    <w:rsid w:val="00D05002"/>
    <w:rsid w:val="00D05CD7"/>
    <w:rsid w:val="00D062FB"/>
    <w:rsid w:val="00D064C6"/>
    <w:rsid w:val="00D06F43"/>
    <w:rsid w:val="00D0720A"/>
    <w:rsid w:val="00D07245"/>
    <w:rsid w:val="00D07396"/>
    <w:rsid w:val="00D077BC"/>
    <w:rsid w:val="00D07ACB"/>
    <w:rsid w:val="00D07B92"/>
    <w:rsid w:val="00D1078C"/>
    <w:rsid w:val="00D11942"/>
    <w:rsid w:val="00D119AD"/>
    <w:rsid w:val="00D12BFA"/>
    <w:rsid w:val="00D13253"/>
    <w:rsid w:val="00D1336C"/>
    <w:rsid w:val="00D13E3E"/>
    <w:rsid w:val="00D1788F"/>
    <w:rsid w:val="00D17CF4"/>
    <w:rsid w:val="00D17DE2"/>
    <w:rsid w:val="00D2038B"/>
    <w:rsid w:val="00D20855"/>
    <w:rsid w:val="00D20D74"/>
    <w:rsid w:val="00D212D3"/>
    <w:rsid w:val="00D219A5"/>
    <w:rsid w:val="00D21E6B"/>
    <w:rsid w:val="00D224A1"/>
    <w:rsid w:val="00D22608"/>
    <w:rsid w:val="00D23405"/>
    <w:rsid w:val="00D23FF7"/>
    <w:rsid w:val="00D245EB"/>
    <w:rsid w:val="00D254D3"/>
    <w:rsid w:val="00D2563B"/>
    <w:rsid w:val="00D25F14"/>
    <w:rsid w:val="00D26DE0"/>
    <w:rsid w:val="00D26EEE"/>
    <w:rsid w:val="00D27E4D"/>
    <w:rsid w:val="00D30977"/>
    <w:rsid w:val="00D3191B"/>
    <w:rsid w:val="00D31F75"/>
    <w:rsid w:val="00D320BD"/>
    <w:rsid w:val="00D340A9"/>
    <w:rsid w:val="00D34BF2"/>
    <w:rsid w:val="00D34F72"/>
    <w:rsid w:val="00D36033"/>
    <w:rsid w:val="00D368D9"/>
    <w:rsid w:val="00D3691D"/>
    <w:rsid w:val="00D36E46"/>
    <w:rsid w:val="00D37417"/>
    <w:rsid w:val="00D375F7"/>
    <w:rsid w:val="00D40C23"/>
    <w:rsid w:val="00D4263B"/>
    <w:rsid w:val="00D4280F"/>
    <w:rsid w:val="00D42FBA"/>
    <w:rsid w:val="00D4360A"/>
    <w:rsid w:val="00D442F0"/>
    <w:rsid w:val="00D4515C"/>
    <w:rsid w:val="00D456E1"/>
    <w:rsid w:val="00D458A3"/>
    <w:rsid w:val="00D46084"/>
    <w:rsid w:val="00D471E6"/>
    <w:rsid w:val="00D47715"/>
    <w:rsid w:val="00D47A09"/>
    <w:rsid w:val="00D500DD"/>
    <w:rsid w:val="00D50112"/>
    <w:rsid w:val="00D504D7"/>
    <w:rsid w:val="00D50931"/>
    <w:rsid w:val="00D50BAA"/>
    <w:rsid w:val="00D515CF"/>
    <w:rsid w:val="00D523DC"/>
    <w:rsid w:val="00D52683"/>
    <w:rsid w:val="00D530D8"/>
    <w:rsid w:val="00D54770"/>
    <w:rsid w:val="00D54791"/>
    <w:rsid w:val="00D54D83"/>
    <w:rsid w:val="00D553A0"/>
    <w:rsid w:val="00D55DBD"/>
    <w:rsid w:val="00D56A6A"/>
    <w:rsid w:val="00D57C30"/>
    <w:rsid w:val="00D57D84"/>
    <w:rsid w:val="00D627FD"/>
    <w:rsid w:val="00D631AA"/>
    <w:rsid w:val="00D6512A"/>
    <w:rsid w:val="00D655C6"/>
    <w:rsid w:val="00D65876"/>
    <w:rsid w:val="00D67B76"/>
    <w:rsid w:val="00D7007E"/>
    <w:rsid w:val="00D710C7"/>
    <w:rsid w:val="00D71585"/>
    <w:rsid w:val="00D71A59"/>
    <w:rsid w:val="00D7282B"/>
    <w:rsid w:val="00D735AB"/>
    <w:rsid w:val="00D74DB2"/>
    <w:rsid w:val="00D75D0F"/>
    <w:rsid w:val="00D76643"/>
    <w:rsid w:val="00D7671F"/>
    <w:rsid w:val="00D76AAD"/>
    <w:rsid w:val="00D779C5"/>
    <w:rsid w:val="00D802E3"/>
    <w:rsid w:val="00D80300"/>
    <w:rsid w:val="00D80A53"/>
    <w:rsid w:val="00D816C8"/>
    <w:rsid w:val="00D82FC9"/>
    <w:rsid w:val="00D83552"/>
    <w:rsid w:val="00D85948"/>
    <w:rsid w:val="00D8598A"/>
    <w:rsid w:val="00D859A3"/>
    <w:rsid w:val="00D86FFA"/>
    <w:rsid w:val="00D87940"/>
    <w:rsid w:val="00D87F0C"/>
    <w:rsid w:val="00D902DF"/>
    <w:rsid w:val="00D90707"/>
    <w:rsid w:val="00D90AE8"/>
    <w:rsid w:val="00D90CC4"/>
    <w:rsid w:val="00D91121"/>
    <w:rsid w:val="00D9143D"/>
    <w:rsid w:val="00D91A83"/>
    <w:rsid w:val="00D91CAE"/>
    <w:rsid w:val="00D93765"/>
    <w:rsid w:val="00D942ED"/>
    <w:rsid w:val="00D94609"/>
    <w:rsid w:val="00D957A1"/>
    <w:rsid w:val="00D95A78"/>
    <w:rsid w:val="00D961E8"/>
    <w:rsid w:val="00D97125"/>
    <w:rsid w:val="00D9785C"/>
    <w:rsid w:val="00DA05B5"/>
    <w:rsid w:val="00DA05F7"/>
    <w:rsid w:val="00DA0BE1"/>
    <w:rsid w:val="00DA0CBF"/>
    <w:rsid w:val="00DA0D9A"/>
    <w:rsid w:val="00DA0EC3"/>
    <w:rsid w:val="00DA1DF3"/>
    <w:rsid w:val="00DA5C86"/>
    <w:rsid w:val="00DA5E5F"/>
    <w:rsid w:val="00DA75BD"/>
    <w:rsid w:val="00DA7CE0"/>
    <w:rsid w:val="00DB0901"/>
    <w:rsid w:val="00DB0C61"/>
    <w:rsid w:val="00DB1258"/>
    <w:rsid w:val="00DB1D70"/>
    <w:rsid w:val="00DB49E1"/>
    <w:rsid w:val="00DB4B61"/>
    <w:rsid w:val="00DB58FF"/>
    <w:rsid w:val="00DB71B4"/>
    <w:rsid w:val="00DB7781"/>
    <w:rsid w:val="00DB7AA9"/>
    <w:rsid w:val="00DC12DC"/>
    <w:rsid w:val="00DC1739"/>
    <w:rsid w:val="00DC18B3"/>
    <w:rsid w:val="00DC1D1F"/>
    <w:rsid w:val="00DC2E94"/>
    <w:rsid w:val="00DC3A27"/>
    <w:rsid w:val="00DC433D"/>
    <w:rsid w:val="00DC62F8"/>
    <w:rsid w:val="00DD1255"/>
    <w:rsid w:val="00DD1EA2"/>
    <w:rsid w:val="00DD27D8"/>
    <w:rsid w:val="00DD2D59"/>
    <w:rsid w:val="00DD3AD6"/>
    <w:rsid w:val="00DD58AC"/>
    <w:rsid w:val="00DD5DD9"/>
    <w:rsid w:val="00DD5F09"/>
    <w:rsid w:val="00DD6258"/>
    <w:rsid w:val="00DD6B23"/>
    <w:rsid w:val="00DD6D33"/>
    <w:rsid w:val="00DD76A3"/>
    <w:rsid w:val="00DD7967"/>
    <w:rsid w:val="00DD7D73"/>
    <w:rsid w:val="00DE0920"/>
    <w:rsid w:val="00DE09F4"/>
    <w:rsid w:val="00DE0EE7"/>
    <w:rsid w:val="00DE107E"/>
    <w:rsid w:val="00DE10FA"/>
    <w:rsid w:val="00DE11A3"/>
    <w:rsid w:val="00DE27C2"/>
    <w:rsid w:val="00DE28FA"/>
    <w:rsid w:val="00DE3001"/>
    <w:rsid w:val="00DE310A"/>
    <w:rsid w:val="00DE3DAA"/>
    <w:rsid w:val="00DE42B7"/>
    <w:rsid w:val="00DE48FC"/>
    <w:rsid w:val="00DE4903"/>
    <w:rsid w:val="00DE5F15"/>
    <w:rsid w:val="00DE630C"/>
    <w:rsid w:val="00DE667F"/>
    <w:rsid w:val="00DF0B4C"/>
    <w:rsid w:val="00DF266F"/>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63B9"/>
    <w:rsid w:val="00E07449"/>
    <w:rsid w:val="00E1072D"/>
    <w:rsid w:val="00E1223E"/>
    <w:rsid w:val="00E1249D"/>
    <w:rsid w:val="00E127B6"/>
    <w:rsid w:val="00E12F63"/>
    <w:rsid w:val="00E1401F"/>
    <w:rsid w:val="00E1438C"/>
    <w:rsid w:val="00E14660"/>
    <w:rsid w:val="00E1469F"/>
    <w:rsid w:val="00E153D7"/>
    <w:rsid w:val="00E15626"/>
    <w:rsid w:val="00E15CAF"/>
    <w:rsid w:val="00E162DC"/>
    <w:rsid w:val="00E164B4"/>
    <w:rsid w:val="00E167C1"/>
    <w:rsid w:val="00E16D40"/>
    <w:rsid w:val="00E16FBA"/>
    <w:rsid w:val="00E20DCD"/>
    <w:rsid w:val="00E21E67"/>
    <w:rsid w:val="00E22088"/>
    <w:rsid w:val="00E22D28"/>
    <w:rsid w:val="00E233E2"/>
    <w:rsid w:val="00E24748"/>
    <w:rsid w:val="00E250F5"/>
    <w:rsid w:val="00E2525D"/>
    <w:rsid w:val="00E2722E"/>
    <w:rsid w:val="00E27927"/>
    <w:rsid w:val="00E279E5"/>
    <w:rsid w:val="00E30411"/>
    <w:rsid w:val="00E30761"/>
    <w:rsid w:val="00E31CC1"/>
    <w:rsid w:val="00E32487"/>
    <w:rsid w:val="00E324C2"/>
    <w:rsid w:val="00E32B41"/>
    <w:rsid w:val="00E333AE"/>
    <w:rsid w:val="00E34E8F"/>
    <w:rsid w:val="00E35470"/>
    <w:rsid w:val="00E3571E"/>
    <w:rsid w:val="00E35AB7"/>
    <w:rsid w:val="00E35EB7"/>
    <w:rsid w:val="00E360C9"/>
    <w:rsid w:val="00E36D2A"/>
    <w:rsid w:val="00E37445"/>
    <w:rsid w:val="00E377FC"/>
    <w:rsid w:val="00E4071D"/>
    <w:rsid w:val="00E40A80"/>
    <w:rsid w:val="00E40D0B"/>
    <w:rsid w:val="00E41CBF"/>
    <w:rsid w:val="00E41F55"/>
    <w:rsid w:val="00E42319"/>
    <w:rsid w:val="00E435D2"/>
    <w:rsid w:val="00E4468A"/>
    <w:rsid w:val="00E44887"/>
    <w:rsid w:val="00E44975"/>
    <w:rsid w:val="00E44E8B"/>
    <w:rsid w:val="00E44FAB"/>
    <w:rsid w:val="00E45BE7"/>
    <w:rsid w:val="00E465CE"/>
    <w:rsid w:val="00E47144"/>
    <w:rsid w:val="00E47C29"/>
    <w:rsid w:val="00E47F05"/>
    <w:rsid w:val="00E5001A"/>
    <w:rsid w:val="00E50CCF"/>
    <w:rsid w:val="00E50E99"/>
    <w:rsid w:val="00E50F49"/>
    <w:rsid w:val="00E51360"/>
    <w:rsid w:val="00E520D3"/>
    <w:rsid w:val="00E525A7"/>
    <w:rsid w:val="00E52730"/>
    <w:rsid w:val="00E52DB0"/>
    <w:rsid w:val="00E53685"/>
    <w:rsid w:val="00E54383"/>
    <w:rsid w:val="00E54780"/>
    <w:rsid w:val="00E54D63"/>
    <w:rsid w:val="00E54DB7"/>
    <w:rsid w:val="00E55F09"/>
    <w:rsid w:val="00E56732"/>
    <w:rsid w:val="00E56F48"/>
    <w:rsid w:val="00E5714A"/>
    <w:rsid w:val="00E57227"/>
    <w:rsid w:val="00E57FEE"/>
    <w:rsid w:val="00E60D4A"/>
    <w:rsid w:val="00E60ED8"/>
    <w:rsid w:val="00E6171B"/>
    <w:rsid w:val="00E61BDD"/>
    <w:rsid w:val="00E6295D"/>
    <w:rsid w:val="00E62979"/>
    <w:rsid w:val="00E6306C"/>
    <w:rsid w:val="00E634CB"/>
    <w:rsid w:val="00E645BB"/>
    <w:rsid w:val="00E64938"/>
    <w:rsid w:val="00E64DDC"/>
    <w:rsid w:val="00E65374"/>
    <w:rsid w:val="00E65D40"/>
    <w:rsid w:val="00E67B4F"/>
    <w:rsid w:val="00E7079D"/>
    <w:rsid w:val="00E713B0"/>
    <w:rsid w:val="00E7165C"/>
    <w:rsid w:val="00E718BF"/>
    <w:rsid w:val="00E72166"/>
    <w:rsid w:val="00E7273F"/>
    <w:rsid w:val="00E73094"/>
    <w:rsid w:val="00E73E2E"/>
    <w:rsid w:val="00E743B3"/>
    <w:rsid w:val="00E74ECC"/>
    <w:rsid w:val="00E75E7C"/>
    <w:rsid w:val="00E77555"/>
    <w:rsid w:val="00E810D0"/>
    <w:rsid w:val="00E81433"/>
    <w:rsid w:val="00E82536"/>
    <w:rsid w:val="00E826C2"/>
    <w:rsid w:val="00E82CC9"/>
    <w:rsid w:val="00E839E2"/>
    <w:rsid w:val="00E83CF8"/>
    <w:rsid w:val="00E85437"/>
    <w:rsid w:val="00E85A36"/>
    <w:rsid w:val="00E85C52"/>
    <w:rsid w:val="00E863CD"/>
    <w:rsid w:val="00E87135"/>
    <w:rsid w:val="00E9095F"/>
    <w:rsid w:val="00E91180"/>
    <w:rsid w:val="00E93C9A"/>
    <w:rsid w:val="00E95675"/>
    <w:rsid w:val="00E974DB"/>
    <w:rsid w:val="00E97EB2"/>
    <w:rsid w:val="00EA0353"/>
    <w:rsid w:val="00EA03CE"/>
    <w:rsid w:val="00EA0D5D"/>
    <w:rsid w:val="00EA0EC8"/>
    <w:rsid w:val="00EA135D"/>
    <w:rsid w:val="00EA172B"/>
    <w:rsid w:val="00EA20AE"/>
    <w:rsid w:val="00EA2219"/>
    <w:rsid w:val="00EA2B72"/>
    <w:rsid w:val="00EA3E37"/>
    <w:rsid w:val="00EA516A"/>
    <w:rsid w:val="00EA567B"/>
    <w:rsid w:val="00EA59CE"/>
    <w:rsid w:val="00EA633A"/>
    <w:rsid w:val="00EA6369"/>
    <w:rsid w:val="00EA778A"/>
    <w:rsid w:val="00EB06AD"/>
    <w:rsid w:val="00EB08F0"/>
    <w:rsid w:val="00EB1180"/>
    <w:rsid w:val="00EB14C6"/>
    <w:rsid w:val="00EB1D0E"/>
    <w:rsid w:val="00EB3737"/>
    <w:rsid w:val="00EB3BBD"/>
    <w:rsid w:val="00EB4A70"/>
    <w:rsid w:val="00EB4ADC"/>
    <w:rsid w:val="00EB54BE"/>
    <w:rsid w:val="00EB5D4E"/>
    <w:rsid w:val="00EB6182"/>
    <w:rsid w:val="00EB6509"/>
    <w:rsid w:val="00EB7BC8"/>
    <w:rsid w:val="00EB7EDC"/>
    <w:rsid w:val="00EC008C"/>
    <w:rsid w:val="00EC05A2"/>
    <w:rsid w:val="00EC05A7"/>
    <w:rsid w:val="00EC11B1"/>
    <w:rsid w:val="00EC11B4"/>
    <w:rsid w:val="00EC1AD1"/>
    <w:rsid w:val="00EC1BC2"/>
    <w:rsid w:val="00EC1F8D"/>
    <w:rsid w:val="00EC298A"/>
    <w:rsid w:val="00EC2C38"/>
    <w:rsid w:val="00EC3568"/>
    <w:rsid w:val="00EC5D3F"/>
    <w:rsid w:val="00EC7695"/>
    <w:rsid w:val="00EC78C2"/>
    <w:rsid w:val="00EC7B2C"/>
    <w:rsid w:val="00EC7BB3"/>
    <w:rsid w:val="00ED067A"/>
    <w:rsid w:val="00ED094B"/>
    <w:rsid w:val="00ED1D77"/>
    <w:rsid w:val="00ED2866"/>
    <w:rsid w:val="00ED4C20"/>
    <w:rsid w:val="00ED4DA3"/>
    <w:rsid w:val="00ED5086"/>
    <w:rsid w:val="00ED56B2"/>
    <w:rsid w:val="00ED5AA1"/>
    <w:rsid w:val="00ED5C24"/>
    <w:rsid w:val="00ED623E"/>
    <w:rsid w:val="00ED665B"/>
    <w:rsid w:val="00ED710B"/>
    <w:rsid w:val="00ED7216"/>
    <w:rsid w:val="00EE0270"/>
    <w:rsid w:val="00EE0349"/>
    <w:rsid w:val="00EE04F4"/>
    <w:rsid w:val="00EE145E"/>
    <w:rsid w:val="00EE147E"/>
    <w:rsid w:val="00EE2360"/>
    <w:rsid w:val="00EE2977"/>
    <w:rsid w:val="00EE3288"/>
    <w:rsid w:val="00EE330A"/>
    <w:rsid w:val="00EE37DA"/>
    <w:rsid w:val="00EE5AC3"/>
    <w:rsid w:val="00EE612B"/>
    <w:rsid w:val="00EF0264"/>
    <w:rsid w:val="00EF02AB"/>
    <w:rsid w:val="00EF0791"/>
    <w:rsid w:val="00EF0B74"/>
    <w:rsid w:val="00EF1BFD"/>
    <w:rsid w:val="00EF1EAD"/>
    <w:rsid w:val="00EF1EF1"/>
    <w:rsid w:val="00EF23A5"/>
    <w:rsid w:val="00EF23AA"/>
    <w:rsid w:val="00EF2967"/>
    <w:rsid w:val="00EF3570"/>
    <w:rsid w:val="00EF4A01"/>
    <w:rsid w:val="00EF52EA"/>
    <w:rsid w:val="00EF5382"/>
    <w:rsid w:val="00EF5E36"/>
    <w:rsid w:val="00EF5E3C"/>
    <w:rsid w:val="00EF61EA"/>
    <w:rsid w:val="00EF69FF"/>
    <w:rsid w:val="00EF6D5B"/>
    <w:rsid w:val="00EF770C"/>
    <w:rsid w:val="00F01269"/>
    <w:rsid w:val="00F042C6"/>
    <w:rsid w:val="00F0433D"/>
    <w:rsid w:val="00F04E03"/>
    <w:rsid w:val="00F05839"/>
    <w:rsid w:val="00F05B21"/>
    <w:rsid w:val="00F06399"/>
    <w:rsid w:val="00F074F7"/>
    <w:rsid w:val="00F07B97"/>
    <w:rsid w:val="00F07E6F"/>
    <w:rsid w:val="00F110FB"/>
    <w:rsid w:val="00F12892"/>
    <w:rsid w:val="00F129DC"/>
    <w:rsid w:val="00F12A39"/>
    <w:rsid w:val="00F12CF8"/>
    <w:rsid w:val="00F13211"/>
    <w:rsid w:val="00F1322E"/>
    <w:rsid w:val="00F13431"/>
    <w:rsid w:val="00F135CF"/>
    <w:rsid w:val="00F1566D"/>
    <w:rsid w:val="00F159F3"/>
    <w:rsid w:val="00F15A2C"/>
    <w:rsid w:val="00F15EDC"/>
    <w:rsid w:val="00F15F2F"/>
    <w:rsid w:val="00F16FE4"/>
    <w:rsid w:val="00F21B2C"/>
    <w:rsid w:val="00F21F5D"/>
    <w:rsid w:val="00F237D1"/>
    <w:rsid w:val="00F24160"/>
    <w:rsid w:val="00F249B0"/>
    <w:rsid w:val="00F25BE1"/>
    <w:rsid w:val="00F2673E"/>
    <w:rsid w:val="00F267E3"/>
    <w:rsid w:val="00F26AAE"/>
    <w:rsid w:val="00F26D42"/>
    <w:rsid w:val="00F27A1A"/>
    <w:rsid w:val="00F3009C"/>
    <w:rsid w:val="00F30AFE"/>
    <w:rsid w:val="00F31080"/>
    <w:rsid w:val="00F319B3"/>
    <w:rsid w:val="00F31C46"/>
    <w:rsid w:val="00F31D61"/>
    <w:rsid w:val="00F31FE8"/>
    <w:rsid w:val="00F32218"/>
    <w:rsid w:val="00F33334"/>
    <w:rsid w:val="00F3365D"/>
    <w:rsid w:val="00F33E07"/>
    <w:rsid w:val="00F3477C"/>
    <w:rsid w:val="00F34B49"/>
    <w:rsid w:val="00F34CF1"/>
    <w:rsid w:val="00F34FC3"/>
    <w:rsid w:val="00F352E8"/>
    <w:rsid w:val="00F35A56"/>
    <w:rsid w:val="00F3696A"/>
    <w:rsid w:val="00F36F82"/>
    <w:rsid w:val="00F372BC"/>
    <w:rsid w:val="00F37644"/>
    <w:rsid w:val="00F37676"/>
    <w:rsid w:val="00F401A6"/>
    <w:rsid w:val="00F40AF8"/>
    <w:rsid w:val="00F417BF"/>
    <w:rsid w:val="00F42311"/>
    <w:rsid w:val="00F425D7"/>
    <w:rsid w:val="00F43E36"/>
    <w:rsid w:val="00F44028"/>
    <w:rsid w:val="00F44145"/>
    <w:rsid w:val="00F45420"/>
    <w:rsid w:val="00F454DA"/>
    <w:rsid w:val="00F455D4"/>
    <w:rsid w:val="00F457AB"/>
    <w:rsid w:val="00F4582A"/>
    <w:rsid w:val="00F46B98"/>
    <w:rsid w:val="00F46F07"/>
    <w:rsid w:val="00F4777A"/>
    <w:rsid w:val="00F5033E"/>
    <w:rsid w:val="00F50349"/>
    <w:rsid w:val="00F50464"/>
    <w:rsid w:val="00F51786"/>
    <w:rsid w:val="00F52659"/>
    <w:rsid w:val="00F52BF1"/>
    <w:rsid w:val="00F52F8E"/>
    <w:rsid w:val="00F535E5"/>
    <w:rsid w:val="00F536C5"/>
    <w:rsid w:val="00F53E24"/>
    <w:rsid w:val="00F540F7"/>
    <w:rsid w:val="00F544DF"/>
    <w:rsid w:val="00F54B79"/>
    <w:rsid w:val="00F54D7A"/>
    <w:rsid w:val="00F54DBD"/>
    <w:rsid w:val="00F54F07"/>
    <w:rsid w:val="00F55808"/>
    <w:rsid w:val="00F56039"/>
    <w:rsid w:val="00F5640A"/>
    <w:rsid w:val="00F5664D"/>
    <w:rsid w:val="00F577D1"/>
    <w:rsid w:val="00F57948"/>
    <w:rsid w:val="00F60D41"/>
    <w:rsid w:val="00F62238"/>
    <w:rsid w:val="00F6375E"/>
    <w:rsid w:val="00F66243"/>
    <w:rsid w:val="00F66337"/>
    <w:rsid w:val="00F70A1A"/>
    <w:rsid w:val="00F72843"/>
    <w:rsid w:val="00F72CBA"/>
    <w:rsid w:val="00F72D9B"/>
    <w:rsid w:val="00F7313E"/>
    <w:rsid w:val="00F73B17"/>
    <w:rsid w:val="00F73E79"/>
    <w:rsid w:val="00F741D7"/>
    <w:rsid w:val="00F746F0"/>
    <w:rsid w:val="00F747EB"/>
    <w:rsid w:val="00F74EA6"/>
    <w:rsid w:val="00F75286"/>
    <w:rsid w:val="00F764F1"/>
    <w:rsid w:val="00F766AA"/>
    <w:rsid w:val="00F76D34"/>
    <w:rsid w:val="00F77B75"/>
    <w:rsid w:val="00F8171C"/>
    <w:rsid w:val="00F818D4"/>
    <w:rsid w:val="00F827BF"/>
    <w:rsid w:val="00F8355F"/>
    <w:rsid w:val="00F84662"/>
    <w:rsid w:val="00F84D29"/>
    <w:rsid w:val="00F86EA1"/>
    <w:rsid w:val="00F9027D"/>
    <w:rsid w:val="00F9036E"/>
    <w:rsid w:val="00F92BE3"/>
    <w:rsid w:val="00F93F34"/>
    <w:rsid w:val="00F94A88"/>
    <w:rsid w:val="00F94B7F"/>
    <w:rsid w:val="00F95638"/>
    <w:rsid w:val="00F96409"/>
    <w:rsid w:val="00F96682"/>
    <w:rsid w:val="00F966BB"/>
    <w:rsid w:val="00F9682D"/>
    <w:rsid w:val="00F96CEC"/>
    <w:rsid w:val="00F970A4"/>
    <w:rsid w:val="00F97163"/>
    <w:rsid w:val="00F97970"/>
    <w:rsid w:val="00F97DFA"/>
    <w:rsid w:val="00FA01D7"/>
    <w:rsid w:val="00FA0EAA"/>
    <w:rsid w:val="00FA1343"/>
    <w:rsid w:val="00FA13B1"/>
    <w:rsid w:val="00FA1BDC"/>
    <w:rsid w:val="00FA2593"/>
    <w:rsid w:val="00FA2D85"/>
    <w:rsid w:val="00FA30B8"/>
    <w:rsid w:val="00FA3266"/>
    <w:rsid w:val="00FA36BE"/>
    <w:rsid w:val="00FA4363"/>
    <w:rsid w:val="00FA436C"/>
    <w:rsid w:val="00FA4EB7"/>
    <w:rsid w:val="00FA4F59"/>
    <w:rsid w:val="00FA53DA"/>
    <w:rsid w:val="00FA6015"/>
    <w:rsid w:val="00FA70D8"/>
    <w:rsid w:val="00FA7303"/>
    <w:rsid w:val="00FA7375"/>
    <w:rsid w:val="00FA7683"/>
    <w:rsid w:val="00FA7943"/>
    <w:rsid w:val="00FB00BD"/>
    <w:rsid w:val="00FB0449"/>
    <w:rsid w:val="00FB1541"/>
    <w:rsid w:val="00FB1B51"/>
    <w:rsid w:val="00FB1EFF"/>
    <w:rsid w:val="00FB2905"/>
    <w:rsid w:val="00FB3B6C"/>
    <w:rsid w:val="00FB3F81"/>
    <w:rsid w:val="00FB44EF"/>
    <w:rsid w:val="00FB4B34"/>
    <w:rsid w:val="00FB4B41"/>
    <w:rsid w:val="00FB4D12"/>
    <w:rsid w:val="00FB5593"/>
    <w:rsid w:val="00FB5CB4"/>
    <w:rsid w:val="00FB5F62"/>
    <w:rsid w:val="00FB666C"/>
    <w:rsid w:val="00FB74D4"/>
    <w:rsid w:val="00FB7A79"/>
    <w:rsid w:val="00FB7BF8"/>
    <w:rsid w:val="00FC005E"/>
    <w:rsid w:val="00FC044E"/>
    <w:rsid w:val="00FC096C"/>
    <w:rsid w:val="00FC16F8"/>
    <w:rsid w:val="00FC21C4"/>
    <w:rsid w:val="00FC3090"/>
    <w:rsid w:val="00FC3EB1"/>
    <w:rsid w:val="00FC4060"/>
    <w:rsid w:val="00FC4D43"/>
    <w:rsid w:val="00FC4FB0"/>
    <w:rsid w:val="00FC561D"/>
    <w:rsid w:val="00FC71AF"/>
    <w:rsid w:val="00FD0260"/>
    <w:rsid w:val="00FD094D"/>
    <w:rsid w:val="00FD1144"/>
    <w:rsid w:val="00FD158E"/>
    <w:rsid w:val="00FD20DB"/>
    <w:rsid w:val="00FD20E5"/>
    <w:rsid w:val="00FD32F5"/>
    <w:rsid w:val="00FD637E"/>
    <w:rsid w:val="00FD641E"/>
    <w:rsid w:val="00FD6643"/>
    <w:rsid w:val="00FD7277"/>
    <w:rsid w:val="00FD7EE5"/>
    <w:rsid w:val="00FE1403"/>
    <w:rsid w:val="00FE16D1"/>
    <w:rsid w:val="00FE1979"/>
    <w:rsid w:val="00FE1C28"/>
    <w:rsid w:val="00FE2667"/>
    <w:rsid w:val="00FE2EA8"/>
    <w:rsid w:val="00FE31FA"/>
    <w:rsid w:val="00FE3727"/>
    <w:rsid w:val="00FE3FBF"/>
    <w:rsid w:val="00FE4EE3"/>
    <w:rsid w:val="00FF1821"/>
    <w:rsid w:val="00FF2EA5"/>
    <w:rsid w:val="00FF35D0"/>
    <w:rsid w:val="00FF46CE"/>
    <w:rsid w:val="00FF4E08"/>
    <w:rsid w:val="00FF5562"/>
    <w:rsid w:val="00FF723C"/>
    <w:rsid w:val="00FF7441"/>
    <w:rsid w:val="00FF7F3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Followed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972812"/>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character" w:customStyle="1" w:styleId="Ttulo4Char">
    <w:name w:val="Título 4 Char"/>
    <w:basedOn w:val="Fontepargpadro"/>
    <w:link w:val="Ttulo4"/>
    <w:rsid w:val="00B87B98"/>
    <w:rPr>
      <w:i/>
      <w:iCs/>
      <w:snapToGrid w:val="0"/>
      <w:color w:val="000000"/>
      <w:sz w:val="24"/>
      <w:szCs w:val="24"/>
      <w:lang w:eastAsia="en-US"/>
    </w:rPr>
  </w:style>
  <w:style w:type="paragraph" w:customStyle="1" w:styleId="CitaoLonga">
    <w:name w:val="Citação Longa"/>
    <w:next w:val="TextodoTrabalho"/>
    <w:rsid w:val="00A5403F"/>
    <w:pPr>
      <w:spacing w:before="120" w:after="120"/>
      <w:ind w:left="2268"/>
      <w:jc w:val="both"/>
    </w:pPr>
    <w:rPr>
      <w:noProof/>
    </w:rPr>
  </w:style>
  <w:style w:type="paragraph" w:customStyle="1" w:styleId="TextodoTrabalho">
    <w:name w:val="Texto do Trabalho"/>
    <w:basedOn w:val="Normal"/>
    <w:rsid w:val="00A5403F"/>
    <w:pPr>
      <w:spacing w:before="120" w:after="120"/>
      <w:ind w:firstLine="851"/>
    </w:p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FontedasFiguras">
    <w:name w:val="Fonte das Figuras"/>
    <w:basedOn w:val="Normal"/>
    <w:next w:val="TextodoTrabalho"/>
    <w:autoRedefine/>
    <w:rsid w:val="00A5403F"/>
    <w:pPr>
      <w:jc w:val="center"/>
    </w:pPr>
    <w:rPr>
      <w:sz w:val="20"/>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character" w:styleId="Refdecomentrio">
    <w:name w:val="annotation reference"/>
    <w:basedOn w:val="Fontepargpadro"/>
    <w:rsid w:val="002C3AC3"/>
    <w:rPr>
      <w:sz w:val="16"/>
      <w:szCs w:val="16"/>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 w:type="table" w:styleId="TabeladeLista1Clara-nfase1">
    <w:name w:val="List Table 1 Light Accent 1"/>
    <w:basedOn w:val="Tabelanormal"/>
    <w:uiPriority w:val="46"/>
    <w:rsid w:val="00462633"/>
    <w:tblPr>
      <w:tblStyleRowBandSize w:val="1"/>
      <w:tblStyleColBandSize w:val="1"/>
    </w:tblPr>
    <w:tblStylePr w:type="firstRow">
      <w:rPr>
        <w:b/>
        <w:bCs/>
      </w:rPr>
      <w:tblPr/>
      <w:tcPr>
        <w:tcBorders>
          <w:bottom w:val="single" w:sz="4" w:space="0" w:color="8EAADB" w:themeColor="accent1" w:themeTint="99"/>
        </w:tcBorders>
      </w:tcPr>
    </w:tblStylePr>
    <w:tblStylePr w:type="lastRow">
      <w:rPr>
        <w:b/>
        <w:bCs/>
      </w:rPr>
      <w:tblPr/>
      <w:tcPr>
        <w:tcBorders>
          <w:top w:val="single" w:sz="4" w:space="0" w:color="8EAADB" w:themeColor="accent1" w:themeTint="99"/>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customStyle="1" w:styleId="Figuras">
    <w:name w:val="Figuras"/>
    <w:basedOn w:val="Normal"/>
    <w:link w:val="FigurasChar"/>
    <w:autoRedefine/>
    <w:qFormat/>
    <w:rsid w:val="00B002DA"/>
    <w:pPr>
      <w:spacing w:before="120" w:after="120"/>
      <w:jc w:val="center"/>
    </w:pPr>
    <w:rPr>
      <w:noProof/>
      <w:lang w:eastAsia="pt-BR"/>
    </w:rPr>
  </w:style>
  <w:style w:type="character" w:customStyle="1" w:styleId="FigurasChar">
    <w:name w:val="Figuras Char"/>
    <w:basedOn w:val="Fontepargpadro"/>
    <w:link w:val="Figuras"/>
    <w:rsid w:val="00B002DA"/>
    <w:rPr>
      <w:iCs/>
      <w:noProof/>
      <w:color w:val="000000"/>
      <w:sz w:val="24"/>
      <w:szCs w:val="24"/>
    </w:rPr>
  </w:style>
  <w:style w:type="table" w:styleId="TabeladeGrade5Escura-nfase1">
    <w:name w:val="Grid Table 5 Dark Accent 1"/>
    <w:basedOn w:val="Tabelanormal"/>
    <w:uiPriority w:val="50"/>
    <w:rsid w:val="00F15A2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842950">
      <w:bodyDiv w:val="1"/>
      <w:marLeft w:val="0"/>
      <w:marRight w:val="0"/>
      <w:marTop w:val="0"/>
      <w:marBottom w:val="0"/>
      <w:divBdr>
        <w:top w:val="none" w:sz="0" w:space="0" w:color="auto"/>
        <w:left w:val="none" w:sz="0" w:space="0" w:color="auto"/>
        <w:bottom w:val="none" w:sz="0" w:space="0" w:color="auto"/>
        <w:right w:val="none" w:sz="0" w:space="0" w:color="auto"/>
      </w:divBdr>
    </w:div>
    <w:div w:id="35745267">
      <w:bodyDiv w:val="1"/>
      <w:marLeft w:val="0"/>
      <w:marRight w:val="0"/>
      <w:marTop w:val="0"/>
      <w:marBottom w:val="0"/>
      <w:divBdr>
        <w:top w:val="none" w:sz="0" w:space="0" w:color="auto"/>
        <w:left w:val="none" w:sz="0" w:space="0" w:color="auto"/>
        <w:bottom w:val="none" w:sz="0" w:space="0" w:color="auto"/>
        <w:right w:val="none" w:sz="0" w:space="0" w:color="auto"/>
      </w:divBdr>
      <w:divsChild>
        <w:div w:id="931743212">
          <w:marLeft w:val="0"/>
          <w:marRight w:val="0"/>
          <w:marTop w:val="0"/>
          <w:marBottom w:val="0"/>
          <w:divBdr>
            <w:top w:val="none" w:sz="0" w:space="0" w:color="auto"/>
            <w:left w:val="none" w:sz="0" w:space="0" w:color="auto"/>
            <w:bottom w:val="none" w:sz="0" w:space="0" w:color="auto"/>
            <w:right w:val="none" w:sz="0" w:space="0" w:color="auto"/>
          </w:divBdr>
          <w:divsChild>
            <w:div w:id="99827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13363">
      <w:bodyDiv w:val="1"/>
      <w:marLeft w:val="0"/>
      <w:marRight w:val="0"/>
      <w:marTop w:val="0"/>
      <w:marBottom w:val="0"/>
      <w:divBdr>
        <w:top w:val="none" w:sz="0" w:space="0" w:color="auto"/>
        <w:left w:val="none" w:sz="0" w:space="0" w:color="auto"/>
        <w:bottom w:val="none" w:sz="0" w:space="0" w:color="auto"/>
        <w:right w:val="none" w:sz="0" w:space="0" w:color="auto"/>
      </w:divBdr>
    </w:div>
    <w:div w:id="173614534">
      <w:bodyDiv w:val="1"/>
      <w:marLeft w:val="0"/>
      <w:marRight w:val="0"/>
      <w:marTop w:val="0"/>
      <w:marBottom w:val="0"/>
      <w:divBdr>
        <w:top w:val="none" w:sz="0" w:space="0" w:color="auto"/>
        <w:left w:val="none" w:sz="0" w:space="0" w:color="auto"/>
        <w:bottom w:val="none" w:sz="0" w:space="0" w:color="auto"/>
        <w:right w:val="none" w:sz="0" w:space="0" w:color="auto"/>
      </w:divBdr>
      <w:divsChild>
        <w:div w:id="682631444">
          <w:marLeft w:val="0"/>
          <w:marRight w:val="0"/>
          <w:marTop w:val="0"/>
          <w:marBottom w:val="0"/>
          <w:divBdr>
            <w:top w:val="none" w:sz="0" w:space="0" w:color="auto"/>
            <w:left w:val="none" w:sz="0" w:space="0" w:color="auto"/>
            <w:bottom w:val="none" w:sz="0" w:space="0" w:color="auto"/>
            <w:right w:val="none" w:sz="0" w:space="0" w:color="auto"/>
          </w:divBdr>
          <w:divsChild>
            <w:div w:id="519852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40666">
      <w:bodyDiv w:val="1"/>
      <w:marLeft w:val="0"/>
      <w:marRight w:val="0"/>
      <w:marTop w:val="0"/>
      <w:marBottom w:val="0"/>
      <w:divBdr>
        <w:top w:val="none" w:sz="0" w:space="0" w:color="auto"/>
        <w:left w:val="none" w:sz="0" w:space="0" w:color="auto"/>
        <w:bottom w:val="none" w:sz="0" w:space="0" w:color="auto"/>
        <w:right w:val="none" w:sz="0" w:space="0" w:color="auto"/>
      </w:divBdr>
    </w:div>
    <w:div w:id="311567806">
      <w:bodyDiv w:val="1"/>
      <w:marLeft w:val="0"/>
      <w:marRight w:val="0"/>
      <w:marTop w:val="0"/>
      <w:marBottom w:val="0"/>
      <w:divBdr>
        <w:top w:val="none" w:sz="0" w:space="0" w:color="auto"/>
        <w:left w:val="none" w:sz="0" w:space="0" w:color="auto"/>
        <w:bottom w:val="none" w:sz="0" w:space="0" w:color="auto"/>
        <w:right w:val="none" w:sz="0" w:space="0" w:color="auto"/>
      </w:divBdr>
      <w:divsChild>
        <w:div w:id="2090618189">
          <w:marLeft w:val="0"/>
          <w:marRight w:val="0"/>
          <w:marTop w:val="0"/>
          <w:marBottom w:val="0"/>
          <w:divBdr>
            <w:top w:val="none" w:sz="0" w:space="0" w:color="auto"/>
            <w:left w:val="none" w:sz="0" w:space="0" w:color="auto"/>
            <w:bottom w:val="none" w:sz="0" w:space="0" w:color="auto"/>
            <w:right w:val="none" w:sz="0" w:space="0" w:color="auto"/>
          </w:divBdr>
          <w:divsChild>
            <w:div w:id="1865557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7754287">
      <w:bodyDiv w:val="1"/>
      <w:marLeft w:val="0"/>
      <w:marRight w:val="0"/>
      <w:marTop w:val="0"/>
      <w:marBottom w:val="0"/>
      <w:divBdr>
        <w:top w:val="none" w:sz="0" w:space="0" w:color="auto"/>
        <w:left w:val="none" w:sz="0" w:space="0" w:color="auto"/>
        <w:bottom w:val="none" w:sz="0" w:space="0" w:color="auto"/>
        <w:right w:val="none" w:sz="0" w:space="0" w:color="auto"/>
      </w:divBdr>
    </w:div>
    <w:div w:id="709108435">
      <w:bodyDiv w:val="1"/>
      <w:marLeft w:val="0"/>
      <w:marRight w:val="0"/>
      <w:marTop w:val="0"/>
      <w:marBottom w:val="0"/>
      <w:divBdr>
        <w:top w:val="none" w:sz="0" w:space="0" w:color="auto"/>
        <w:left w:val="none" w:sz="0" w:space="0" w:color="auto"/>
        <w:bottom w:val="none" w:sz="0" w:space="0" w:color="auto"/>
        <w:right w:val="none" w:sz="0" w:space="0" w:color="auto"/>
      </w:divBdr>
    </w:div>
    <w:div w:id="754014274">
      <w:bodyDiv w:val="1"/>
      <w:marLeft w:val="0"/>
      <w:marRight w:val="0"/>
      <w:marTop w:val="0"/>
      <w:marBottom w:val="0"/>
      <w:divBdr>
        <w:top w:val="none" w:sz="0" w:space="0" w:color="auto"/>
        <w:left w:val="none" w:sz="0" w:space="0" w:color="auto"/>
        <w:bottom w:val="none" w:sz="0" w:space="0" w:color="auto"/>
        <w:right w:val="none" w:sz="0" w:space="0" w:color="auto"/>
      </w:divBdr>
      <w:divsChild>
        <w:div w:id="1184899289">
          <w:marLeft w:val="0"/>
          <w:marRight w:val="0"/>
          <w:marTop w:val="0"/>
          <w:marBottom w:val="0"/>
          <w:divBdr>
            <w:top w:val="none" w:sz="0" w:space="0" w:color="auto"/>
            <w:left w:val="none" w:sz="0" w:space="0" w:color="auto"/>
            <w:bottom w:val="none" w:sz="0" w:space="0" w:color="auto"/>
            <w:right w:val="none" w:sz="0" w:space="0" w:color="auto"/>
          </w:divBdr>
          <w:divsChild>
            <w:div w:id="495031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059188">
      <w:bodyDiv w:val="1"/>
      <w:marLeft w:val="0"/>
      <w:marRight w:val="0"/>
      <w:marTop w:val="0"/>
      <w:marBottom w:val="0"/>
      <w:divBdr>
        <w:top w:val="none" w:sz="0" w:space="0" w:color="auto"/>
        <w:left w:val="none" w:sz="0" w:space="0" w:color="auto"/>
        <w:bottom w:val="none" w:sz="0" w:space="0" w:color="auto"/>
        <w:right w:val="none" w:sz="0" w:space="0" w:color="auto"/>
      </w:divBdr>
      <w:divsChild>
        <w:div w:id="1879511993">
          <w:marLeft w:val="0"/>
          <w:marRight w:val="0"/>
          <w:marTop w:val="0"/>
          <w:marBottom w:val="0"/>
          <w:divBdr>
            <w:top w:val="none" w:sz="0" w:space="0" w:color="auto"/>
            <w:left w:val="none" w:sz="0" w:space="0" w:color="auto"/>
            <w:bottom w:val="none" w:sz="0" w:space="0" w:color="auto"/>
            <w:right w:val="none" w:sz="0" w:space="0" w:color="auto"/>
          </w:divBdr>
          <w:divsChild>
            <w:div w:id="60380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4264280">
      <w:bodyDiv w:val="1"/>
      <w:marLeft w:val="0"/>
      <w:marRight w:val="0"/>
      <w:marTop w:val="0"/>
      <w:marBottom w:val="0"/>
      <w:divBdr>
        <w:top w:val="none" w:sz="0" w:space="0" w:color="auto"/>
        <w:left w:val="none" w:sz="0" w:space="0" w:color="auto"/>
        <w:bottom w:val="none" w:sz="0" w:space="0" w:color="auto"/>
        <w:right w:val="none" w:sz="0" w:space="0" w:color="auto"/>
      </w:divBdr>
      <w:divsChild>
        <w:div w:id="113717159">
          <w:marLeft w:val="0"/>
          <w:marRight w:val="0"/>
          <w:marTop w:val="0"/>
          <w:marBottom w:val="0"/>
          <w:divBdr>
            <w:top w:val="none" w:sz="0" w:space="0" w:color="auto"/>
            <w:left w:val="none" w:sz="0" w:space="0" w:color="auto"/>
            <w:bottom w:val="none" w:sz="0" w:space="0" w:color="auto"/>
            <w:right w:val="none" w:sz="0" w:space="0" w:color="auto"/>
          </w:divBdr>
          <w:divsChild>
            <w:div w:id="12235604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0886019">
      <w:bodyDiv w:val="1"/>
      <w:marLeft w:val="0"/>
      <w:marRight w:val="0"/>
      <w:marTop w:val="0"/>
      <w:marBottom w:val="0"/>
      <w:divBdr>
        <w:top w:val="none" w:sz="0" w:space="0" w:color="auto"/>
        <w:left w:val="none" w:sz="0" w:space="0" w:color="auto"/>
        <w:bottom w:val="none" w:sz="0" w:space="0" w:color="auto"/>
        <w:right w:val="none" w:sz="0" w:space="0" w:color="auto"/>
      </w:divBdr>
    </w:div>
    <w:div w:id="1140921557">
      <w:bodyDiv w:val="1"/>
      <w:marLeft w:val="0"/>
      <w:marRight w:val="0"/>
      <w:marTop w:val="0"/>
      <w:marBottom w:val="0"/>
      <w:divBdr>
        <w:top w:val="none" w:sz="0" w:space="0" w:color="auto"/>
        <w:left w:val="none" w:sz="0" w:space="0" w:color="auto"/>
        <w:bottom w:val="none" w:sz="0" w:space="0" w:color="auto"/>
        <w:right w:val="none" w:sz="0" w:space="0" w:color="auto"/>
      </w:divBdr>
      <w:divsChild>
        <w:div w:id="1018779512">
          <w:marLeft w:val="0"/>
          <w:marRight w:val="0"/>
          <w:marTop w:val="0"/>
          <w:marBottom w:val="0"/>
          <w:divBdr>
            <w:top w:val="none" w:sz="0" w:space="0" w:color="auto"/>
            <w:left w:val="none" w:sz="0" w:space="0" w:color="auto"/>
            <w:bottom w:val="none" w:sz="0" w:space="0" w:color="auto"/>
            <w:right w:val="none" w:sz="0" w:space="0" w:color="auto"/>
          </w:divBdr>
          <w:divsChild>
            <w:div w:id="109054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40307408">
      <w:bodyDiv w:val="1"/>
      <w:marLeft w:val="0"/>
      <w:marRight w:val="0"/>
      <w:marTop w:val="0"/>
      <w:marBottom w:val="0"/>
      <w:divBdr>
        <w:top w:val="none" w:sz="0" w:space="0" w:color="auto"/>
        <w:left w:val="none" w:sz="0" w:space="0" w:color="auto"/>
        <w:bottom w:val="none" w:sz="0" w:space="0" w:color="auto"/>
        <w:right w:val="none" w:sz="0" w:space="0" w:color="auto"/>
      </w:divBdr>
      <w:divsChild>
        <w:div w:id="1004356675">
          <w:marLeft w:val="0"/>
          <w:marRight w:val="0"/>
          <w:marTop w:val="0"/>
          <w:marBottom w:val="0"/>
          <w:divBdr>
            <w:top w:val="none" w:sz="0" w:space="0" w:color="auto"/>
            <w:left w:val="none" w:sz="0" w:space="0" w:color="auto"/>
            <w:bottom w:val="none" w:sz="0" w:space="0" w:color="auto"/>
            <w:right w:val="none" w:sz="0" w:space="0" w:color="auto"/>
          </w:divBdr>
          <w:divsChild>
            <w:div w:id="1696733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6074694">
      <w:bodyDiv w:val="1"/>
      <w:marLeft w:val="0"/>
      <w:marRight w:val="0"/>
      <w:marTop w:val="0"/>
      <w:marBottom w:val="0"/>
      <w:divBdr>
        <w:top w:val="none" w:sz="0" w:space="0" w:color="auto"/>
        <w:left w:val="none" w:sz="0" w:space="0" w:color="auto"/>
        <w:bottom w:val="none" w:sz="0" w:space="0" w:color="auto"/>
        <w:right w:val="none" w:sz="0" w:space="0" w:color="auto"/>
      </w:divBdr>
      <w:divsChild>
        <w:div w:id="593364421">
          <w:marLeft w:val="0"/>
          <w:marRight w:val="0"/>
          <w:marTop w:val="0"/>
          <w:marBottom w:val="0"/>
          <w:divBdr>
            <w:top w:val="none" w:sz="0" w:space="0" w:color="auto"/>
            <w:left w:val="none" w:sz="0" w:space="0" w:color="auto"/>
            <w:bottom w:val="none" w:sz="0" w:space="0" w:color="auto"/>
            <w:right w:val="none" w:sz="0" w:space="0" w:color="auto"/>
          </w:divBdr>
          <w:divsChild>
            <w:div w:id="1305741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8065410">
      <w:bodyDiv w:val="1"/>
      <w:marLeft w:val="0"/>
      <w:marRight w:val="0"/>
      <w:marTop w:val="0"/>
      <w:marBottom w:val="0"/>
      <w:divBdr>
        <w:top w:val="none" w:sz="0" w:space="0" w:color="auto"/>
        <w:left w:val="none" w:sz="0" w:space="0" w:color="auto"/>
        <w:bottom w:val="none" w:sz="0" w:space="0" w:color="auto"/>
        <w:right w:val="none" w:sz="0" w:space="0" w:color="auto"/>
      </w:divBdr>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1977835343">
      <w:bodyDiv w:val="1"/>
      <w:marLeft w:val="0"/>
      <w:marRight w:val="0"/>
      <w:marTop w:val="0"/>
      <w:marBottom w:val="0"/>
      <w:divBdr>
        <w:top w:val="none" w:sz="0" w:space="0" w:color="auto"/>
        <w:left w:val="none" w:sz="0" w:space="0" w:color="auto"/>
        <w:bottom w:val="none" w:sz="0" w:space="0" w:color="auto"/>
        <w:right w:val="none" w:sz="0" w:space="0" w:color="auto"/>
      </w:divBdr>
      <w:divsChild>
        <w:div w:id="1966348576">
          <w:marLeft w:val="0"/>
          <w:marRight w:val="0"/>
          <w:marTop w:val="0"/>
          <w:marBottom w:val="0"/>
          <w:divBdr>
            <w:top w:val="none" w:sz="0" w:space="0" w:color="auto"/>
            <w:left w:val="none" w:sz="0" w:space="0" w:color="auto"/>
            <w:bottom w:val="none" w:sz="0" w:space="0" w:color="auto"/>
            <w:right w:val="none" w:sz="0" w:space="0" w:color="auto"/>
          </w:divBdr>
          <w:divsChild>
            <w:div w:id="21328252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2732693">
      <w:bodyDiv w:val="1"/>
      <w:marLeft w:val="0"/>
      <w:marRight w:val="0"/>
      <w:marTop w:val="0"/>
      <w:marBottom w:val="0"/>
      <w:divBdr>
        <w:top w:val="none" w:sz="0" w:space="0" w:color="auto"/>
        <w:left w:val="none" w:sz="0" w:space="0" w:color="auto"/>
        <w:bottom w:val="none" w:sz="0" w:space="0" w:color="auto"/>
        <w:right w:val="none" w:sz="0" w:space="0" w:color="auto"/>
      </w:divBdr>
      <w:divsChild>
        <w:div w:id="2105496194">
          <w:marLeft w:val="0"/>
          <w:marRight w:val="0"/>
          <w:marTop w:val="0"/>
          <w:marBottom w:val="0"/>
          <w:divBdr>
            <w:top w:val="none" w:sz="0" w:space="0" w:color="auto"/>
            <w:left w:val="none" w:sz="0" w:space="0" w:color="auto"/>
            <w:bottom w:val="none" w:sz="0" w:space="0" w:color="auto"/>
            <w:right w:val="none" w:sz="0" w:space="0" w:color="auto"/>
          </w:divBdr>
          <w:divsChild>
            <w:div w:id="12196339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415154">
      <w:bodyDiv w:val="1"/>
      <w:marLeft w:val="0"/>
      <w:marRight w:val="0"/>
      <w:marTop w:val="0"/>
      <w:marBottom w:val="0"/>
      <w:divBdr>
        <w:top w:val="none" w:sz="0" w:space="0" w:color="auto"/>
        <w:left w:val="none" w:sz="0" w:space="0" w:color="auto"/>
        <w:bottom w:val="none" w:sz="0" w:space="0" w:color="auto"/>
        <w:right w:val="none" w:sz="0" w:space="0" w:color="auto"/>
      </w:divBdr>
      <w:divsChild>
        <w:div w:id="1627393348">
          <w:marLeft w:val="0"/>
          <w:marRight w:val="0"/>
          <w:marTop w:val="0"/>
          <w:marBottom w:val="0"/>
          <w:divBdr>
            <w:top w:val="none" w:sz="0" w:space="0" w:color="auto"/>
            <w:left w:val="none" w:sz="0" w:space="0" w:color="auto"/>
            <w:bottom w:val="none" w:sz="0" w:space="0" w:color="auto"/>
            <w:right w:val="none" w:sz="0" w:space="0" w:color="auto"/>
          </w:divBdr>
          <w:divsChild>
            <w:div w:id="374894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dl.acm.org/" TargetMode="External"/><Relationship Id="rId18" Type="http://schemas.openxmlformats.org/officeDocument/2006/relationships/diagramLayout" Target="diagrams/layout1.xml"/><Relationship Id="rId26" Type="http://schemas.openxmlformats.org/officeDocument/2006/relationships/diagramColors" Target="diagrams/colors2.xml"/><Relationship Id="rId39" Type="http://schemas.openxmlformats.org/officeDocument/2006/relationships/diagramLayout" Target="diagrams/layout5.xml"/><Relationship Id="rId21" Type="http://schemas.microsoft.com/office/2007/relationships/diagramDrawing" Target="diagrams/drawing1.xml"/><Relationship Id="rId34" Type="http://schemas.openxmlformats.org/officeDocument/2006/relationships/diagramLayout" Target="diagrams/layout4.xml"/><Relationship Id="rId42" Type="http://schemas.microsoft.com/office/2007/relationships/diagramDrawing" Target="diagrams/drawing5.xml"/><Relationship Id="rId47" Type="http://schemas.openxmlformats.org/officeDocument/2006/relationships/image" Target="media/image10.png"/><Relationship Id="rId50" Type="http://schemas.openxmlformats.org/officeDocument/2006/relationships/hyperlink" Target="https://ericoloewe.github.io/computer-science-tcc/" TargetMode="External"/><Relationship Id="rId55" Type="http://schemas.openxmlformats.org/officeDocument/2006/relationships/image" Target="media/image17.jpg"/><Relationship Id="rId63" Type="http://schemas.openxmlformats.org/officeDocument/2006/relationships/header" Target="header3.xml"/><Relationship Id="rId68" Type="http://schemas.microsoft.com/office/2018/08/relationships/commentsExtensible" Target="commentsExtensi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Layout" Target="diagrams/layout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diagramLayout" Target="diagrams/layout2.xml"/><Relationship Id="rId32" Type="http://schemas.microsoft.com/office/2007/relationships/diagramDrawing" Target="diagrams/drawing3.xml"/><Relationship Id="rId37" Type="http://schemas.microsoft.com/office/2007/relationships/diagramDrawing" Target="diagrams/drawing4.xml"/><Relationship Id="rId40" Type="http://schemas.openxmlformats.org/officeDocument/2006/relationships/diagramQuickStyle" Target="diagrams/quickStyle5.xml"/><Relationship Id="rId45" Type="http://schemas.openxmlformats.org/officeDocument/2006/relationships/image" Target="media/image8.png"/><Relationship Id="rId53" Type="http://schemas.openxmlformats.org/officeDocument/2006/relationships/image" Target="media/image15.jpg"/><Relationship Id="rId58" Type="http://schemas.openxmlformats.org/officeDocument/2006/relationships/image" Target="media/image2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Data" Target="diagrams/data2.xml"/><Relationship Id="rId28" Type="http://schemas.openxmlformats.org/officeDocument/2006/relationships/diagramData" Target="diagrams/data3.xml"/><Relationship Id="rId36" Type="http://schemas.openxmlformats.org/officeDocument/2006/relationships/diagramColors" Target="diagrams/colors4.xml"/><Relationship Id="rId49" Type="http://schemas.openxmlformats.org/officeDocument/2006/relationships/image" Target="media/image12.png"/><Relationship Id="rId57" Type="http://schemas.openxmlformats.org/officeDocument/2006/relationships/image" Target="media/image19.jpg"/><Relationship Id="rId61" Type="http://schemas.openxmlformats.org/officeDocument/2006/relationships/hyperlink" Target="https://lors.azurewebsites.net/" TargetMode="External"/><Relationship Id="rId10" Type="http://schemas.microsoft.com/office/2016/09/relationships/commentsIds" Target="commentsIds.xml"/><Relationship Id="rId19" Type="http://schemas.openxmlformats.org/officeDocument/2006/relationships/diagramQuickStyle" Target="diagrams/quickStyle1.xml"/><Relationship Id="rId31" Type="http://schemas.openxmlformats.org/officeDocument/2006/relationships/diagramColors" Target="diagrams/colors3.xml"/><Relationship Id="rId44" Type="http://schemas.openxmlformats.org/officeDocument/2006/relationships/image" Target="media/image7.png"/><Relationship Id="rId52" Type="http://schemas.openxmlformats.org/officeDocument/2006/relationships/image" Target="media/image14.png"/><Relationship Id="rId60" Type="http://schemas.openxmlformats.org/officeDocument/2006/relationships/image" Target="media/image21.jpg"/><Relationship Id="rId65"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chart" Target="charts/chart1.xml"/><Relationship Id="rId27" Type="http://schemas.microsoft.com/office/2007/relationships/diagramDrawing" Target="diagrams/drawing2.xml"/><Relationship Id="rId30" Type="http://schemas.openxmlformats.org/officeDocument/2006/relationships/diagramQuickStyle" Target="diagrams/quickStyle3.xml"/><Relationship Id="rId35" Type="http://schemas.openxmlformats.org/officeDocument/2006/relationships/diagramQuickStyle" Target="diagrams/quickStyle4.xml"/><Relationship Id="rId43" Type="http://schemas.openxmlformats.org/officeDocument/2006/relationships/hyperlink" Target="https://ericoloewe.github.io/computer-science-tcc/" TargetMode="External"/><Relationship Id="rId48" Type="http://schemas.openxmlformats.org/officeDocument/2006/relationships/image" Target="media/image11.png"/><Relationship Id="rId56" Type="http://schemas.openxmlformats.org/officeDocument/2006/relationships/image" Target="media/image18.jpg"/><Relationship Id="rId64"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image" Target="media/image13.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diagramData" Target="diagrams/data1.xml"/><Relationship Id="rId25" Type="http://schemas.openxmlformats.org/officeDocument/2006/relationships/diagramQuickStyle" Target="diagrams/quickStyle2.xml"/><Relationship Id="rId33" Type="http://schemas.openxmlformats.org/officeDocument/2006/relationships/diagramData" Target="diagrams/data4.xml"/><Relationship Id="rId38" Type="http://schemas.openxmlformats.org/officeDocument/2006/relationships/diagramData" Target="diagrams/data5.xml"/><Relationship Id="rId46" Type="http://schemas.openxmlformats.org/officeDocument/2006/relationships/image" Target="media/image9.png"/><Relationship Id="rId59" Type="http://schemas.openxmlformats.org/officeDocument/2006/relationships/hyperlink" Target="https://developer.spotify.com/community/showcase/music-popcorn/" TargetMode="External"/><Relationship Id="rId20" Type="http://schemas.openxmlformats.org/officeDocument/2006/relationships/diagramColors" Target="diagrams/colors1.xml"/><Relationship Id="rId41" Type="http://schemas.openxmlformats.org/officeDocument/2006/relationships/diagramColors" Target="diagrams/colors5.xml"/><Relationship Id="rId54" Type="http://schemas.openxmlformats.org/officeDocument/2006/relationships/image" Target="media/image16.jpg"/><Relationship Id="rId62" Type="http://schemas.openxmlformats.org/officeDocument/2006/relationships/image" Target="media/image22.png"/></Relationships>
</file>

<file path=word/_rels/footnotes.xml.rels><?xml version="1.0" encoding="UTF-8" standalone="yes"?>
<Relationships xmlns="http://schemas.openxmlformats.org/package/2006/relationships"><Relationship Id="rId1" Type="http://schemas.openxmlformats.org/officeDocument/2006/relationships/hyperlink" Target="https://forms.gle/FKW5iJBhT7oEa18eA" TargetMode="Externa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6.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1"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7"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2"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095AF1AF-7463-48B5-B691-5C37E5AB4B6B}" type="doc">
      <dgm:prSet loTypeId="urn:microsoft.com/office/officeart/2005/8/layout/process4"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pPr algn="ctr"/>
          <a:r>
            <a:rPr lang="pt-BR" sz="1200"/>
            <a:t>Captura da base de dados</a:t>
          </a:r>
        </a:p>
      </dgm:t>
    </dgm:pt>
    <dgm:pt modelId="{705C0524-E193-4561-9F57-D4C7666C28F1}" type="parTrans" cxnId="{FFFB8EA5-24A2-421B-9CEB-338FFE00B24B}">
      <dgm:prSet/>
      <dgm:spPr/>
      <dgm:t>
        <a:bodyPr/>
        <a:lstStyle/>
        <a:p>
          <a:pPr algn="ctr"/>
          <a:endParaRPr lang="pt-BR" sz="1200"/>
        </a:p>
      </dgm:t>
    </dgm:pt>
    <dgm:pt modelId="{A3D5D729-4330-4CEB-A62C-2297777C1499}" type="sibTrans" cxnId="{FFFB8EA5-24A2-421B-9CEB-338FFE00B24B}">
      <dgm:prSet/>
      <dgm:spPr/>
      <dgm:t>
        <a:bodyPr/>
        <a:lstStyle/>
        <a:p>
          <a:pPr algn="ctr"/>
          <a:endParaRPr lang="pt-BR" sz="1200"/>
        </a:p>
      </dgm:t>
    </dgm:pt>
    <dgm:pt modelId="{B6C3A918-182D-4926-ADD6-47C72A4F1863}">
      <dgm:prSet custT="1"/>
      <dgm:spPr/>
      <dgm:t>
        <a:bodyPr/>
        <a:lstStyle/>
        <a:p>
          <a:pPr algn="ctr"/>
          <a:r>
            <a:rPr lang="pt-BR" sz="1200"/>
            <a:t>Definição das técnicas</a:t>
          </a:r>
        </a:p>
      </dgm:t>
    </dgm:pt>
    <dgm:pt modelId="{E46429C5-7115-492E-B0CF-2EAD74826DAE}" type="parTrans" cxnId="{8EC3C9F2-B311-48D0-8ED5-00582FC2F8AD}">
      <dgm:prSet/>
      <dgm:spPr/>
      <dgm:t>
        <a:bodyPr/>
        <a:lstStyle/>
        <a:p>
          <a:pPr algn="ctr"/>
          <a:endParaRPr lang="pt-BR" sz="1200"/>
        </a:p>
      </dgm:t>
    </dgm:pt>
    <dgm:pt modelId="{1FF91B5B-7668-41C6-BE57-48D9AF4E489F}" type="sibTrans" cxnId="{8EC3C9F2-B311-48D0-8ED5-00582FC2F8AD}">
      <dgm:prSet/>
      <dgm:spPr/>
      <dgm:t>
        <a:bodyPr/>
        <a:lstStyle/>
        <a:p>
          <a:pPr algn="ctr"/>
          <a:endParaRPr lang="pt-BR" sz="1200"/>
        </a:p>
      </dgm:t>
    </dgm:pt>
    <dgm:pt modelId="{CC5FF41E-B660-4347-97DA-9E9CD2601988}">
      <dgm:prSet custT="1"/>
      <dgm:spPr/>
      <dgm:t>
        <a:bodyPr/>
        <a:lstStyle/>
        <a:p>
          <a:pPr algn="ctr"/>
          <a:r>
            <a:rPr lang="pt-BR" sz="1200"/>
            <a:t>Desenvolvimento do sistema de recomendação</a:t>
          </a:r>
        </a:p>
      </dgm:t>
    </dgm:pt>
    <dgm:pt modelId="{46F039A2-6F93-4903-9F7E-596541A90738}" type="parTrans" cxnId="{ECE17EC4-F4C0-42F4-AAFB-C942E9DCCFE1}">
      <dgm:prSet/>
      <dgm:spPr/>
      <dgm:t>
        <a:bodyPr/>
        <a:lstStyle/>
        <a:p>
          <a:pPr algn="ctr"/>
          <a:endParaRPr lang="pt-BR" sz="1200"/>
        </a:p>
      </dgm:t>
    </dgm:pt>
    <dgm:pt modelId="{6B413DBF-0088-4EB8-98AE-ABFAAEC19E07}" type="sibTrans" cxnId="{ECE17EC4-F4C0-42F4-AAFB-C942E9DCCFE1}">
      <dgm:prSet/>
      <dgm:spPr/>
      <dgm:t>
        <a:bodyPr/>
        <a:lstStyle/>
        <a:p>
          <a:pPr algn="ctr"/>
          <a:endParaRPr lang="pt-BR" sz="1200"/>
        </a:p>
      </dgm:t>
    </dgm:pt>
    <dgm:pt modelId="{CE0C2BEF-22F1-4E3D-9BA0-10C1E7B872E6}">
      <dgm:prSet phldrT="[Texto]" custT="1"/>
      <dgm:spPr/>
      <dgm:t>
        <a:bodyPr/>
        <a:lstStyle/>
        <a:p>
          <a:pPr algn="ctr"/>
          <a:r>
            <a:rPr lang="pt-BR" sz="1200"/>
            <a:t>Distribuição do aplicativo</a:t>
          </a:r>
        </a:p>
      </dgm:t>
    </dgm:pt>
    <dgm:pt modelId="{BE7561AF-88CF-4D49-A4C7-530557971DDD}" type="parTrans" cxnId="{A7F3C3C9-EA84-4C35-B0AE-16962631D941}">
      <dgm:prSet/>
      <dgm:spPr/>
      <dgm:t>
        <a:bodyPr/>
        <a:lstStyle/>
        <a:p>
          <a:pPr algn="ctr"/>
          <a:endParaRPr lang="pt-BR" sz="1200"/>
        </a:p>
      </dgm:t>
    </dgm:pt>
    <dgm:pt modelId="{08F5370E-27A9-480F-8A05-C221C1826509}" type="sibTrans" cxnId="{A7F3C3C9-EA84-4C35-B0AE-16962631D941}">
      <dgm:prSet/>
      <dgm:spPr/>
      <dgm:t>
        <a:bodyPr/>
        <a:lstStyle/>
        <a:p>
          <a:pPr algn="ctr"/>
          <a:endParaRPr lang="pt-BR" sz="1200"/>
        </a:p>
      </dgm:t>
    </dgm:pt>
    <dgm:pt modelId="{64C3978B-5630-4DEA-9FFD-FA43E376C770}">
      <dgm:prSet phldrT="[Texto]" custT="1"/>
      <dgm:spPr/>
      <dgm:t>
        <a:bodyPr/>
        <a:lstStyle/>
        <a:p>
          <a:pPr algn="ctr"/>
          <a:r>
            <a:rPr lang="pt-BR" sz="1200"/>
            <a:t>Questionário</a:t>
          </a:r>
        </a:p>
      </dgm:t>
    </dgm:pt>
    <dgm:pt modelId="{B5112079-90B9-4F92-93A4-24DD6E9119AC}" type="parTrans" cxnId="{1AA32520-5C32-49CC-ABD3-3FB379085F41}">
      <dgm:prSet/>
      <dgm:spPr/>
      <dgm:t>
        <a:bodyPr/>
        <a:lstStyle/>
        <a:p>
          <a:pPr algn="ctr"/>
          <a:endParaRPr lang="pt-BR" sz="1200"/>
        </a:p>
      </dgm:t>
    </dgm:pt>
    <dgm:pt modelId="{5235EA07-B0F8-4316-B500-01DEB660B11B}" type="sibTrans" cxnId="{1AA32520-5C32-49CC-ABD3-3FB379085F41}">
      <dgm:prSet/>
      <dgm:spPr/>
      <dgm:t>
        <a:bodyPr/>
        <a:lstStyle/>
        <a:p>
          <a:pPr algn="ctr"/>
          <a:endParaRPr lang="pt-BR" sz="1200"/>
        </a:p>
      </dgm:t>
    </dgm:pt>
    <dgm:pt modelId="{EF2740CF-B4BB-4BCC-9C37-69912D3EB63C}">
      <dgm:prSet custT="1"/>
      <dgm:spPr/>
      <dgm:t>
        <a:bodyPr/>
        <a:lstStyle/>
        <a:p>
          <a:pPr algn="ctr"/>
          <a:r>
            <a:rPr lang="pt-BR" sz="1200"/>
            <a:t>Analise dos resultados</a:t>
          </a:r>
        </a:p>
      </dgm:t>
    </dgm:pt>
    <dgm:pt modelId="{BCC07FA8-1DBD-4743-B264-DB70091704DB}" type="parTrans" cxnId="{505CCF84-9689-449B-A7C4-0B8A1E8217E7}">
      <dgm:prSet/>
      <dgm:spPr/>
      <dgm:t>
        <a:bodyPr/>
        <a:lstStyle/>
        <a:p>
          <a:pPr algn="ctr"/>
          <a:endParaRPr lang="pt-BR" sz="1200"/>
        </a:p>
      </dgm:t>
    </dgm:pt>
    <dgm:pt modelId="{6989D012-32A4-44A4-932D-96A7EADEDF8C}" type="sibTrans" cxnId="{505CCF84-9689-449B-A7C4-0B8A1E8217E7}">
      <dgm:prSet/>
      <dgm:spPr/>
      <dgm:t>
        <a:bodyPr/>
        <a:lstStyle/>
        <a:p>
          <a:pPr algn="ctr"/>
          <a:endParaRPr lang="pt-BR" sz="1200"/>
        </a:p>
      </dgm:t>
    </dgm:pt>
    <dgm:pt modelId="{5AF1F162-EC7B-4FAB-9331-7E17090F6EEB}" type="pres">
      <dgm:prSet presAssocID="{095AF1AF-7463-48B5-B691-5C37E5AB4B6B}" presName="Name0" presStyleCnt="0">
        <dgm:presLayoutVars>
          <dgm:dir/>
          <dgm:animLvl val="lvl"/>
          <dgm:resizeHandles val="exact"/>
        </dgm:presLayoutVars>
      </dgm:prSet>
      <dgm:spPr/>
    </dgm:pt>
    <dgm:pt modelId="{FFD3E194-B577-4948-9DC3-1A5B652751C0}" type="pres">
      <dgm:prSet presAssocID="{EF2740CF-B4BB-4BCC-9C37-69912D3EB63C}" presName="boxAndChildren" presStyleCnt="0"/>
      <dgm:spPr/>
    </dgm:pt>
    <dgm:pt modelId="{7F1AAE72-AF98-4A51-8ADF-8496269711E5}" type="pres">
      <dgm:prSet presAssocID="{EF2740CF-B4BB-4BCC-9C37-69912D3EB63C}" presName="parentTextBox" presStyleLbl="node1" presStyleIdx="0" presStyleCnt="6"/>
      <dgm:spPr/>
    </dgm:pt>
    <dgm:pt modelId="{3A263951-7E3A-47A7-876C-5D3954AB8715}" type="pres">
      <dgm:prSet presAssocID="{6B413DBF-0088-4EB8-98AE-ABFAAEC19E07}" presName="sp" presStyleCnt="0"/>
      <dgm:spPr/>
    </dgm:pt>
    <dgm:pt modelId="{A2B375E9-5991-439B-9159-1AB3A749D915}" type="pres">
      <dgm:prSet presAssocID="{CC5FF41E-B660-4347-97DA-9E9CD2601988}" presName="arrowAndChildren" presStyleCnt="0"/>
      <dgm:spPr/>
    </dgm:pt>
    <dgm:pt modelId="{27D586CF-F1CB-437F-98B9-B0551E6EF013}" type="pres">
      <dgm:prSet presAssocID="{CC5FF41E-B660-4347-97DA-9E9CD2601988}" presName="parentTextArrow" presStyleLbl="node1" presStyleIdx="1" presStyleCnt="6"/>
      <dgm:spPr/>
    </dgm:pt>
    <dgm:pt modelId="{9D2CDBAE-4DF6-49E9-806E-578333DA9A07}" type="pres">
      <dgm:prSet presAssocID="{1FF91B5B-7668-41C6-BE57-48D9AF4E489F}" presName="sp" presStyleCnt="0"/>
      <dgm:spPr/>
    </dgm:pt>
    <dgm:pt modelId="{40305D9F-9BF3-4A87-AA4D-98FAADECA76E}" type="pres">
      <dgm:prSet presAssocID="{B6C3A918-182D-4926-ADD6-47C72A4F1863}" presName="arrowAndChildren" presStyleCnt="0"/>
      <dgm:spPr/>
    </dgm:pt>
    <dgm:pt modelId="{074C4F80-0E96-4A62-B281-AC3A1DD3F9C5}" type="pres">
      <dgm:prSet presAssocID="{B6C3A918-182D-4926-ADD6-47C72A4F1863}" presName="parentTextArrow" presStyleLbl="node1" presStyleIdx="2" presStyleCnt="6"/>
      <dgm:spPr/>
    </dgm:pt>
    <dgm:pt modelId="{90915ACF-1566-414A-822B-95DF8C6B9425}" type="pres">
      <dgm:prSet presAssocID="{A3D5D729-4330-4CEB-A62C-2297777C1499}" presName="sp" presStyleCnt="0"/>
      <dgm:spPr/>
    </dgm:pt>
    <dgm:pt modelId="{F09C596B-DF0A-4E70-982B-64FB1C834280}" type="pres">
      <dgm:prSet presAssocID="{D5DC1E2A-8024-4552-B5FF-E67572DD754C}" presName="arrowAndChildren" presStyleCnt="0"/>
      <dgm:spPr/>
    </dgm:pt>
    <dgm:pt modelId="{8203DE7F-234C-4491-B598-1130F5861FD5}" type="pres">
      <dgm:prSet presAssocID="{D5DC1E2A-8024-4552-B5FF-E67572DD754C}" presName="parentTextArrow" presStyleLbl="node1" presStyleIdx="3" presStyleCnt="6"/>
      <dgm:spPr/>
    </dgm:pt>
    <dgm:pt modelId="{4911E968-4D9E-4672-B796-49ABE91BC234}" type="pres">
      <dgm:prSet presAssocID="{08F5370E-27A9-480F-8A05-C221C1826509}" presName="sp" presStyleCnt="0"/>
      <dgm:spPr/>
    </dgm:pt>
    <dgm:pt modelId="{84B90569-292D-4141-B4A9-9C3C1E00D583}" type="pres">
      <dgm:prSet presAssocID="{CE0C2BEF-22F1-4E3D-9BA0-10C1E7B872E6}" presName="arrowAndChildren" presStyleCnt="0"/>
      <dgm:spPr/>
    </dgm:pt>
    <dgm:pt modelId="{5C09B981-5E38-4936-AAF2-6BC07981A5F9}" type="pres">
      <dgm:prSet presAssocID="{CE0C2BEF-22F1-4E3D-9BA0-10C1E7B872E6}" presName="parentTextArrow" presStyleLbl="node1" presStyleIdx="4" presStyleCnt="6"/>
      <dgm:spPr/>
    </dgm:pt>
    <dgm:pt modelId="{66F528FF-7B18-40C4-892A-05AFF0A3F16C}" type="pres">
      <dgm:prSet presAssocID="{5235EA07-B0F8-4316-B500-01DEB660B11B}" presName="sp" presStyleCnt="0"/>
      <dgm:spPr/>
    </dgm:pt>
    <dgm:pt modelId="{5046B7D8-815C-48A2-9D90-530C46B76877}" type="pres">
      <dgm:prSet presAssocID="{64C3978B-5630-4DEA-9FFD-FA43E376C770}" presName="arrowAndChildren" presStyleCnt="0"/>
      <dgm:spPr/>
    </dgm:pt>
    <dgm:pt modelId="{66303647-5239-4642-AC6E-007C67588CCF}" type="pres">
      <dgm:prSet presAssocID="{64C3978B-5630-4DEA-9FFD-FA43E376C770}" presName="parentTextArrow" presStyleLbl="node1" presStyleIdx="5" presStyleCnt="6"/>
      <dgm:spPr/>
    </dgm:pt>
  </dgm:ptLst>
  <dgm:cxnLst>
    <dgm:cxn modelId="{58F8E700-FFA3-402D-B999-A46FC237DA8A}" type="presOf" srcId="{B6C3A918-182D-4926-ADD6-47C72A4F1863}" destId="{074C4F80-0E96-4A62-B281-AC3A1DD3F9C5}" srcOrd="0" destOrd="0" presId="urn:microsoft.com/office/officeart/2005/8/layout/process4"/>
    <dgm:cxn modelId="{00DFDA09-7B4F-4C82-A6F0-36E3D9416D07}" type="presOf" srcId="{EF2740CF-B4BB-4BCC-9C37-69912D3EB63C}" destId="{7F1AAE72-AF98-4A51-8ADF-8496269711E5}" srcOrd="0" destOrd="0" presId="urn:microsoft.com/office/officeart/2005/8/layout/process4"/>
    <dgm:cxn modelId="{D5B31F17-B415-489C-8710-E76067BD4F63}" type="presOf" srcId="{095AF1AF-7463-48B5-B691-5C37E5AB4B6B}" destId="{5AF1F162-EC7B-4FAB-9331-7E17090F6EEB}" srcOrd="0" destOrd="0" presId="urn:microsoft.com/office/officeart/2005/8/layout/process4"/>
    <dgm:cxn modelId="{1AA32520-5C32-49CC-ABD3-3FB379085F41}" srcId="{095AF1AF-7463-48B5-B691-5C37E5AB4B6B}" destId="{64C3978B-5630-4DEA-9FFD-FA43E376C770}" srcOrd="0" destOrd="0" parTransId="{B5112079-90B9-4F92-93A4-24DD6E9119AC}" sibTransId="{5235EA07-B0F8-4316-B500-01DEB660B11B}"/>
    <dgm:cxn modelId="{E8FC6D38-E079-419A-904A-3772E1EB1B37}" type="presOf" srcId="{CE0C2BEF-22F1-4E3D-9BA0-10C1E7B872E6}" destId="{5C09B981-5E38-4936-AAF2-6BC07981A5F9}" srcOrd="0" destOrd="0" presId="urn:microsoft.com/office/officeart/2005/8/layout/process4"/>
    <dgm:cxn modelId="{505CCF84-9689-449B-A7C4-0B8A1E8217E7}" srcId="{095AF1AF-7463-48B5-B691-5C37E5AB4B6B}" destId="{EF2740CF-B4BB-4BCC-9C37-69912D3EB63C}" srcOrd="5" destOrd="0" parTransId="{BCC07FA8-1DBD-4743-B264-DB70091704DB}" sibTransId="{6989D012-32A4-44A4-932D-96A7EADEDF8C}"/>
    <dgm:cxn modelId="{6E211F87-5E86-4C08-9E1B-93C72F6BFF07}" type="presOf" srcId="{D5DC1E2A-8024-4552-B5FF-E67572DD754C}" destId="{8203DE7F-234C-4491-B598-1130F5861FD5}" srcOrd="0" destOrd="0" presId="urn:microsoft.com/office/officeart/2005/8/layout/process4"/>
    <dgm:cxn modelId="{FFFB8EA5-24A2-421B-9CEB-338FFE00B24B}" srcId="{095AF1AF-7463-48B5-B691-5C37E5AB4B6B}" destId="{D5DC1E2A-8024-4552-B5FF-E67572DD754C}" srcOrd="2" destOrd="0" parTransId="{705C0524-E193-4561-9F57-D4C7666C28F1}" sibTransId="{A3D5D729-4330-4CEB-A62C-2297777C1499}"/>
    <dgm:cxn modelId="{05B32DC4-0917-4320-80AC-D322E2482DFD}" type="presOf" srcId="{CC5FF41E-B660-4347-97DA-9E9CD2601988}" destId="{27D586CF-F1CB-437F-98B9-B0551E6EF013}" srcOrd="0" destOrd="0" presId="urn:microsoft.com/office/officeart/2005/8/layout/process4"/>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C750D1F7-9698-4058-936F-A15D21E63D6D}" type="presOf" srcId="{64C3978B-5630-4DEA-9FFD-FA43E376C770}" destId="{66303647-5239-4642-AC6E-007C67588CCF}" srcOrd="0" destOrd="0" presId="urn:microsoft.com/office/officeart/2005/8/layout/process4"/>
    <dgm:cxn modelId="{8DA19063-2C41-4064-97F4-600B9E4A3CD6}" type="presParOf" srcId="{5AF1F162-EC7B-4FAB-9331-7E17090F6EEB}" destId="{FFD3E194-B577-4948-9DC3-1A5B652751C0}" srcOrd="0" destOrd="0" presId="urn:microsoft.com/office/officeart/2005/8/layout/process4"/>
    <dgm:cxn modelId="{B96FE9CB-741E-4F64-9040-F92EA09F274E}" type="presParOf" srcId="{FFD3E194-B577-4948-9DC3-1A5B652751C0}" destId="{7F1AAE72-AF98-4A51-8ADF-8496269711E5}" srcOrd="0" destOrd="0" presId="urn:microsoft.com/office/officeart/2005/8/layout/process4"/>
    <dgm:cxn modelId="{1338D568-7978-4890-BE4F-86678C593A7F}" type="presParOf" srcId="{5AF1F162-EC7B-4FAB-9331-7E17090F6EEB}" destId="{3A263951-7E3A-47A7-876C-5D3954AB8715}" srcOrd="1" destOrd="0" presId="urn:microsoft.com/office/officeart/2005/8/layout/process4"/>
    <dgm:cxn modelId="{B8B2D0B6-23F7-4ED3-AEA7-972D900A94AF}" type="presParOf" srcId="{5AF1F162-EC7B-4FAB-9331-7E17090F6EEB}" destId="{A2B375E9-5991-439B-9159-1AB3A749D915}" srcOrd="2" destOrd="0" presId="urn:microsoft.com/office/officeart/2005/8/layout/process4"/>
    <dgm:cxn modelId="{92E11D91-83F4-4C65-B1F5-A5871D217925}" type="presParOf" srcId="{A2B375E9-5991-439B-9159-1AB3A749D915}" destId="{27D586CF-F1CB-437F-98B9-B0551E6EF013}" srcOrd="0" destOrd="0" presId="urn:microsoft.com/office/officeart/2005/8/layout/process4"/>
    <dgm:cxn modelId="{6F4508A6-5115-42F3-8814-2630846362E8}" type="presParOf" srcId="{5AF1F162-EC7B-4FAB-9331-7E17090F6EEB}" destId="{9D2CDBAE-4DF6-49E9-806E-578333DA9A07}" srcOrd="3" destOrd="0" presId="urn:microsoft.com/office/officeart/2005/8/layout/process4"/>
    <dgm:cxn modelId="{20FD784E-85FC-4F1A-8D31-5902D6BC0C91}" type="presParOf" srcId="{5AF1F162-EC7B-4FAB-9331-7E17090F6EEB}" destId="{40305D9F-9BF3-4A87-AA4D-98FAADECA76E}" srcOrd="4" destOrd="0" presId="urn:microsoft.com/office/officeart/2005/8/layout/process4"/>
    <dgm:cxn modelId="{BA9A93AF-E5A6-4324-AF39-EBE3DDA1DBA2}" type="presParOf" srcId="{40305D9F-9BF3-4A87-AA4D-98FAADECA76E}" destId="{074C4F80-0E96-4A62-B281-AC3A1DD3F9C5}" srcOrd="0" destOrd="0" presId="urn:microsoft.com/office/officeart/2005/8/layout/process4"/>
    <dgm:cxn modelId="{A7B237CA-4602-42D5-A60C-7BA162B39546}" type="presParOf" srcId="{5AF1F162-EC7B-4FAB-9331-7E17090F6EEB}" destId="{90915ACF-1566-414A-822B-95DF8C6B9425}" srcOrd="5" destOrd="0" presId="urn:microsoft.com/office/officeart/2005/8/layout/process4"/>
    <dgm:cxn modelId="{36864D19-4555-43B0-A3FE-D251A85D10A1}" type="presParOf" srcId="{5AF1F162-EC7B-4FAB-9331-7E17090F6EEB}" destId="{F09C596B-DF0A-4E70-982B-64FB1C834280}" srcOrd="6" destOrd="0" presId="urn:microsoft.com/office/officeart/2005/8/layout/process4"/>
    <dgm:cxn modelId="{A0CD2822-19E6-491B-96D5-FC92D3094956}" type="presParOf" srcId="{F09C596B-DF0A-4E70-982B-64FB1C834280}" destId="{8203DE7F-234C-4491-B598-1130F5861FD5}" srcOrd="0" destOrd="0" presId="urn:microsoft.com/office/officeart/2005/8/layout/process4"/>
    <dgm:cxn modelId="{0D0B2828-3A0A-4E4E-9201-F67D2A3CCA0F}" type="presParOf" srcId="{5AF1F162-EC7B-4FAB-9331-7E17090F6EEB}" destId="{4911E968-4D9E-4672-B796-49ABE91BC234}" srcOrd="7" destOrd="0" presId="urn:microsoft.com/office/officeart/2005/8/layout/process4"/>
    <dgm:cxn modelId="{816A420E-4C80-495D-9E82-D3E58DC68BA0}" type="presParOf" srcId="{5AF1F162-EC7B-4FAB-9331-7E17090F6EEB}" destId="{84B90569-292D-4141-B4A9-9C3C1E00D583}" srcOrd="8" destOrd="0" presId="urn:microsoft.com/office/officeart/2005/8/layout/process4"/>
    <dgm:cxn modelId="{701D02D9-7C99-4F35-8D14-4161DC8B82CA}" type="presParOf" srcId="{84B90569-292D-4141-B4A9-9C3C1E00D583}" destId="{5C09B981-5E38-4936-AAF2-6BC07981A5F9}" srcOrd="0" destOrd="0" presId="urn:microsoft.com/office/officeart/2005/8/layout/process4"/>
    <dgm:cxn modelId="{5357315A-F19D-4664-82F7-B657F1A7C18F}" type="presParOf" srcId="{5AF1F162-EC7B-4FAB-9331-7E17090F6EEB}" destId="{66F528FF-7B18-40C4-892A-05AFF0A3F16C}" srcOrd="9" destOrd="0" presId="urn:microsoft.com/office/officeart/2005/8/layout/process4"/>
    <dgm:cxn modelId="{26DF0612-CBE6-4510-8C59-8CAD78BD5D58}" type="presParOf" srcId="{5AF1F162-EC7B-4FAB-9331-7E17090F6EEB}" destId="{5046B7D8-815C-48A2-9D90-530C46B76877}" srcOrd="10" destOrd="0" presId="urn:microsoft.com/office/officeart/2005/8/layout/process4"/>
    <dgm:cxn modelId="{2CB5EC33-35F4-46C8-AB79-D7925CE19DBB}" type="presParOf" srcId="{5046B7D8-815C-48A2-9D90-530C46B76877}" destId="{66303647-5239-4642-AC6E-007C67588CCF}" srcOrd="0" destOrd="0" presId="urn:microsoft.com/office/officeart/2005/8/layout/process4"/>
  </dgm:cxnLst>
  <dgm:bg/>
  <dgm:whole/>
  <dgm:extLst>
    <a:ext uri="http://schemas.microsoft.com/office/drawing/2008/diagram">
      <dsp:dataModelExt xmlns:dsp="http://schemas.microsoft.com/office/drawing/2008/diagram" relId="rId37"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4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F1AAE72-AF98-4A51-8ADF-8496269711E5}">
      <dsp:nvSpPr>
        <dsp:cNvPr id="0" name=""/>
        <dsp:cNvSpPr/>
      </dsp:nvSpPr>
      <dsp:spPr>
        <a:xfrm>
          <a:off x="0" y="1914019"/>
          <a:ext cx="5486400" cy="251214"/>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Analise dos resultados</a:t>
          </a:r>
        </a:p>
      </dsp:txBody>
      <dsp:txXfrm>
        <a:off x="0" y="1914019"/>
        <a:ext cx="5486400" cy="251214"/>
      </dsp:txXfrm>
    </dsp:sp>
    <dsp:sp modelId="{27D586CF-F1CB-437F-98B9-B0551E6EF013}">
      <dsp:nvSpPr>
        <dsp:cNvPr id="0" name=""/>
        <dsp:cNvSpPr/>
      </dsp:nvSpPr>
      <dsp:spPr>
        <a:xfrm rot="10800000">
          <a:off x="0" y="1531420"/>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senvolvimento do sistema de recomendação</a:t>
          </a:r>
        </a:p>
      </dsp:txBody>
      <dsp:txXfrm rot="10800000">
        <a:off x="0" y="1531420"/>
        <a:ext cx="5486400" cy="251050"/>
      </dsp:txXfrm>
    </dsp:sp>
    <dsp:sp modelId="{074C4F80-0E96-4A62-B281-AC3A1DD3F9C5}">
      <dsp:nvSpPr>
        <dsp:cNvPr id="0" name=""/>
        <dsp:cNvSpPr/>
      </dsp:nvSpPr>
      <dsp:spPr>
        <a:xfrm rot="10800000">
          <a:off x="0" y="1148821"/>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efinição das técnicas</a:t>
          </a:r>
        </a:p>
      </dsp:txBody>
      <dsp:txXfrm rot="10800000">
        <a:off x="0" y="1148821"/>
        <a:ext cx="5486400" cy="251050"/>
      </dsp:txXfrm>
    </dsp:sp>
    <dsp:sp modelId="{8203DE7F-234C-4491-B598-1130F5861FD5}">
      <dsp:nvSpPr>
        <dsp:cNvPr id="0" name=""/>
        <dsp:cNvSpPr/>
      </dsp:nvSpPr>
      <dsp:spPr>
        <a:xfrm rot="10800000">
          <a:off x="0" y="766222"/>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Captura da base de dados</a:t>
          </a:r>
        </a:p>
      </dsp:txBody>
      <dsp:txXfrm rot="10800000">
        <a:off x="0" y="766222"/>
        <a:ext cx="5486400" cy="251050"/>
      </dsp:txXfrm>
    </dsp:sp>
    <dsp:sp modelId="{5C09B981-5E38-4936-AAF2-6BC07981A5F9}">
      <dsp:nvSpPr>
        <dsp:cNvPr id="0" name=""/>
        <dsp:cNvSpPr/>
      </dsp:nvSpPr>
      <dsp:spPr>
        <a:xfrm rot="10800000">
          <a:off x="0" y="383623"/>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Distribuição do aplicativo</a:t>
          </a:r>
        </a:p>
      </dsp:txBody>
      <dsp:txXfrm rot="10800000">
        <a:off x="0" y="383623"/>
        <a:ext cx="5486400" cy="251050"/>
      </dsp:txXfrm>
    </dsp:sp>
    <dsp:sp modelId="{66303647-5239-4642-AC6E-007C67588CCF}">
      <dsp:nvSpPr>
        <dsp:cNvPr id="0" name=""/>
        <dsp:cNvSpPr/>
      </dsp:nvSpPr>
      <dsp:spPr>
        <a:xfrm rot="10800000">
          <a:off x="0" y="1024"/>
          <a:ext cx="5486400" cy="386367"/>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5344" tIns="85344" rIns="85344" bIns="85344" numCol="1" spcCol="1270" anchor="ctr" anchorCtr="0">
          <a:noAutofit/>
        </a:bodyPr>
        <a:lstStyle/>
        <a:p>
          <a:pPr marL="0" lvl="0" indent="0" algn="ctr" defTabSz="533400">
            <a:lnSpc>
              <a:spcPct val="90000"/>
            </a:lnSpc>
            <a:spcBef>
              <a:spcPct val="0"/>
            </a:spcBef>
            <a:spcAft>
              <a:spcPct val="35000"/>
            </a:spcAft>
            <a:buNone/>
          </a:pPr>
          <a:r>
            <a:rPr lang="pt-BR" sz="1200" kern="1200"/>
            <a:t>Questionário</a:t>
          </a:r>
        </a:p>
      </dsp:txBody>
      <dsp:txXfrm rot="10800000">
        <a:off x="0" y="1024"/>
        <a:ext cx="5486400" cy="25105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9336C9-3C71-4310-89D0-067218824E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63</TotalTime>
  <Pages>73</Pages>
  <Words>24309</Words>
  <Characters>131274</Characters>
  <Application>Microsoft Office Word</Application>
  <DocSecurity>0</DocSecurity>
  <Lines>1093</Lines>
  <Paragraphs>31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55273</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Erico de Souza Loewe</cp:lastModifiedBy>
  <cp:revision>3294</cp:revision>
  <cp:lastPrinted>2003-10-22T01:33:00Z</cp:lastPrinted>
  <dcterms:created xsi:type="dcterms:W3CDTF">2020-07-01T22:52:00Z</dcterms:created>
  <dcterms:modified xsi:type="dcterms:W3CDTF">2020-11-08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